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251C2B" w14:textId="45EE146F" w:rsidR="00875E65" w:rsidRPr="009110BC" w:rsidRDefault="00C70F10" w:rsidP="00CC1C92">
      <w:pPr>
        <w:pStyle w:val="Title"/>
        <w:rPr>
          <w:rFonts w:ascii="Times New Roman" w:hAnsi="Times New Roman" w:cs="Times New Roman"/>
          <w:sz w:val="36"/>
          <w:lang w:eastAsia="zh-CN"/>
        </w:rPr>
      </w:pPr>
      <w:r w:rsidRPr="009110BC">
        <w:rPr>
          <w:rFonts w:ascii="Times New Roman" w:hAnsi="Times New Roman" w:cs="Times New Roman"/>
          <w:sz w:val="36"/>
          <w:lang w:eastAsia="zh-CN"/>
        </w:rPr>
        <w:t>Spatial optimization of the a</w:t>
      </w:r>
      <w:r w:rsidR="00972055" w:rsidRPr="009110BC">
        <w:rPr>
          <w:rFonts w:ascii="Times New Roman" w:hAnsi="Times New Roman" w:cs="Times New Roman"/>
          <w:sz w:val="36"/>
          <w:lang w:eastAsia="zh-CN"/>
        </w:rPr>
        <w:t>fforestation zoning</w:t>
      </w:r>
      <w:r w:rsidR="003F6C24" w:rsidRPr="009110BC">
        <w:rPr>
          <w:rFonts w:ascii="Times New Roman" w:hAnsi="Times New Roman" w:cs="Times New Roman"/>
          <w:sz w:val="36"/>
          <w:lang w:eastAsia="zh-CN"/>
        </w:rPr>
        <w:t xml:space="preserve"> of</w:t>
      </w:r>
      <w:r w:rsidR="00875E65" w:rsidRPr="009110BC">
        <w:rPr>
          <w:rFonts w:ascii="Times New Roman" w:hAnsi="Times New Roman" w:cs="Times New Roman"/>
          <w:sz w:val="36"/>
          <w:lang w:eastAsia="zh-CN"/>
        </w:rPr>
        <w:t xml:space="preserve"> </w:t>
      </w:r>
      <w:r w:rsidR="00066C5A" w:rsidRPr="009110BC">
        <w:rPr>
          <w:rFonts w:ascii="Times New Roman" w:hAnsi="Times New Roman" w:cs="Times New Roman"/>
          <w:sz w:val="36"/>
          <w:lang w:eastAsia="zh-CN"/>
        </w:rPr>
        <w:t>agric</w:t>
      </w:r>
      <w:r w:rsidRPr="009110BC">
        <w:rPr>
          <w:rFonts w:ascii="Times New Roman" w:hAnsi="Times New Roman" w:cs="Times New Roman"/>
          <w:sz w:val="36"/>
          <w:lang w:eastAsia="zh-CN"/>
        </w:rPr>
        <w:t xml:space="preserve">ultural land </w:t>
      </w:r>
      <w:r w:rsidR="00DE2F41" w:rsidRPr="009110BC">
        <w:rPr>
          <w:rFonts w:ascii="Times New Roman" w:hAnsi="Times New Roman" w:cs="Times New Roman"/>
          <w:sz w:val="36"/>
          <w:lang w:eastAsia="zh-CN"/>
        </w:rPr>
        <w:t>to estimate</w:t>
      </w:r>
      <w:r w:rsidRPr="009110BC">
        <w:rPr>
          <w:rFonts w:ascii="Times New Roman" w:hAnsi="Times New Roman" w:cs="Times New Roman"/>
          <w:sz w:val="36"/>
          <w:lang w:eastAsia="zh-CN"/>
        </w:rPr>
        <w:t xml:space="preserve"> the </w:t>
      </w:r>
      <w:r w:rsidR="00252927" w:rsidRPr="009110BC">
        <w:rPr>
          <w:rFonts w:ascii="Times New Roman" w:hAnsi="Times New Roman" w:cs="Times New Roman"/>
          <w:sz w:val="36"/>
          <w:lang w:eastAsia="zh-CN"/>
        </w:rPr>
        <w:t xml:space="preserve">carbon sequestration potential </w:t>
      </w:r>
      <w:r w:rsidRPr="009110BC">
        <w:rPr>
          <w:rFonts w:ascii="Times New Roman" w:hAnsi="Times New Roman" w:cs="Times New Roman"/>
          <w:sz w:val="36"/>
          <w:lang w:eastAsia="zh-CN"/>
        </w:rPr>
        <w:t>under the food security restriction in Beijing, China</w:t>
      </w:r>
    </w:p>
    <w:p w14:paraId="712ED143" w14:textId="77777777" w:rsidR="00875E65" w:rsidRPr="009110BC" w:rsidRDefault="00875E65">
      <w:pPr>
        <w:rPr>
          <w:rFonts w:ascii="Times New Roman" w:hAnsi="Times New Roman" w:cs="Times New Roman"/>
          <w:lang w:eastAsia="zh-CN"/>
        </w:rPr>
      </w:pPr>
    </w:p>
    <w:p w14:paraId="2C1EF8E5" w14:textId="77777777" w:rsidR="00875E65" w:rsidRPr="009110BC" w:rsidRDefault="00875E65">
      <w:pPr>
        <w:rPr>
          <w:rFonts w:ascii="Times New Roman" w:hAnsi="Times New Roman" w:cs="Times New Roman"/>
          <w:lang w:eastAsia="zh-CN"/>
        </w:rPr>
      </w:pPr>
    </w:p>
    <w:p w14:paraId="70F60A7F" w14:textId="24117B41" w:rsidR="00D66FE8" w:rsidRPr="009110BC" w:rsidRDefault="00875E65" w:rsidP="00875E65">
      <w:pPr>
        <w:tabs>
          <w:tab w:val="left" w:pos="2181"/>
        </w:tabs>
        <w:rPr>
          <w:rFonts w:ascii="Times New Roman" w:hAnsi="Times New Roman" w:cs="Times New Roman"/>
          <w:lang w:eastAsia="zh-CN"/>
        </w:rPr>
      </w:pPr>
      <w:r w:rsidRPr="009110BC">
        <w:rPr>
          <w:rFonts w:ascii="Times New Roman" w:hAnsi="Times New Roman" w:cs="Times New Roman"/>
          <w:b/>
          <w:lang w:eastAsia="zh-CN"/>
        </w:rPr>
        <w:t>Abstract:</w:t>
      </w:r>
      <w:r w:rsidR="00AF76D6" w:rsidRPr="009110BC">
        <w:rPr>
          <w:rFonts w:ascii="Times New Roman" w:hAnsi="Times New Roman" w:cs="Times New Roman"/>
          <w:lang w:eastAsia="zh-CN"/>
        </w:rPr>
        <w:t xml:space="preserve"> In order to increase the carbon sequestration as well as improve the </w:t>
      </w:r>
      <w:r w:rsidR="003A7AC8" w:rsidRPr="009110BC">
        <w:rPr>
          <w:rFonts w:ascii="Times New Roman" w:hAnsi="Times New Roman" w:cs="Times New Roman"/>
          <w:lang w:eastAsia="zh-CN"/>
        </w:rPr>
        <w:t>air</w:t>
      </w:r>
      <w:r w:rsidR="00AF76D6" w:rsidRPr="009110BC">
        <w:rPr>
          <w:rFonts w:ascii="Times New Roman" w:hAnsi="Times New Roman" w:cs="Times New Roman"/>
          <w:lang w:eastAsia="zh-CN"/>
        </w:rPr>
        <w:t xml:space="preserve"> quality, the afforestation of agricultural land </w:t>
      </w:r>
      <w:r w:rsidR="00DF76DD" w:rsidRPr="009110BC">
        <w:rPr>
          <w:rFonts w:ascii="Times New Roman" w:hAnsi="Times New Roman" w:cs="Times New Roman"/>
          <w:lang w:eastAsia="zh-CN"/>
        </w:rPr>
        <w:t>is considered as a</w:t>
      </w:r>
      <w:r w:rsidR="00D66FE8" w:rsidRPr="009110BC">
        <w:rPr>
          <w:rFonts w:ascii="Times New Roman" w:hAnsi="Times New Roman" w:cs="Times New Roman"/>
          <w:lang w:eastAsia="zh-CN"/>
        </w:rPr>
        <w:t xml:space="preserve"> practical method for Beijing, China</w:t>
      </w:r>
      <w:r w:rsidR="002024FD" w:rsidRPr="009110BC">
        <w:rPr>
          <w:rFonts w:ascii="Times New Roman" w:hAnsi="Times New Roman" w:cs="Times New Roman"/>
          <w:lang w:eastAsia="zh-CN"/>
        </w:rPr>
        <w:t>.</w:t>
      </w:r>
      <w:r w:rsidR="00D66FE8" w:rsidRPr="009110BC">
        <w:rPr>
          <w:rFonts w:ascii="Times New Roman" w:hAnsi="Times New Roman" w:cs="Times New Roman"/>
          <w:lang w:eastAsia="zh-CN"/>
        </w:rPr>
        <w:t xml:space="preserve"> Due to the balancing of the need of crop land to support the food securit</w:t>
      </w:r>
      <w:r w:rsidR="001C665C" w:rsidRPr="009110BC">
        <w:rPr>
          <w:rFonts w:ascii="Times New Roman" w:hAnsi="Times New Roman" w:cs="Times New Roman"/>
          <w:lang w:eastAsia="zh-CN"/>
        </w:rPr>
        <w:t>y of population, it is still challenging</w:t>
      </w:r>
      <w:r w:rsidR="00D66FE8" w:rsidRPr="009110BC">
        <w:rPr>
          <w:rFonts w:ascii="Times New Roman" w:hAnsi="Times New Roman" w:cs="Times New Roman"/>
          <w:lang w:eastAsia="zh-CN"/>
        </w:rPr>
        <w:t xml:space="preserve"> to allocate the afforestation area and estimate the </w:t>
      </w:r>
      <w:r w:rsidR="00295283" w:rsidRPr="009110BC">
        <w:rPr>
          <w:rFonts w:ascii="Times New Roman" w:hAnsi="Times New Roman" w:cs="Times New Roman"/>
          <w:lang w:eastAsia="zh-CN"/>
        </w:rPr>
        <w:t>carbon holding capacity</w:t>
      </w:r>
      <w:r w:rsidR="00D66FE8" w:rsidRPr="009110BC">
        <w:rPr>
          <w:rFonts w:ascii="Times New Roman" w:hAnsi="Times New Roman" w:cs="Times New Roman"/>
          <w:lang w:eastAsia="zh-CN"/>
        </w:rPr>
        <w:t xml:space="preserve"> of agricultural afforestation. The spatial heterogeneity of both the food productivity and </w:t>
      </w:r>
      <w:r w:rsidR="00295283" w:rsidRPr="009110BC">
        <w:rPr>
          <w:rFonts w:ascii="Times New Roman" w:hAnsi="Times New Roman" w:cs="Times New Roman"/>
          <w:lang w:eastAsia="zh-CN"/>
        </w:rPr>
        <w:t>carbon holding capacity</w:t>
      </w:r>
      <w:r w:rsidR="00FC63BD" w:rsidRPr="009110BC">
        <w:rPr>
          <w:rFonts w:ascii="Times New Roman" w:hAnsi="Times New Roman" w:cs="Times New Roman"/>
          <w:lang w:eastAsia="zh-CN"/>
        </w:rPr>
        <w:t>, and the objective pursuit of spatial compactness</w:t>
      </w:r>
      <w:r w:rsidR="00D66FE8" w:rsidRPr="009110BC">
        <w:rPr>
          <w:rFonts w:ascii="Times New Roman" w:hAnsi="Times New Roman" w:cs="Times New Roman"/>
          <w:lang w:eastAsia="zh-CN"/>
        </w:rPr>
        <w:t xml:space="preserve"> further complicated this problem. The spatial optimization of afforestation area of agricultural land i</w:t>
      </w:r>
      <w:r w:rsidR="00F7674F" w:rsidRPr="009110BC">
        <w:rPr>
          <w:rFonts w:ascii="Times New Roman" w:hAnsi="Times New Roman" w:cs="Times New Roman"/>
          <w:lang w:eastAsia="zh-CN"/>
        </w:rPr>
        <w:t xml:space="preserve">s a multi-objective wherein the spatial heterogeneity </w:t>
      </w:r>
      <w:r w:rsidR="00FC63BD" w:rsidRPr="009110BC">
        <w:rPr>
          <w:rFonts w:ascii="Times New Roman" w:hAnsi="Times New Roman" w:cs="Times New Roman"/>
          <w:lang w:eastAsia="zh-CN"/>
        </w:rPr>
        <w:t xml:space="preserve">and compactness </w:t>
      </w:r>
      <w:r w:rsidR="00F7674F" w:rsidRPr="009110BC">
        <w:rPr>
          <w:rFonts w:ascii="Times New Roman" w:hAnsi="Times New Roman" w:cs="Times New Roman"/>
          <w:lang w:eastAsia="zh-CN"/>
        </w:rPr>
        <w:t>need to be considered. In this research, we proposed a particle swarm optimization</w:t>
      </w:r>
      <w:r w:rsidR="00035878" w:rsidRPr="009110BC">
        <w:rPr>
          <w:rFonts w:ascii="Times New Roman" w:hAnsi="Times New Roman" w:cs="Times New Roman"/>
          <w:lang w:eastAsia="zh-CN"/>
        </w:rPr>
        <w:t xml:space="preserve"> (PSO)</w:t>
      </w:r>
      <w:r w:rsidR="00F7674F" w:rsidRPr="009110BC">
        <w:rPr>
          <w:rFonts w:ascii="Times New Roman" w:hAnsi="Times New Roman" w:cs="Times New Roman"/>
          <w:lang w:eastAsia="zh-CN"/>
        </w:rPr>
        <w:t xml:space="preserve"> model to address this issue and estimate the </w:t>
      </w:r>
      <w:r w:rsidR="00295283" w:rsidRPr="009110BC">
        <w:rPr>
          <w:rFonts w:ascii="Times New Roman" w:hAnsi="Times New Roman" w:cs="Times New Roman"/>
          <w:lang w:eastAsia="zh-CN"/>
        </w:rPr>
        <w:t>carbon holding capacity</w:t>
      </w:r>
      <w:r w:rsidR="00F7674F" w:rsidRPr="009110BC">
        <w:rPr>
          <w:rFonts w:ascii="Times New Roman" w:hAnsi="Times New Roman" w:cs="Times New Roman"/>
          <w:lang w:eastAsia="zh-CN"/>
        </w:rPr>
        <w:t xml:space="preserve"> of agricultural afforestation in Beijing</w:t>
      </w:r>
      <w:r w:rsidR="00015551" w:rsidRPr="009110BC">
        <w:rPr>
          <w:rFonts w:ascii="Times New Roman" w:hAnsi="Times New Roman" w:cs="Times New Roman"/>
          <w:lang w:eastAsia="zh-CN"/>
        </w:rPr>
        <w:t>, China</w:t>
      </w:r>
      <w:r w:rsidR="00F7674F" w:rsidRPr="009110BC">
        <w:rPr>
          <w:rFonts w:ascii="Times New Roman" w:hAnsi="Times New Roman" w:cs="Times New Roman"/>
          <w:lang w:eastAsia="zh-CN"/>
        </w:rPr>
        <w:t xml:space="preserve">. The model was simulated with multi scenarios of different food </w:t>
      </w:r>
      <w:r w:rsidR="006533C2" w:rsidRPr="009110BC">
        <w:rPr>
          <w:rFonts w:ascii="Times New Roman" w:hAnsi="Times New Roman" w:cs="Times New Roman"/>
          <w:lang w:eastAsia="zh-CN"/>
        </w:rPr>
        <w:t xml:space="preserve">decrease </w:t>
      </w:r>
      <w:r w:rsidR="00F7674F" w:rsidRPr="009110BC">
        <w:rPr>
          <w:rFonts w:ascii="Times New Roman" w:hAnsi="Times New Roman" w:cs="Times New Roman"/>
          <w:lang w:eastAsia="zh-CN"/>
        </w:rPr>
        <w:t>rates and the spatial compactness weights. Results demonstrated that 1)</w:t>
      </w:r>
      <w:r w:rsidR="00FC63BD" w:rsidRPr="009110BC">
        <w:rPr>
          <w:rFonts w:ascii="Times New Roman" w:hAnsi="Times New Roman" w:cs="Times New Roman"/>
          <w:lang w:eastAsia="zh-CN"/>
        </w:rPr>
        <w:t xml:space="preserve"> both the pursuit</w:t>
      </w:r>
      <w:r w:rsidR="00F7674F" w:rsidRPr="009110BC">
        <w:rPr>
          <w:rFonts w:ascii="Times New Roman" w:hAnsi="Times New Roman" w:cs="Times New Roman"/>
          <w:lang w:eastAsia="zh-CN"/>
        </w:rPr>
        <w:t xml:space="preserve"> of </w:t>
      </w:r>
      <w:r w:rsidR="00E36F1D" w:rsidRPr="009110BC">
        <w:rPr>
          <w:rFonts w:ascii="Times New Roman" w:hAnsi="Times New Roman" w:cs="Times New Roman"/>
          <w:lang w:eastAsia="zh-CN"/>
        </w:rPr>
        <w:t xml:space="preserve">food security </w:t>
      </w:r>
      <w:r w:rsidR="00F7674F" w:rsidRPr="009110BC">
        <w:rPr>
          <w:rFonts w:ascii="Times New Roman" w:hAnsi="Times New Roman" w:cs="Times New Roman"/>
          <w:lang w:eastAsia="zh-CN"/>
        </w:rPr>
        <w:t xml:space="preserve">and the </w:t>
      </w:r>
      <w:r w:rsidR="00FC63BD" w:rsidRPr="009110BC">
        <w:rPr>
          <w:rFonts w:ascii="Times New Roman" w:hAnsi="Times New Roman" w:cs="Times New Roman"/>
          <w:lang w:eastAsia="zh-CN"/>
        </w:rPr>
        <w:t xml:space="preserve">spatial compactness would affect the optimized distribution of afforestation area and do negative effect on the </w:t>
      </w:r>
      <w:r w:rsidR="00252927" w:rsidRPr="009110BC">
        <w:rPr>
          <w:rFonts w:ascii="Times New Roman" w:hAnsi="Times New Roman" w:cs="Times New Roman"/>
          <w:lang w:eastAsia="zh-CN"/>
        </w:rPr>
        <w:t>carbon sequestration potential</w:t>
      </w:r>
      <w:r w:rsidR="00FC63BD" w:rsidRPr="009110BC">
        <w:rPr>
          <w:rFonts w:ascii="Times New Roman" w:hAnsi="Times New Roman" w:cs="Times New Roman"/>
          <w:lang w:eastAsia="zh-CN"/>
        </w:rPr>
        <w:t xml:space="preserve">; 2) the pursuit of spatial compactness would do less effect on the optimized </w:t>
      </w:r>
      <w:r w:rsidR="00295283" w:rsidRPr="009110BC">
        <w:rPr>
          <w:rFonts w:ascii="Times New Roman" w:hAnsi="Times New Roman" w:cs="Times New Roman"/>
          <w:lang w:eastAsia="zh-CN"/>
        </w:rPr>
        <w:t>carbon holding capacity</w:t>
      </w:r>
      <w:r w:rsidR="006533C2" w:rsidRPr="009110BC">
        <w:rPr>
          <w:rFonts w:ascii="Times New Roman" w:hAnsi="Times New Roman" w:cs="Times New Roman"/>
          <w:lang w:eastAsia="zh-CN"/>
        </w:rPr>
        <w:t xml:space="preserve"> when the food decrease</w:t>
      </w:r>
      <w:r w:rsidR="00FC63BD" w:rsidRPr="009110BC">
        <w:rPr>
          <w:rFonts w:ascii="Times New Roman" w:hAnsi="Times New Roman" w:cs="Times New Roman"/>
          <w:lang w:eastAsia="zh-CN"/>
        </w:rPr>
        <w:t xml:space="preserve"> rate </w:t>
      </w:r>
      <w:r w:rsidR="00086595" w:rsidRPr="009110BC">
        <w:rPr>
          <w:rFonts w:ascii="Times New Roman" w:hAnsi="Times New Roman" w:cs="Times New Roman"/>
          <w:lang w:eastAsia="zh-CN"/>
        </w:rPr>
        <w:t xml:space="preserve">is </w:t>
      </w:r>
      <w:r w:rsidR="006533C2" w:rsidRPr="009110BC">
        <w:rPr>
          <w:rFonts w:ascii="Times New Roman" w:hAnsi="Times New Roman" w:cs="Times New Roman"/>
          <w:lang w:eastAsia="zh-CN"/>
        </w:rPr>
        <w:t>high than it is low</w:t>
      </w:r>
      <w:r w:rsidR="00732F3D" w:rsidRPr="009110BC">
        <w:rPr>
          <w:rFonts w:ascii="Times New Roman" w:hAnsi="Times New Roman" w:cs="Times New Roman"/>
          <w:lang w:eastAsia="zh-CN"/>
        </w:rPr>
        <w:t xml:space="preserve">; </w:t>
      </w:r>
      <w:r w:rsidR="00075A0C" w:rsidRPr="009110BC">
        <w:rPr>
          <w:rFonts w:ascii="Times New Roman" w:hAnsi="Times New Roman" w:cs="Times New Roman"/>
          <w:lang w:eastAsia="zh-CN"/>
        </w:rPr>
        <w:t xml:space="preserve">3) </w:t>
      </w:r>
      <w:r w:rsidR="006D4321" w:rsidRPr="009110BC">
        <w:rPr>
          <w:rFonts w:ascii="Times New Roman" w:hAnsi="Times New Roman" w:cs="Times New Roman"/>
        </w:rPr>
        <w:t>8.80 -12.47 Tg C (14.82 – 20.93 % of the maximum carbon sequestration potential with different spatial compactness weight settings) can be sequestrated with 5% loss of current food productivity</w:t>
      </w:r>
      <w:r w:rsidR="006D4321" w:rsidRPr="009110BC">
        <w:rPr>
          <w:rFonts w:ascii="Times New Roman" w:hAnsi="Times New Roman" w:cs="Times New Roman"/>
        </w:rPr>
        <w:t xml:space="preserve"> in the optimization results;</w:t>
      </w:r>
      <w:r w:rsidR="00075A0C" w:rsidRPr="009110BC">
        <w:rPr>
          <w:rFonts w:ascii="Times New Roman" w:hAnsi="Times New Roman" w:cs="Times New Roman"/>
          <w:lang w:eastAsia="zh-CN"/>
        </w:rPr>
        <w:t xml:space="preserve"> 4</w:t>
      </w:r>
      <w:r w:rsidR="004D11F6" w:rsidRPr="009110BC">
        <w:rPr>
          <w:rFonts w:ascii="Times New Roman" w:hAnsi="Times New Roman" w:cs="Times New Roman"/>
          <w:lang w:eastAsia="zh-CN"/>
        </w:rPr>
        <w:t xml:space="preserve">) the </w:t>
      </w:r>
      <w:r w:rsidR="00035878" w:rsidRPr="009110BC">
        <w:rPr>
          <w:rFonts w:ascii="Times New Roman" w:hAnsi="Times New Roman" w:cs="Times New Roman"/>
          <w:lang w:eastAsia="zh-CN"/>
        </w:rPr>
        <w:t xml:space="preserve">PSO </w:t>
      </w:r>
      <w:r w:rsidR="002A46E2" w:rsidRPr="009110BC">
        <w:rPr>
          <w:rFonts w:ascii="Times New Roman" w:hAnsi="Times New Roman" w:cs="Times New Roman"/>
          <w:lang w:eastAsia="zh-CN"/>
        </w:rPr>
        <w:t>model can be used to so</w:t>
      </w:r>
      <w:r w:rsidR="00015551" w:rsidRPr="009110BC">
        <w:rPr>
          <w:rFonts w:ascii="Times New Roman" w:hAnsi="Times New Roman" w:cs="Times New Roman"/>
          <w:lang w:eastAsia="zh-CN"/>
        </w:rPr>
        <w:t>l</w:t>
      </w:r>
      <w:r w:rsidR="002A46E2" w:rsidRPr="009110BC">
        <w:rPr>
          <w:rFonts w:ascii="Times New Roman" w:hAnsi="Times New Roman" w:cs="Times New Roman"/>
          <w:lang w:eastAsia="zh-CN"/>
        </w:rPr>
        <w:t>v</w:t>
      </w:r>
      <w:r w:rsidR="00015551" w:rsidRPr="009110BC">
        <w:rPr>
          <w:rFonts w:ascii="Times New Roman" w:hAnsi="Times New Roman" w:cs="Times New Roman"/>
          <w:lang w:eastAsia="zh-CN"/>
        </w:rPr>
        <w:t>e</w:t>
      </w:r>
      <w:r w:rsidR="004D11F6" w:rsidRPr="009110BC">
        <w:rPr>
          <w:rFonts w:ascii="Times New Roman" w:hAnsi="Times New Roman" w:cs="Times New Roman"/>
          <w:lang w:eastAsia="zh-CN"/>
        </w:rPr>
        <w:t xml:space="preserve"> the spatial optimization problem of agricultural afforestation under the consideration of spatial heterogeneity, spatial compactness and food security.  </w:t>
      </w:r>
      <w:r w:rsidR="00732F3D" w:rsidRPr="009110BC">
        <w:rPr>
          <w:rFonts w:ascii="Times New Roman" w:hAnsi="Times New Roman" w:cs="Times New Roman"/>
          <w:lang w:eastAsia="zh-CN"/>
        </w:rPr>
        <w:t xml:space="preserve">This research can also contribute to the implication of artificial intelligence method on land use planning. </w:t>
      </w:r>
    </w:p>
    <w:p w14:paraId="53064EB8" w14:textId="41B314DD" w:rsidR="006847C9" w:rsidRPr="009110BC" w:rsidRDefault="00035878" w:rsidP="00875E65">
      <w:pPr>
        <w:tabs>
          <w:tab w:val="left" w:pos="2181"/>
        </w:tabs>
        <w:rPr>
          <w:rFonts w:ascii="Times New Roman" w:hAnsi="Times New Roman" w:cs="Times New Roman"/>
          <w:lang w:eastAsia="zh-CN"/>
        </w:rPr>
      </w:pPr>
      <w:r w:rsidRPr="009110BC">
        <w:rPr>
          <w:rFonts w:ascii="Times New Roman" w:hAnsi="Times New Roman" w:cs="Times New Roman"/>
          <w:b/>
          <w:lang w:eastAsia="zh-CN"/>
        </w:rPr>
        <w:t>Keywords:</w:t>
      </w:r>
      <w:r w:rsidRPr="009110BC">
        <w:rPr>
          <w:rFonts w:ascii="Times New Roman" w:hAnsi="Times New Roman" w:cs="Times New Roman"/>
          <w:lang w:eastAsia="zh-CN"/>
        </w:rPr>
        <w:t xml:space="preserve"> Afforestation, Agricultural land, PSO, Beijing</w:t>
      </w:r>
    </w:p>
    <w:p w14:paraId="0CE17E33" w14:textId="429260E2" w:rsidR="00035878" w:rsidRPr="009110BC" w:rsidRDefault="006847C9" w:rsidP="006847C9">
      <w:pPr>
        <w:rPr>
          <w:rFonts w:ascii="Times New Roman" w:hAnsi="Times New Roman" w:cs="Times New Roman"/>
          <w:lang w:eastAsia="zh-CN"/>
        </w:rPr>
      </w:pPr>
      <w:r w:rsidRPr="009110BC">
        <w:rPr>
          <w:rFonts w:ascii="Times New Roman" w:hAnsi="Times New Roman" w:cs="Times New Roman"/>
          <w:lang w:eastAsia="zh-CN"/>
        </w:rPr>
        <w:br w:type="page"/>
      </w:r>
    </w:p>
    <w:p w14:paraId="00B16768" w14:textId="049B9181" w:rsidR="0010780A" w:rsidRPr="009110BC" w:rsidRDefault="00E54733" w:rsidP="0010780A">
      <w:pPr>
        <w:pStyle w:val="Heading1"/>
        <w:rPr>
          <w:rFonts w:ascii="Times New Roman" w:hAnsi="Times New Roman" w:cs="Times New Roman"/>
          <w:lang w:eastAsia="zh-CN"/>
        </w:rPr>
      </w:pPr>
      <w:r w:rsidRPr="009110BC">
        <w:rPr>
          <w:rFonts w:ascii="Times New Roman" w:hAnsi="Times New Roman" w:cs="Times New Roman"/>
          <w:lang w:eastAsia="zh-CN"/>
        </w:rPr>
        <w:lastRenderedPageBreak/>
        <w:t xml:space="preserve">1 </w:t>
      </w:r>
      <w:r w:rsidR="0010780A" w:rsidRPr="009110BC">
        <w:rPr>
          <w:rFonts w:ascii="Times New Roman" w:hAnsi="Times New Roman" w:cs="Times New Roman"/>
          <w:lang w:eastAsia="zh-CN"/>
        </w:rPr>
        <w:t>Introduction</w:t>
      </w:r>
    </w:p>
    <w:p w14:paraId="0303E2CA" w14:textId="7406F4F6" w:rsidR="00D66FE8" w:rsidRPr="009110BC" w:rsidRDefault="00D66FE8" w:rsidP="00875E65">
      <w:pPr>
        <w:tabs>
          <w:tab w:val="left" w:pos="2181"/>
        </w:tabs>
        <w:rPr>
          <w:rFonts w:ascii="Times New Roman" w:hAnsi="Times New Roman" w:cs="Times New Roman"/>
          <w:lang w:eastAsia="zh-CN"/>
        </w:rPr>
      </w:pPr>
    </w:p>
    <w:p w14:paraId="20EE3D28" w14:textId="4D556094" w:rsidR="00073517" w:rsidRPr="009110BC" w:rsidRDefault="0010780A" w:rsidP="00875E65">
      <w:pPr>
        <w:tabs>
          <w:tab w:val="left" w:pos="2181"/>
        </w:tabs>
        <w:rPr>
          <w:rFonts w:ascii="Times New Roman" w:hAnsi="Times New Roman" w:cs="Times New Roman"/>
          <w:lang w:eastAsia="zh-CN"/>
        </w:rPr>
      </w:pPr>
      <w:r w:rsidRPr="009110BC">
        <w:rPr>
          <w:rFonts w:ascii="Times New Roman" w:hAnsi="Times New Roman" w:cs="Times New Roman"/>
          <w:lang w:eastAsia="zh-CN"/>
        </w:rPr>
        <w:t>Following with the rapid population growth and industrial revolution,</w:t>
      </w:r>
      <w:r w:rsidR="00921E10" w:rsidRPr="009110BC">
        <w:rPr>
          <w:rFonts w:ascii="Times New Roman" w:hAnsi="Times New Roman" w:cs="Times New Roman"/>
          <w:lang w:eastAsia="zh-CN"/>
        </w:rPr>
        <w:t xml:space="preserve"> CO</w:t>
      </w:r>
      <w:r w:rsidR="00921E10" w:rsidRPr="009110BC">
        <w:rPr>
          <w:rFonts w:ascii="Times New Roman" w:hAnsi="Times New Roman" w:cs="Times New Roman"/>
          <w:vertAlign w:val="subscript"/>
          <w:lang w:eastAsia="zh-CN"/>
        </w:rPr>
        <w:t>2</w:t>
      </w:r>
      <w:r w:rsidR="00921E10" w:rsidRPr="009110BC">
        <w:rPr>
          <w:rFonts w:ascii="Times New Roman" w:hAnsi="Times New Roman" w:cs="Times New Roman"/>
          <w:lang w:eastAsia="zh-CN"/>
        </w:rPr>
        <w:t xml:space="preserve"> emissions have increased by 90%</w:t>
      </w:r>
      <w:r w:rsidR="004D2BCE" w:rsidRPr="009110BC">
        <w:rPr>
          <w:rFonts w:ascii="Times New Roman" w:hAnsi="Times New Roman" w:cs="Times New Roman"/>
          <w:lang w:eastAsia="zh-CN"/>
        </w:rPr>
        <w:t xml:space="preserve"> from 1970 to 2011</w:t>
      </w:r>
      <w:r w:rsidR="001B0348" w:rsidRPr="009110BC">
        <w:rPr>
          <w:rFonts w:ascii="Times New Roman" w:hAnsi="Times New Roman" w:cs="Times New Roman"/>
          <w:lang w:eastAsia="zh-CN"/>
        </w:rPr>
        <w:t xml:space="preserve"> </w:t>
      </w:r>
      <w:r w:rsidR="001B0348" w:rsidRPr="009110BC">
        <w:rPr>
          <w:rFonts w:ascii="Times New Roman" w:hAnsi="Times New Roman" w:cs="Times New Roman"/>
          <w:lang w:eastAsia="zh-CN"/>
        </w:rPr>
        <w:fldChar w:fldCharType="begin"/>
      </w:r>
      <w:r w:rsidR="001B0348" w:rsidRPr="009110BC">
        <w:rPr>
          <w:rFonts w:ascii="Times New Roman" w:hAnsi="Times New Roman" w:cs="Times New Roman"/>
          <w:lang w:eastAsia="zh-CN"/>
        </w:rPr>
        <w:instrText xml:space="preserve"> ADDIN ZOTERO_ITEM CSL_CITATION {"citationID":"a13id15q8ap","properties":{"formattedCitation":"(IPCC Climate Change, 2014)","plainCitation":"(IPCC Climate Change, 2014)"},"citationItems":[{"id":336,"uris":["http://zotero.org/users/local/n3RgMt1k/items/29FK6MCI"],"uri":["http://zotero.org/users/local/n3RgMt1k/items/29FK6MCI"],"itemData":{"id":336,"type":"article-journal","title":"Mitigation of Climate Change. Contribution of Working Group III to the Fifth Assessment Report of the Intergovernmental Panel on Climate Change","container-title":"Cambridge University Press, Cambridge, UK and New York, NY","source":"Google Scholar","author":[{"family":"IPCC Climate Change","given":""}],"issued":{"date-parts":[["2014"]]}}}],"schema":"https://github.com/citation-style-language/schema/raw/master/csl-citation.json"} </w:instrText>
      </w:r>
      <w:r w:rsidR="001B0348" w:rsidRPr="009110BC">
        <w:rPr>
          <w:rFonts w:ascii="Times New Roman" w:hAnsi="Times New Roman" w:cs="Times New Roman"/>
          <w:lang w:eastAsia="zh-CN"/>
        </w:rPr>
        <w:fldChar w:fldCharType="separate"/>
      </w:r>
      <w:r w:rsidR="001B0348" w:rsidRPr="009110BC">
        <w:rPr>
          <w:rFonts w:ascii="Times New Roman" w:hAnsi="Times New Roman" w:cs="Times New Roman"/>
          <w:noProof/>
          <w:lang w:eastAsia="zh-CN"/>
        </w:rPr>
        <w:t>(IPCC Climate Change, 2014)</w:t>
      </w:r>
      <w:r w:rsidR="001B0348" w:rsidRPr="009110BC">
        <w:rPr>
          <w:rFonts w:ascii="Times New Roman" w:hAnsi="Times New Roman" w:cs="Times New Roman"/>
          <w:lang w:eastAsia="zh-CN"/>
        </w:rPr>
        <w:fldChar w:fldCharType="end"/>
      </w:r>
      <w:r w:rsidR="001B0348" w:rsidRPr="009110BC">
        <w:rPr>
          <w:rFonts w:ascii="Times New Roman" w:hAnsi="Times New Roman" w:cs="Times New Roman"/>
          <w:lang w:eastAsia="zh-CN"/>
        </w:rPr>
        <w:t xml:space="preserve">. </w:t>
      </w:r>
      <w:r w:rsidR="0087765D" w:rsidRPr="009110BC">
        <w:rPr>
          <w:rFonts w:ascii="Times New Roman" w:hAnsi="Times New Roman" w:cs="Times New Roman"/>
          <w:lang w:eastAsia="zh-CN"/>
        </w:rPr>
        <w:t>The greenhouse effect is accelerated due to the concentration increase of carbon dioxi</w:t>
      </w:r>
      <w:r w:rsidR="001B0348" w:rsidRPr="009110BC">
        <w:rPr>
          <w:rFonts w:ascii="Times New Roman" w:hAnsi="Times New Roman" w:cs="Times New Roman"/>
          <w:lang w:eastAsia="zh-CN"/>
        </w:rPr>
        <w:t>de in atmosphere and lead to the global warming</w:t>
      </w:r>
      <w:r w:rsidR="0087765D" w:rsidRPr="009110BC">
        <w:rPr>
          <w:rFonts w:ascii="Times New Roman" w:hAnsi="Times New Roman" w:cs="Times New Roman"/>
          <w:lang w:eastAsia="zh-CN"/>
        </w:rPr>
        <w:t xml:space="preserve">. </w:t>
      </w:r>
      <w:r w:rsidR="002B6D38" w:rsidRPr="009110BC">
        <w:rPr>
          <w:rFonts w:ascii="Times New Roman" w:hAnsi="Times New Roman" w:cs="Times New Roman"/>
          <w:lang w:eastAsia="zh-CN"/>
        </w:rPr>
        <w:t xml:space="preserve">Climate change problems are caused by global warming </w:t>
      </w:r>
      <w:r w:rsidR="00D22D05" w:rsidRPr="009110BC">
        <w:rPr>
          <w:rFonts w:ascii="Times New Roman" w:hAnsi="Times New Roman" w:cs="Times New Roman"/>
          <w:lang w:eastAsia="zh-CN"/>
        </w:rPr>
        <w:t>and t</w:t>
      </w:r>
      <w:r w:rsidR="002B6D38" w:rsidRPr="009110BC">
        <w:rPr>
          <w:rFonts w:ascii="Times New Roman" w:hAnsi="Times New Roman" w:cs="Times New Roman"/>
          <w:lang w:eastAsia="zh-CN"/>
        </w:rPr>
        <w:t>he offset</w:t>
      </w:r>
      <w:r w:rsidR="00015551" w:rsidRPr="009110BC">
        <w:rPr>
          <w:rFonts w:ascii="Times New Roman" w:hAnsi="Times New Roman" w:cs="Times New Roman"/>
          <w:lang w:eastAsia="zh-CN"/>
        </w:rPr>
        <w:t xml:space="preserve"> of carbon dioxide from atmosphere to</w:t>
      </w:r>
      <w:r w:rsidR="00E42736" w:rsidRPr="009110BC">
        <w:rPr>
          <w:rFonts w:ascii="Times New Roman" w:hAnsi="Times New Roman" w:cs="Times New Roman"/>
          <w:lang w:eastAsia="zh-CN"/>
        </w:rPr>
        <w:t xml:space="preserve"> </w:t>
      </w:r>
      <w:r w:rsidR="00015551" w:rsidRPr="009110BC">
        <w:rPr>
          <w:rFonts w:ascii="Times New Roman" w:hAnsi="Times New Roman" w:cs="Times New Roman"/>
          <w:lang w:eastAsia="zh-CN"/>
        </w:rPr>
        <w:t>terrestrial system is becoming o</w:t>
      </w:r>
      <w:r w:rsidR="002B6D38" w:rsidRPr="009110BC">
        <w:rPr>
          <w:rFonts w:ascii="Times New Roman" w:hAnsi="Times New Roman" w:cs="Times New Roman"/>
          <w:lang w:eastAsia="zh-CN"/>
        </w:rPr>
        <w:t>ne of the most important issues both for science research and human activity</w:t>
      </w:r>
      <w:r w:rsidR="00015551" w:rsidRPr="009110BC">
        <w:rPr>
          <w:rFonts w:ascii="Times New Roman" w:hAnsi="Times New Roman" w:cs="Times New Roman"/>
          <w:lang w:eastAsia="zh-CN"/>
        </w:rPr>
        <w:t xml:space="preserve">. </w:t>
      </w:r>
    </w:p>
    <w:p w14:paraId="7B46C0FE" w14:textId="77777777" w:rsidR="00252927" w:rsidRPr="009110BC" w:rsidRDefault="00252927" w:rsidP="00875E65">
      <w:pPr>
        <w:tabs>
          <w:tab w:val="left" w:pos="2181"/>
        </w:tabs>
        <w:rPr>
          <w:rFonts w:ascii="Times New Roman" w:hAnsi="Times New Roman" w:cs="Times New Roman"/>
          <w:lang w:eastAsia="zh-CN"/>
        </w:rPr>
      </w:pPr>
    </w:p>
    <w:p w14:paraId="7E2C5451" w14:textId="2ABE51F4" w:rsidR="002A46E2" w:rsidRPr="009110BC" w:rsidRDefault="00524796" w:rsidP="00875E65">
      <w:pPr>
        <w:tabs>
          <w:tab w:val="left" w:pos="2181"/>
        </w:tabs>
        <w:rPr>
          <w:rFonts w:ascii="Times New Roman" w:hAnsi="Times New Roman" w:cs="Times New Roman"/>
          <w:lang w:eastAsia="zh-CN"/>
        </w:rPr>
      </w:pPr>
      <w:r w:rsidRPr="009110BC">
        <w:rPr>
          <w:rFonts w:ascii="Times New Roman" w:hAnsi="Times New Roman" w:cs="Times New Roman"/>
          <w:lang w:eastAsia="zh-CN"/>
        </w:rPr>
        <w:t>Besides</w:t>
      </w:r>
      <w:r w:rsidR="00910EA9" w:rsidRPr="009110BC">
        <w:rPr>
          <w:rFonts w:ascii="Times New Roman" w:hAnsi="Times New Roman" w:cs="Times New Roman"/>
          <w:lang w:eastAsia="zh-CN"/>
        </w:rPr>
        <w:t xml:space="preserve"> the carbon emission from fossil fuel consumption</w:t>
      </w:r>
      <w:r w:rsidRPr="009110BC">
        <w:rPr>
          <w:rFonts w:ascii="Times New Roman" w:hAnsi="Times New Roman" w:cs="Times New Roman"/>
          <w:lang w:eastAsia="zh-CN"/>
        </w:rPr>
        <w:t>s</w:t>
      </w:r>
      <w:r w:rsidR="00910EA9" w:rsidRPr="009110BC">
        <w:rPr>
          <w:rFonts w:ascii="Times New Roman" w:hAnsi="Times New Roman" w:cs="Times New Roman"/>
          <w:lang w:eastAsia="zh-CN"/>
        </w:rPr>
        <w:t>,</w:t>
      </w:r>
      <w:r w:rsidRPr="009110BC">
        <w:rPr>
          <w:rFonts w:ascii="Times New Roman" w:hAnsi="Times New Roman" w:cs="Times New Roman"/>
          <w:lang w:eastAsia="zh-CN"/>
        </w:rPr>
        <w:t xml:space="preserve"> which contributes to 80% of the global </w:t>
      </w:r>
      <w:r w:rsidR="009F2D11" w:rsidRPr="009110BC">
        <w:rPr>
          <w:rFonts w:ascii="Times New Roman" w:hAnsi="Times New Roman" w:cs="Times New Roman"/>
          <w:lang w:eastAsia="zh-CN"/>
        </w:rPr>
        <w:t xml:space="preserve">total emissions </w:t>
      </w:r>
      <w:r w:rsidR="009F2D11" w:rsidRPr="009110BC">
        <w:rPr>
          <w:rFonts w:ascii="Times New Roman" w:hAnsi="Times New Roman" w:cs="Times New Roman"/>
          <w:lang w:eastAsia="zh-CN"/>
        </w:rPr>
        <w:fldChar w:fldCharType="begin"/>
      </w:r>
      <w:r w:rsidR="009F2D11" w:rsidRPr="009110BC">
        <w:rPr>
          <w:rFonts w:ascii="Times New Roman" w:hAnsi="Times New Roman" w:cs="Times New Roman"/>
          <w:lang w:eastAsia="zh-CN"/>
        </w:rPr>
        <w:instrText xml:space="preserve"> ADDIN ZOTERO_ITEM CSL_CITATION {"citationID":"a1pq90g2psn","properties":{"formattedCitation":"(Andres et al., 2011)","plainCitation":"(Andres et al., 2011)"},"citationItems":[{"id":290,"uris":["http://zotero.org/users/local/n3RgMt1k/items/CK4GKC77"],"uri":["http://zotero.org/users/local/n3RgMt1k/items/CK4GKC77"],"itemData":{"id":290,"type":"article-journal","title":"Monthly, global emissions of carbon dioxide from fossil fuel consumption","container-title":"Tellus B","page":"309-327","volume":"63","issue":"3","source":"Wiley Online Library","abstract":"This paper examines available data, develops a strategy and presents a monthly, global time series of fossil-fuel carbon dioxide emissions for the years 1950–2006. This monthly time series was constructed from detailed study of monthly data from the 21 countries that account for approximately 80% of global total emissions. These data were then used in a Monte Carlo approach to proxy for all remaining countries. The proportional-proxy methodology estimates by fuel group the fraction of annual emissions emitted in each country and month. Emissions from solid, liquid and gas fuels are explicitly modelled by the proportional-proxy method. The primary conclusion from this study is the global monthly time series is statistically significantly different from a uniform distribution throughout the year. Uncertainty analysis of the data presented show that the proportional-proxy method used faithfully reproduces monthly patterns in the data and the global monthly pattern of emissions is relatively insensitive to the exact proxy assignments used. The data and results presented here should lead to a better understanding of global and regional carbon cycles, especially when the mass data are combined with the stable carbon isotope data in atmospheric transport models.","URL":"http://onlinelibrary.wiley.com/doi/10.1111/j.1600-0889.2011.00530.x/abstract","DOI":"10.1111/j.1600-0889.2011.00530.x","ISSN":"1600-0889","language":"en","author":[{"family":"Andres","given":"R. J."},{"family":"Gregg","given":"J. S."},{"family":"Losey","given":"L."},{"family":"Marland","given":"G."},{"family":"Boden","given":"T. A."}],"issued":{"date-parts":[["2011",7,1]]},"accessed":{"date-parts":[["2018",1,31]]}}}],"schema":"https://github.com/citation-style-language/schema/raw/master/csl-citation.json"} </w:instrText>
      </w:r>
      <w:r w:rsidR="009F2D11"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Andres et al., 2011)</w:t>
      </w:r>
      <w:r w:rsidR="009F2D11" w:rsidRPr="009110BC">
        <w:rPr>
          <w:rFonts w:ascii="Times New Roman" w:hAnsi="Times New Roman" w:cs="Times New Roman"/>
          <w:lang w:eastAsia="zh-CN"/>
        </w:rPr>
        <w:fldChar w:fldCharType="end"/>
      </w:r>
      <w:r w:rsidR="009F2D11" w:rsidRPr="009110BC">
        <w:rPr>
          <w:rFonts w:ascii="Times New Roman" w:hAnsi="Times New Roman" w:cs="Times New Roman"/>
          <w:lang w:eastAsia="zh-CN"/>
        </w:rPr>
        <w:t>,</w:t>
      </w:r>
      <w:r w:rsidR="00910EA9" w:rsidRPr="009110BC">
        <w:rPr>
          <w:rFonts w:ascii="Times New Roman" w:hAnsi="Times New Roman" w:cs="Times New Roman"/>
          <w:lang w:eastAsia="zh-CN"/>
        </w:rPr>
        <w:t xml:space="preserve"> </w:t>
      </w:r>
      <w:r w:rsidR="00BF3716" w:rsidRPr="009110BC">
        <w:rPr>
          <w:rFonts w:ascii="Times New Roman" w:hAnsi="Times New Roman" w:cs="Times New Roman"/>
          <w:lang w:eastAsia="zh-CN"/>
        </w:rPr>
        <w:t>land use change of deforestation to agricultural land</w:t>
      </w:r>
      <w:r w:rsidR="00464E4B" w:rsidRPr="009110BC">
        <w:rPr>
          <w:rFonts w:ascii="Times New Roman" w:hAnsi="Times New Roman" w:cs="Times New Roman"/>
          <w:lang w:eastAsia="zh-CN"/>
        </w:rPr>
        <w:t xml:space="preserve"> </w:t>
      </w:r>
      <w:r w:rsidR="00464E4B" w:rsidRPr="009110BC">
        <w:rPr>
          <w:rFonts w:ascii="Times New Roman" w:hAnsi="Times New Roman" w:cs="Times New Roman"/>
          <w:lang w:eastAsia="zh-CN"/>
        </w:rPr>
        <w:fldChar w:fldCharType="begin"/>
      </w:r>
      <w:r w:rsidR="00464E4B" w:rsidRPr="009110BC">
        <w:rPr>
          <w:rFonts w:ascii="Times New Roman" w:hAnsi="Times New Roman" w:cs="Times New Roman"/>
          <w:lang w:eastAsia="zh-CN"/>
        </w:rPr>
        <w:instrText xml:space="preserve"> ADDIN ZOTERO_ITEM CSL_CITATION {"citationID":"a5h92ot2u3","properties":{"formattedCitation":"(Woodwell et al., 1983)","plainCitation":"(Woodwell et al., 1983)"},"citationItems":[{"id":269,"uris":["http://zotero.org/users/local/n3RgMt1k/items/EEA89KXN"],"uri":["http://zotero.org/users/local/n3RgMt1k/items/EEA89KXN"],"itemData":{"id":269,"type":"article-journal","title":"Global Deforestation: Contribution to Atmospheric Carbon Dioxide","container-title":"Science","page":"1081-1086","volume":"222","issue":"4628","source":"science.sciencemag.org","abstract":"A study of effects of terrestrial biota on the amount of carbon dioxide in the atmosphere suggests that the global net release of carbon due to forest clearing between 1860 and 1980 was between 135 x 1015 and 228 x 1015 grams. Between 1.8 x 1015 and 4.7 x 1015 grams of carbon were released in 1980, of which nearly 80 percent was due to deforestation, principally in the tropics. The annual release of carbon from the biota and soils exceeded the release from fossil fuels until about 1960. Because the biotic release has been and remains much larger than is commonly assumed, the airborne fraction, usually considered to be about 50 percent of the release from fossil fuels, was probably between 22 and 43 percent of the total carbon released in 1980. The increase in carbon dioxide in the atmosphere is thought by some to be increasing the storage of carbon in the earth's remaining forests sufficiently to offset the release from deforestation. The interpretation of the evidence presented here suggests no such effect; deforestation appears to be the dominant biotic effect on atmospheric carbon dioxide. If deforestation increases in proportion to population, the biotic release of carbon will reach 9 x 1015 grams per year before forests are exhausted early in the next century. The possibilities for limiting the accumulation of carbon dioxide in the atmosphere through reduction in use of fossil fuels and through management of forests may be greater than is commonly assumed.","URL":"http://science.sciencemag.org/content/222/4628/1081","DOI":"10.1126/science.222.4628.1081","ISSN":"0036-8075, 1095-9203","note":"PMID: 17747369","shortTitle":"Global Deforestation","language":"en","author":[{"family":"Woodwell","given":"G. M."},{"family":"Hobbie","given":"J. E."},{"family":"Houghton","given":"R. A."},{"family":"Melillo","given":"J. M."},{"family":"Moore","given":"B."},{"family":"Peterson","given":"B. J."},{"family":"Shaver","given":"G. R."}],"issued":{"date-parts":[["1983",12,9]]},"accessed":{"date-parts":[["2018",1,31]]}}}],"schema":"https://github.com/citation-style-language/schema/raw/master/csl-citation.json"} </w:instrText>
      </w:r>
      <w:r w:rsidR="00464E4B"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Woodwell et al., 1983)</w:t>
      </w:r>
      <w:r w:rsidR="00464E4B" w:rsidRPr="009110BC">
        <w:rPr>
          <w:rFonts w:ascii="Times New Roman" w:hAnsi="Times New Roman" w:cs="Times New Roman"/>
          <w:lang w:eastAsia="zh-CN"/>
        </w:rPr>
        <w:fldChar w:fldCharType="end"/>
      </w:r>
      <w:r w:rsidR="00464E4B" w:rsidRPr="009110BC">
        <w:rPr>
          <w:rFonts w:ascii="Times New Roman" w:hAnsi="Times New Roman" w:cs="Times New Roman"/>
          <w:lang w:eastAsia="zh-CN"/>
        </w:rPr>
        <w:t xml:space="preserve"> and farm operations </w:t>
      </w:r>
      <w:r w:rsidR="00464E4B" w:rsidRPr="009110BC">
        <w:rPr>
          <w:rFonts w:ascii="Times New Roman" w:hAnsi="Times New Roman" w:cs="Times New Roman"/>
          <w:lang w:eastAsia="zh-CN"/>
        </w:rPr>
        <w:fldChar w:fldCharType="begin"/>
      </w:r>
      <w:r w:rsidR="00AD7DF8" w:rsidRPr="009110BC">
        <w:rPr>
          <w:rFonts w:ascii="Times New Roman" w:hAnsi="Times New Roman" w:cs="Times New Roman"/>
          <w:lang w:eastAsia="zh-CN"/>
        </w:rPr>
        <w:instrText xml:space="preserve"> ADDIN ZOTERO_ITEM CSL_CITATION {"citationID":"a2i08fmoh9b","properties":{"formattedCitation":"(R. Lal, 2004)","plainCitation":"(R. Lal, 2004)"},"citationItems":[{"id":222,"uris":["http://zotero.org/users/local/n3RgMt1k/items/W8PCLAKN"],"uri":["http://zotero.org/users/local/n3RgMt1k/items/W8PCLAKN"],"itemData":{"id":222,"type":"article-journal","title":"Carbon emission from farm operations","container-title":"Environment International","page":"981-90","volume":"30","issue":"7","source":"Baidu Scholar","abstract":"This manuscript is a synthesis of the available information on energy use in farm operations, and its conversion into carbon equivalent (CE). A principal a...","URL":"http://www.sciencedirect.com/science/article/pii/S0160412004000832","author":[{"family":"Lal","given":"R."}],"issued":{"date-parts":[["2004"]]},"accessed":{"date-parts":[["2018",1,26]]}}}],"schema":"https://github.com/citation-style-language/schema/raw/master/csl-citation.json"} </w:instrText>
      </w:r>
      <w:r w:rsidR="00464E4B"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R. Lal, 2004)</w:t>
      </w:r>
      <w:r w:rsidR="00464E4B" w:rsidRPr="009110BC">
        <w:rPr>
          <w:rFonts w:ascii="Times New Roman" w:hAnsi="Times New Roman" w:cs="Times New Roman"/>
          <w:lang w:eastAsia="zh-CN"/>
        </w:rPr>
        <w:fldChar w:fldCharType="end"/>
      </w:r>
      <w:r w:rsidR="00BF3716" w:rsidRPr="009110BC">
        <w:rPr>
          <w:rFonts w:ascii="Times New Roman" w:hAnsi="Times New Roman" w:cs="Times New Roman"/>
          <w:lang w:eastAsia="zh-CN"/>
        </w:rPr>
        <w:t xml:space="preserve"> also plays important role in both global and regional carbon emissions. The greenhouse </w:t>
      </w:r>
      <w:r w:rsidR="004C4592" w:rsidRPr="009110BC">
        <w:rPr>
          <w:rFonts w:ascii="Times New Roman" w:hAnsi="Times New Roman" w:cs="Times New Roman"/>
          <w:lang w:eastAsia="zh-CN"/>
        </w:rPr>
        <w:t xml:space="preserve">emission from </w:t>
      </w:r>
      <w:r w:rsidR="00BF3716" w:rsidRPr="009110BC">
        <w:rPr>
          <w:rFonts w:ascii="Times New Roman" w:hAnsi="Times New Roman" w:cs="Times New Roman"/>
          <w:lang w:eastAsia="zh-CN"/>
        </w:rPr>
        <w:t>global agriculture are in</w:t>
      </w:r>
      <w:r w:rsidR="004C4592" w:rsidRPr="009110BC">
        <w:rPr>
          <w:rFonts w:ascii="Times New Roman" w:hAnsi="Times New Roman" w:cs="Times New Roman"/>
          <w:lang w:eastAsia="zh-CN"/>
        </w:rPr>
        <w:t>creasing at around 1% per annum</w:t>
      </w:r>
      <w:r w:rsidR="001B0348" w:rsidRPr="009110BC">
        <w:rPr>
          <w:rFonts w:ascii="Times New Roman" w:hAnsi="Times New Roman" w:cs="Times New Roman"/>
          <w:lang w:eastAsia="zh-CN"/>
        </w:rPr>
        <w:t xml:space="preserve"> </w:t>
      </w:r>
      <w:r w:rsidR="001B0348" w:rsidRPr="009110BC">
        <w:rPr>
          <w:rFonts w:ascii="Times New Roman" w:hAnsi="Times New Roman" w:cs="Times New Roman"/>
          <w:lang w:eastAsia="zh-CN"/>
        </w:rPr>
        <w:fldChar w:fldCharType="begin"/>
      </w:r>
      <w:r w:rsidR="001B0348" w:rsidRPr="009110BC">
        <w:rPr>
          <w:rFonts w:ascii="Times New Roman" w:hAnsi="Times New Roman" w:cs="Times New Roman"/>
          <w:lang w:eastAsia="zh-CN"/>
        </w:rPr>
        <w:instrText xml:space="preserve"> ADDIN ZOTERO_ITEM CSL_CITATION {"citationID":"a2f8tgf9i9l","properties":{"formattedCitation":"(IPCC Climate Change, 2014)","plainCitation":"(IPCC Climate Change, 2014)"},"citationItems":[{"id":336,"uris":["http://zotero.org/users/local/n3RgMt1k/items/29FK6MCI"],"uri":["http://zotero.org/users/local/n3RgMt1k/items/29FK6MCI"],"itemData":{"id":336,"type":"article-journal","title":"Mitigation of Climate Change. Contribution of Working Group III to the Fifth Assessment Report of the Intergovernmental Panel on Climate Change","container-title":"Cambridge University Press, Cambridge, UK and New York, NY","source":"Google Scholar","author":[{"family":"IPCC Climate Change","given":""}],"issued":{"date-parts":[["2014"]]}}}],"schema":"https://github.com/citation-style-language/schema/raw/master/csl-citation.json"} </w:instrText>
      </w:r>
      <w:r w:rsidR="001B0348" w:rsidRPr="009110BC">
        <w:rPr>
          <w:rFonts w:ascii="Times New Roman" w:hAnsi="Times New Roman" w:cs="Times New Roman"/>
          <w:lang w:eastAsia="zh-CN"/>
        </w:rPr>
        <w:fldChar w:fldCharType="separate"/>
      </w:r>
      <w:r w:rsidR="001B0348" w:rsidRPr="009110BC">
        <w:rPr>
          <w:rFonts w:ascii="Times New Roman" w:hAnsi="Times New Roman" w:cs="Times New Roman"/>
          <w:noProof/>
          <w:lang w:eastAsia="zh-CN"/>
        </w:rPr>
        <w:t>(IPCC Climate Change, 2014)</w:t>
      </w:r>
      <w:r w:rsidR="001B0348" w:rsidRPr="009110BC">
        <w:rPr>
          <w:rFonts w:ascii="Times New Roman" w:hAnsi="Times New Roman" w:cs="Times New Roman"/>
          <w:lang w:eastAsia="zh-CN"/>
        </w:rPr>
        <w:fldChar w:fldCharType="end"/>
      </w:r>
      <w:r w:rsidR="001B0348" w:rsidRPr="009110BC">
        <w:rPr>
          <w:rFonts w:ascii="Times New Roman" w:hAnsi="Times New Roman" w:cs="Times New Roman"/>
          <w:lang w:eastAsia="zh-CN"/>
        </w:rPr>
        <w:t>.</w:t>
      </w:r>
      <w:r w:rsidR="004C4592" w:rsidRPr="009110BC">
        <w:rPr>
          <w:rFonts w:ascii="Times New Roman" w:hAnsi="Times New Roman" w:cs="Times New Roman"/>
          <w:lang w:eastAsia="zh-CN"/>
        </w:rPr>
        <w:t xml:space="preserve"> The potential of emission reduction and carbon</w:t>
      </w:r>
      <w:r w:rsidR="00E349B3" w:rsidRPr="009110BC">
        <w:rPr>
          <w:rFonts w:ascii="Times New Roman" w:hAnsi="Times New Roman" w:cs="Times New Roman"/>
          <w:lang w:eastAsia="zh-CN"/>
        </w:rPr>
        <w:t xml:space="preserve"> sequestration of agricultural land with recommended management practices (RMP)</w:t>
      </w:r>
      <w:r w:rsidR="004C4592" w:rsidRPr="009110BC">
        <w:rPr>
          <w:rFonts w:ascii="Times New Roman" w:hAnsi="Times New Roman" w:cs="Times New Roman"/>
          <w:lang w:eastAsia="zh-CN"/>
        </w:rPr>
        <w:t xml:space="preserve"> is huge</w:t>
      </w:r>
      <w:r w:rsidR="00E349B3" w:rsidRPr="009110BC">
        <w:rPr>
          <w:rFonts w:ascii="Times New Roman" w:hAnsi="Times New Roman" w:cs="Times New Roman"/>
          <w:lang w:eastAsia="zh-CN"/>
        </w:rPr>
        <w:t xml:space="preserve"> </w:t>
      </w:r>
      <w:r w:rsidR="00E349B3" w:rsidRPr="009110BC">
        <w:rPr>
          <w:rFonts w:ascii="Times New Roman" w:hAnsi="Times New Roman" w:cs="Times New Roman"/>
          <w:lang w:eastAsia="zh-CN"/>
        </w:rPr>
        <w:fldChar w:fldCharType="begin"/>
      </w:r>
      <w:r w:rsidR="00AD7DF8" w:rsidRPr="009110BC">
        <w:rPr>
          <w:rFonts w:ascii="Times New Roman" w:hAnsi="Times New Roman" w:cs="Times New Roman"/>
          <w:lang w:eastAsia="zh-CN"/>
        </w:rPr>
        <w:instrText xml:space="preserve"> ADDIN ZOTERO_ITEM CSL_CITATION {"citationID":"a2ogrko1mgs","properties":{"formattedCitation":"(Rattan Lal, 2004; Morari et al., 2006)","plainCitation":"(Rattan Lal, 2004; Morari et al., 2006)"},"citationItems":[{"id":276,"uris":["http://zotero.org/users/local/n3RgMt1k/items/FXGV6ICY"],"uri":["http://zotero.org/users/local/n3RgMt1k/items/FXGV6ICY"],"itemData":{"id":276,"type":"article-journal","title":"Soil carbon sequestration to mitigate climate change","container-title":"Geoderma","page":"1–22","volume":"123","issue":"1-2","source":"Google Scholar","author":[{"family":"Lal","given":"Rattan"}],"issued":{"date-parts":[["2004"]]}}},{"id":274,"uris":["http://zotero.org/users/local/n3RgMt1k/items/PJMHEPR7"],"uri":["http://zotero.org/users/local/n3RgMt1k/items/PJMHEPR7"],"itemData":{"id":274,"type":"article-journal","title":"Long-term effects of recommended management practices on soil carbon changes and sequestration in north-eastern Italy","container-title":"Soil Use and Management","page":"71–81","volume":"22","issue":"1","source":"Google Scholar","author":[{"family":"Morari","given":"F."},{"family":"Lugato","given":"E."},{"family":"Berti","given":"A."},{"family":"Giardini","given":"L."}],"issued":{"date-parts":[["2006"]]}}}],"schema":"https://github.com/citation-style-language/schema/raw/master/csl-citation.json"} </w:instrText>
      </w:r>
      <w:r w:rsidR="00E349B3"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Rattan Lal, 2004; Morari et al., 2006)</w:t>
      </w:r>
      <w:r w:rsidR="00E349B3" w:rsidRPr="009110BC">
        <w:rPr>
          <w:rFonts w:ascii="Times New Roman" w:hAnsi="Times New Roman" w:cs="Times New Roman"/>
          <w:lang w:eastAsia="zh-CN"/>
        </w:rPr>
        <w:fldChar w:fldCharType="end"/>
      </w:r>
      <w:r w:rsidR="004C4592" w:rsidRPr="009110BC">
        <w:rPr>
          <w:rFonts w:ascii="Times New Roman" w:hAnsi="Times New Roman" w:cs="Times New Roman"/>
          <w:lang w:eastAsia="zh-CN"/>
        </w:rPr>
        <w:t xml:space="preserve"> but also acute because of the limited achievable reductions from changing farming </w:t>
      </w:r>
      <w:r w:rsidR="004C4592" w:rsidRPr="009110BC">
        <w:rPr>
          <w:rFonts w:ascii="Times New Roman" w:hAnsi="Times New Roman" w:cs="Times New Roman"/>
          <w:lang w:eastAsia="zh-CN"/>
        </w:rPr>
        <w:fldChar w:fldCharType="begin"/>
      </w:r>
      <w:r w:rsidR="004C4592" w:rsidRPr="009110BC">
        <w:rPr>
          <w:rFonts w:ascii="Times New Roman" w:hAnsi="Times New Roman" w:cs="Times New Roman"/>
          <w:lang w:eastAsia="zh-CN"/>
        </w:rPr>
        <w:instrText xml:space="preserve"> ADDIN ZOTERO_ITEM CSL_CITATION {"citationID":"a2dq0044jql","properties":{"formattedCitation":"(Franks and Hadingham, 2012)","plainCitation":"(Franks and Hadingham, 2012)"},"citationItems":[{"id":264,"uris":["http://zotero.org/users/local/n3RgMt1k/items/C6MZANCG"],"uri":["http://zotero.org/users/local/n3RgMt1k/items/C6MZANCG"],"itemData":{"id":264,"type":"article-journal","title":"Reducing greenhouse gas emissions from agriculture: avoiding trivial solutions to a global problem","container-title":"Land Use Policy","page":"727–736","volume":"29","issue":"4","source":"Google Scholar","shortTitle":"Reducing greenhouse gas emissions from agriculture","author":[{"family":"Franks","given":"Jeremy R."},{"family":"Hadingham","given":"Ben"}],"issued":{"date-parts":[["2012"]]}}}],"schema":"https://github.com/citation-style-language/schema/raw/master/csl-citation.json"} </w:instrText>
      </w:r>
      <w:r w:rsidR="004C4592"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Franks and Hadingham, 2012)</w:t>
      </w:r>
      <w:r w:rsidR="004C4592" w:rsidRPr="009110BC">
        <w:rPr>
          <w:rFonts w:ascii="Times New Roman" w:hAnsi="Times New Roman" w:cs="Times New Roman"/>
          <w:lang w:eastAsia="zh-CN"/>
        </w:rPr>
        <w:fldChar w:fldCharType="end"/>
      </w:r>
      <w:r w:rsidR="004C4592" w:rsidRPr="009110BC">
        <w:rPr>
          <w:rFonts w:ascii="Times New Roman" w:hAnsi="Times New Roman" w:cs="Times New Roman"/>
          <w:lang w:eastAsia="zh-CN"/>
        </w:rPr>
        <w:t xml:space="preserve"> and </w:t>
      </w:r>
      <w:r w:rsidR="006C7196" w:rsidRPr="009110BC">
        <w:rPr>
          <w:rFonts w:ascii="Times New Roman" w:hAnsi="Times New Roman" w:cs="Times New Roman"/>
          <w:lang w:eastAsia="zh-CN"/>
        </w:rPr>
        <w:t xml:space="preserve">the conflict with food productivity </w:t>
      </w:r>
      <w:r w:rsidR="00464E4B" w:rsidRPr="009110BC">
        <w:rPr>
          <w:rFonts w:ascii="Times New Roman" w:hAnsi="Times New Roman" w:cs="Times New Roman"/>
          <w:lang w:eastAsia="zh-CN"/>
        </w:rPr>
        <w:fldChar w:fldCharType="begin"/>
      </w:r>
      <w:r w:rsidR="00464E4B" w:rsidRPr="009110BC">
        <w:rPr>
          <w:rFonts w:ascii="Times New Roman" w:hAnsi="Times New Roman" w:cs="Times New Roman"/>
          <w:lang w:eastAsia="zh-CN"/>
        </w:rPr>
        <w:instrText xml:space="preserve"> ADDIN ZOTERO_ITEM CSL_CITATION {"citationID":"a1211ikde05","properties":{"formattedCitation":"(Tilman et al., 2011)","plainCitation":"(Tilman et al., 2011)"},"citationItems":[{"id":266,"uris":["http://zotero.org/users/local/n3RgMt1k/items/J9CDIGAJ"],"uri":["http://zotero.org/users/local/n3RgMt1k/items/J9CDIGAJ"],"itemData":{"id":266,"type":"article-journal","title":"Global food demand and the sustainable intensification of agriculture","container-title":"Proceedings of the National Academy of Sciences","page":"20260–20264","volume":"108","issue":"50","source":"Google Scholar","author":[{"family":"Tilman","given":"David"},{"family":"Balzer","given":"Christian"},{"family":"Hill","given":"Jason"},{"family":"Befort","given":"Belinda L."}],"issued":{"date-parts":[["2011"]]}}}],"schema":"https://github.com/citation-style-language/schema/raw/master/csl-citation.json"} </w:instrText>
      </w:r>
      <w:r w:rsidR="00464E4B"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Tilman et al., 2011)</w:t>
      </w:r>
      <w:r w:rsidR="00464E4B" w:rsidRPr="009110BC">
        <w:rPr>
          <w:rFonts w:ascii="Times New Roman" w:hAnsi="Times New Roman" w:cs="Times New Roman"/>
          <w:lang w:eastAsia="zh-CN"/>
        </w:rPr>
        <w:fldChar w:fldCharType="end"/>
      </w:r>
      <w:r w:rsidR="004C4592" w:rsidRPr="009110BC">
        <w:rPr>
          <w:rFonts w:ascii="Times New Roman" w:hAnsi="Times New Roman" w:cs="Times New Roman"/>
          <w:lang w:eastAsia="zh-CN"/>
        </w:rPr>
        <w:t>.</w:t>
      </w:r>
    </w:p>
    <w:p w14:paraId="0557487D" w14:textId="77777777" w:rsidR="00252927" w:rsidRPr="009110BC" w:rsidRDefault="00252927" w:rsidP="00875E65">
      <w:pPr>
        <w:tabs>
          <w:tab w:val="left" w:pos="2181"/>
        </w:tabs>
        <w:rPr>
          <w:rFonts w:ascii="Times New Roman" w:hAnsi="Times New Roman" w:cs="Times New Roman"/>
          <w:lang w:eastAsia="zh-CN"/>
        </w:rPr>
      </w:pPr>
    </w:p>
    <w:p w14:paraId="27C5FB02" w14:textId="524C0CF7" w:rsidR="00E60132" w:rsidRPr="009110BC" w:rsidRDefault="00E349B3" w:rsidP="00E60132">
      <w:pPr>
        <w:tabs>
          <w:tab w:val="left" w:pos="2181"/>
        </w:tabs>
        <w:rPr>
          <w:rFonts w:ascii="Times New Roman" w:hAnsi="Times New Roman" w:cs="Times New Roman"/>
          <w:lang w:eastAsia="zh-CN"/>
        </w:rPr>
      </w:pPr>
      <w:r w:rsidRPr="009110BC">
        <w:rPr>
          <w:rFonts w:ascii="Times New Roman" w:hAnsi="Times New Roman" w:cs="Times New Roman"/>
          <w:lang w:eastAsia="zh-CN"/>
        </w:rPr>
        <w:t>Despite</w:t>
      </w:r>
      <w:r w:rsidR="006C7196" w:rsidRPr="009110BC">
        <w:rPr>
          <w:rFonts w:ascii="Times New Roman" w:hAnsi="Times New Roman" w:cs="Times New Roman"/>
          <w:lang w:eastAsia="zh-CN"/>
        </w:rPr>
        <w:t xml:space="preserve"> the RMP</w:t>
      </w:r>
      <w:r w:rsidR="00073517" w:rsidRPr="009110BC">
        <w:rPr>
          <w:rFonts w:ascii="Times New Roman" w:hAnsi="Times New Roman" w:cs="Times New Roman"/>
          <w:lang w:eastAsia="zh-CN"/>
        </w:rPr>
        <w:t xml:space="preserve">, </w:t>
      </w:r>
      <w:r w:rsidR="002A46E2" w:rsidRPr="009110BC">
        <w:rPr>
          <w:rFonts w:ascii="Times New Roman" w:hAnsi="Times New Roman" w:cs="Times New Roman"/>
          <w:lang w:eastAsia="zh-CN"/>
        </w:rPr>
        <w:t>the afforestatio</w:t>
      </w:r>
      <w:r w:rsidR="006C7196" w:rsidRPr="009110BC">
        <w:rPr>
          <w:rFonts w:ascii="Times New Roman" w:hAnsi="Times New Roman" w:cs="Times New Roman"/>
          <w:lang w:eastAsia="zh-CN"/>
        </w:rPr>
        <w:t>n of agricultural land is</w:t>
      </w:r>
      <w:r w:rsidR="002A46E2" w:rsidRPr="009110BC">
        <w:rPr>
          <w:rFonts w:ascii="Times New Roman" w:hAnsi="Times New Roman" w:cs="Times New Roman"/>
          <w:lang w:eastAsia="zh-CN"/>
        </w:rPr>
        <w:t xml:space="preserve"> </w:t>
      </w:r>
      <w:r w:rsidR="006C7196" w:rsidRPr="009110BC">
        <w:rPr>
          <w:rFonts w:ascii="Times New Roman" w:hAnsi="Times New Roman" w:cs="Times New Roman"/>
          <w:lang w:eastAsia="zh-CN"/>
        </w:rPr>
        <w:t xml:space="preserve">always </w:t>
      </w:r>
      <w:r w:rsidR="002A46E2" w:rsidRPr="009110BC">
        <w:rPr>
          <w:rFonts w:ascii="Times New Roman" w:hAnsi="Times New Roman" w:cs="Times New Roman"/>
          <w:lang w:eastAsia="zh-CN"/>
        </w:rPr>
        <w:t>an alternative approach</w:t>
      </w:r>
      <w:r w:rsidR="00073517" w:rsidRPr="009110BC">
        <w:rPr>
          <w:rFonts w:ascii="Times New Roman" w:hAnsi="Times New Roman" w:cs="Times New Roman"/>
          <w:lang w:eastAsia="zh-CN"/>
        </w:rPr>
        <w:t xml:space="preserve"> </w:t>
      </w:r>
      <w:r w:rsidR="006C7196" w:rsidRPr="009110BC">
        <w:rPr>
          <w:rFonts w:ascii="Times New Roman" w:hAnsi="Times New Roman" w:cs="Times New Roman"/>
          <w:lang w:eastAsia="zh-CN"/>
        </w:rPr>
        <w:t xml:space="preserve">to mitigate the climate change </w:t>
      </w:r>
      <w:r w:rsidR="00073517" w:rsidRPr="009110BC">
        <w:rPr>
          <w:rFonts w:ascii="Times New Roman" w:hAnsi="Times New Roman" w:cs="Times New Roman"/>
          <w:lang w:eastAsia="zh-CN"/>
        </w:rPr>
        <w:fldChar w:fldCharType="begin"/>
      </w:r>
      <w:r w:rsidR="00295283" w:rsidRPr="009110BC">
        <w:rPr>
          <w:rFonts w:ascii="Times New Roman" w:hAnsi="Times New Roman" w:cs="Times New Roman"/>
          <w:lang w:eastAsia="zh-CN"/>
        </w:rPr>
        <w:instrText xml:space="preserve"> ADDIN ZOTERO_ITEM CSL_CITATION {"citationID":"wALNamuE","properties":{"formattedCitation":"(Kane and Solutions, 2015; Niu and Duiker, 2006)","plainCitation":"(Kane and Solutions, 2015; Niu and Duiker, 2006)"},"citationItems":[{"id":156,"uris":["http://zotero.org/users/local/n3RgMt1k/items/68K79A6E"],"uri":["http://zotero.org/users/local/n3RgMt1k/items/68K79A6E"],"itemData":{"id":156,"type":"article-journal","title":"Carbon sequestration potential on agricultural lands: A review of current science and available practices","container-title":"National Sustainable Agriculture Coalition, Washington, DC, USA","source":"Google Scholar","shortTitle":"Carbon sequestration potential on agricultural lands","author":[{"family":"Kane","given":"Daniel"},{"family":"Solutions","given":"L. L. C."}],"issued":{"date-parts":[["2015"]]}}},{"id":166,"uris":["http://zotero.org/users/local/n3RgMt1k/items/6WGMAVUN"],"uri":["http://zotero.org/users/local/n3RgMt1k/items/6WGMAVUN"],"itemData":{"id":166,"type":"article-journal","title":"Carbon sequestration potential by afforestation of marginal agricultural land in the Midwestern U.S.","container-title":"Forest Ecology and Management","page":"415-427","volume":"223","issue":"1","source":"ScienceDirect","abstract":"Carbon sequestration has been well recognized as a viable option to slow the rise in atmospheric greenhouse gas concentration. The main goals of this study were to assess the carbon sequestration potential (CSP) by afforestation of marginal agricultural land (MagLand) and to identify hotspots for potential afforestation activities in the U.S. Midwest region (Michigan (MI), Indiana (IN), Ohio, Kentucky (KY), West Virginia, Pennsylvania (PA) and Maryland (MD)). The 1992 USGS National Land Cover Dataset and the State Soil Geographic (STATSGO) database were used to determine MagLand. Two forest types (coniferous and deciduous) and two management practices (short-rotation versus permanent forest) were combined to form four afforestation scenarios. Simulation models were employed to predict changes in four carbon pools: aboveground biomass, roots, forest floor, and soil organic carbon (SOC). A scenario-generating tool was developed to detect the hotspots. We estimated that there was a total of 6.5 million hectares (Mha) MagLand available in the U.S. Midwest region, which accounts for approximately 24% of the regional total agricultural land. The CSP capacity was predicted to be 508–540TgC (1 Tg=1012g) over 20 years and 1018–1080TgC over 50 years. The results indicate that afforestation of MagLand could offset 6–8% of current CO2 emissions by combustion of fossil fuel in the region. This analysis showed only slight differences in carbon sequestration between forest types or between short-rotation and permanent forest scenarios. Note that this calculation assumed that all suitable MagLand in the U.S. Midwest region was converted to forest and that “best carbon management” was adopted. The actual CSP could be less if the economical and social factors are taken into account. The most preferred locations for implementing the afforestation strategy were found to be concentrated along a west-east axis across the southern parts of Indiana, Ohio, and Pennsylvania, as well as in an area covering southern Michigan and northern parts of Indiana and Ohio. Overall, we conclude that afforestation of MagLand in the Midwest U.S. region offers great potential for carbon sequestration. Future studies are needed to evaluate its economic feasibility, social acceptability, and operation capability.","URL":"http://www.sciencedirect.com/science/article/pii/S0378112705007619","DOI":"10.1016/j.foreco.2005.12.044","ISSN":"0378-1127","journalAbbreviation":"Forest Ecology and Management","author":[{"family":"Niu","given":"Xianzeng"},{"family":"Duiker","given":"Sjoerd W."}],"issued":{"date-parts":[["2006",3,1]]},"accessed":{"date-parts":[["2018",1,18]]}}}],"schema":"https://github.com/citation-style-language/schema/raw/master/csl-citation.json"} </w:instrText>
      </w:r>
      <w:r w:rsidR="00073517"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Kane and Solutions, 2015; Niu and Duiker, 2006)</w:t>
      </w:r>
      <w:r w:rsidR="00073517" w:rsidRPr="009110BC">
        <w:rPr>
          <w:rFonts w:ascii="Times New Roman" w:hAnsi="Times New Roman" w:cs="Times New Roman"/>
          <w:lang w:eastAsia="zh-CN"/>
        </w:rPr>
        <w:fldChar w:fldCharType="end"/>
      </w:r>
      <w:r w:rsidR="00921E10" w:rsidRPr="009110BC">
        <w:rPr>
          <w:rFonts w:ascii="Times New Roman" w:hAnsi="Times New Roman" w:cs="Times New Roman"/>
          <w:lang w:eastAsia="zh-CN"/>
        </w:rPr>
        <w:t xml:space="preserve">, or the most favorable way to meet the commitments of carbon reduction </w:t>
      </w:r>
      <w:r w:rsidR="00921E10" w:rsidRPr="009110BC">
        <w:rPr>
          <w:rFonts w:ascii="Times New Roman" w:hAnsi="Times New Roman" w:cs="Times New Roman"/>
          <w:lang w:eastAsia="zh-CN"/>
        </w:rPr>
        <w:fldChar w:fldCharType="begin"/>
      </w:r>
      <w:r w:rsidR="00921E10" w:rsidRPr="009110BC">
        <w:rPr>
          <w:rFonts w:ascii="Times New Roman" w:hAnsi="Times New Roman" w:cs="Times New Roman"/>
          <w:lang w:eastAsia="zh-CN"/>
        </w:rPr>
        <w:instrText xml:space="preserve"> ADDIN ZOTERO_ITEM CSL_CITATION {"citationID":"arsr8p4l11","properties":{"formattedCitation":"(Falloon et al., 2002)","plainCitation":"(Falloon et al., 2002)"},"citationItems":[{"id":333,"uris":["http://zotero.org/users/local/n3RgMt1k/items/58UFCCYH"],"uri":["http://zotero.org/users/local/n3RgMt1k/items/58UFCCYH"],"itemData":{"id":333,"type":"article-journal","title":"Comparison of approaches for estimating carbon sequestration at the regional scale","container-title":"Soil Use and Management","page":"164–174","volume":"18","issue":"3","source":"Google Scholar","author":[{"family":"Falloon","given":"P."},{"family":"Smith","given":"Peter"},{"family":"Szabo","given":"J."},{"family":"Pasztor","given":"L."}],"issued":{"date-parts":[["2002"]]}}}],"schema":"https://github.com/citation-style-language/schema/raw/master/csl-citation.json"} </w:instrText>
      </w:r>
      <w:r w:rsidR="00921E10" w:rsidRPr="009110BC">
        <w:rPr>
          <w:rFonts w:ascii="Times New Roman" w:hAnsi="Times New Roman" w:cs="Times New Roman"/>
          <w:lang w:eastAsia="zh-CN"/>
        </w:rPr>
        <w:fldChar w:fldCharType="separate"/>
      </w:r>
      <w:r w:rsidR="00921E10" w:rsidRPr="009110BC">
        <w:rPr>
          <w:rFonts w:ascii="Times New Roman" w:hAnsi="Times New Roman" w:cs="Times New Roman"/>
          <w:noProof/>
          <w:lang w:eastAsia="zh-CN"/>
        </w:rPr>
        <w:t>(Falloon et al., 2002)</w:t>
      </w:r>
      <w:r w:rsidR="00921E10" w:rsidRPr="009110BC">
        <w:rPr>
          <w:rFonts w:ascii="Times New Roman" w:hAnsi="Times New Roman" w:cs="Times New Roman"/>
          <w:lang w:eastAsia="zh-CN"/>
        </w:rPr>
        <w:fldChar w:fldCharType="end"/>
      </w:r>
      <w:r w:rsidR="00952600" w:rsidRPr="009110BC">
        <w:rPr>
          <w:rFonts w:ascii="Times New Roman" w:hAnsi="Times New Roman" w:cs="Times New Roman"/>
          <w:lang w:eastAsia="zh-CN"/>
        </w:rPr>
        <w:t xml:space="preserve">. </w:t>
      </w:r>
      <w:r w:rsidR="00E55E44" w:rsidRPr="009110BC">
        <w:rPr>
          <w:rFonts w:ascii="Times New Roman" w:hAnsi="Times New Roman" w:cs="Times New Roman"/>
          <w:lang w:eastAsia="zh-CN"/>
        </w:rPr>
        <w:t>The annual carbon sequestration rates of above- and blow-ground biomass after afforestation are estimated as</w:t>
      </w:r>
      <w:r w:rsidR="00E55E44" w:rsidRPr="009110BC">
        <w:rPr>
          <w:rFonts w:ascii="Times New Roman" w:hAnsi="Times New Roman" w:cs="Times New Roman"/>
        </w:rPr>
        <w:t xml:space="preserve"> </w:t>
      </w:r>
      <w:r w:rsidR="001B0348" w:rsidRPr="009110BC">
        <w:rPr>
          <w:rFonts w:ascii="Times New Roman" w:hAnsi="Times New Roman" w:cs="Times New Roman"/>
          <w:lang w:eastAsia="zh-CN"/>
        </w:rPr>
        <w:t xml:space="preserve">0.4-1.2 Mg C </w:t>
      </w:r>
      <w:r w:rsidR="00E55E44" w:rsidRPr="009110BC">
        <w:rPr>
          <w:rFonts w:ascii="Times New Roman" w:hAnsi="Times New Roman" w:cs="Times New Roman"/>
          <w:lang w:eastAsia="zh-CN"/>
        </w:rPr>
        <w:t>ha</w:t>
      </w:r>
      <w:r w:rsidR="00E55E44" w:rsidRPr="009110BC">
        <w:rPr>
          <w:rFonts w:ascii="Times New Roman" w:hAnsi="Times New Roman" w:cs="Times New Roman"/>
          <w:vertAlign w:val="superscript"/>
          <w:lang w:eastAsia="zh-CN"/>
        </w:rPr>
        <w:t>-1</w:t>
      </w:r>
      <w:r w:rsidR="00E55E44" w:rsidRPr="009110BC">
        <w:rPr>
          <w:rFonts w:ascii="Times New Roman" w:hAnsi="Times New Roman" w:cs="Times New Roman"/>
          <w:lang w:eastAsia="zh-CN"/>
        </w:rPr>
        <w:t xml:space="preserve"> yr</w:t>
      </w:r>
      <w:r w:rsidR="00E55E44" w:rsidRPr="009110BC">
        <w:rPr>
          <w:rFonts w:ascii="Times New Roman" w:hAnsi="Times New Roman" w:cs="Times New Roman"/>
          <w:vertAlign w:val="superscript"/>
          <w:lang w:eastAsia="zh-CN"/>
        </w:rPr>
        <w:t>-1</w:t>
      </w:r>
      <w:r w:rsidR="001B0348" w:rsidRPr="009110BC">
        <w:rPr>
          <w:rFonts w:ascii="Times New Roman" w:hAnsi="Times New Roman" w:cs="Times New Roman"/>
          <w:lang w:eastAsia="zh-CN"/>
        </w:rPr>
        <w:t xml:space="preserve"> in boreal regions, 1.5-4.5 Mg C</w:t>
      </w:r>
      <w:r w:rsidR="00E55E44" w:rsidRPr="009110BC">
        <w:rPr>
          <w:rFonts w:ascii="Times New Roman" w:hAnsi="Times New Roman" w:cs="Times New Roman"/>
          <w:lang w:eastAsia="zh-CN"/>
        </w:rPr>
        <w:t xml:space="preserve"> ha</w:t>
      </w:r>
      <w:r w:rsidR="00E55E44" w:rsidRPr="009110BC">
        <w:rPr>
          <w:rFonts w:ascii="Times New Roman" w:hAnsi="Times New Roman" w:cs="Times New Roman"/>
          <w:vertAlign w:val="superscript"/>
          <w:lang w:eastAsia="zh-CN"/>
        </w:rPr>
        <w:t>-1</w:t>
      </w:r>
      <w:r w:rsidR="00E55E44" w:rsidRPr="009110BC">
        <w:rPr>
          <w:rFonts w:ascii="Times New Roman" w:hAnsi="Times New Roman" w:cs="Times New Roman"/>
          <w:lang w:eastAsia="zh-CN"/>
        </w:rPr>
        <w:t xml:space="preserve"> yr</w:t>
      </w:r>
      <w:r w:rsidR="00E55E44" w:rsidRPr="009110BC">
        <w:rPr>
          <w:rFonts w:ascii="Times New Roman" w:hAnsi="Times New Roman" w:cs="Times New Roman"/>
          <w:vertAlign w:val="superscript"/>
          <w:lang w:eastAsia="zh-CN"/>
        </w:rPr>
        <w:t>-1</w:t>
      </w:r>
      <w:r w:rsidR="001B0348" w:rsidRPr="009110BC">
        <w:rPr>
          <w:rFonts w:ascii="Times New Roman" w:hAnsi="Times New Roman" w:cs="Times New Roman"/>
          <w:lang w:eastAsia="zh-CN"/>
        </w:rPr>
        <w:t xml:space="preserve"> in temperate regions, and 4-8 Mg C</w:t>
      </w:r>
      <w:r w:rsidR="00E55E44" w:rsidRPr="009110BC">
        <w:rPr>
          <w:rFonts w:ascii="Times New Roman" w:hAnsi="Times New Roman" w:cs="Times New Roman"/>
          <w:lang w:eastAsia="zh-CN"/>
        </w:rPr>
        <w:t xml:space="preserve"> ha</w:t>
      </w:r>
      <w:r w:rsidR="00E55E44" w:rsidRPr="009110BC">
        <w:rPr>
          <w:rFonts w:ascii="Times New Roman" w:hAnsi="Times New Roman" w:cs="Times New Roman"/>
          <w:vertAlign w:val="superscript"/>
          <w:lang w:eastAsia="zh-CN"/>
        </w:rPr>
        <w:t>-1</w:t>
      </w:r>
      <w:r w:rsidR="00E55E44" w:rsidRPr="009110BC">
        <w:rPr>
          <w:rFonts w:ascii="Times New Roman" w:hAnsi="Times New Roman" w:cs="Times New Roman"/>
          <w:lang w:eastAsia="zh-CN"/>
        </w:rPr>
        <w:t xml:space="preserve"> yr</w:t>
      </w:r>
      <w:r w:rsidR="00E55E44" w:rsidRPr="009110BC">
        <w:rPr>
          <w:rFonts w:ascii="Times New Roman" w:hAnsi="Times New Roman" w:cs="Times New Roman"/>
          <w:vertAlign w:val="superscript"/>
          <w:lang w:eastAsia="zh-CN"/>
        </w:rPr>
        <w:t>-1</w:t>
      </w:r>
      <w:r w:rsidR="00E55E44" w:rsidRPr="009110BC">
        <w:rPr>
          <w:rFonts w:ascii="Times New Roman" w:hAnsi="Times New Roman" w:cs="Times New Roman"/>
          <w:lang w:eastAsia="zh-CN"/>
        </w:rPr>
        <w:t xml:space="preserve"> in tropical regions </w:t>
      </w:r>
      <w:r w:rsidR="00E55E44" w:rsidRPr="009110BC">
        <w:rPr>
          <w:rFonts w:ascii="Times New Roman" w:hAnsi="Times New Roman" w:cs="Times New Roman"/>
          <w:lang w:eastAsia="zh-CN"/>
        </w:rPr>
        <w:fldChar w:fldCharType="begin"/>
      </w:r>
      <w:r w:rsidR="00E55E44" w:rsidRPr="009110BC">
        <w:rPr>
          <w:rFonts w:ascii="Times New Roman" w:hAnsi="Times New Roman" w:cs="Times New Roman"/>
          <w:lang w:eastAsia="zh-CN"/>
        </w:rPr>
        <w:instrText xml:space="preserve"> ADDIN ZOTERO_ITEM CSL_CITATION {"citationID":"a906q2lkgn","properties":{"formattedCitation":"(Noble et al., 2000)","plainCitation":"(Noble et al., 2000)"},"citationItems":[{"id":279,"uris":["http://zotero.org/users/local/n3RgMt1k/items/7B3YTEIQ"],"uri":["http://zotero.org/users/local/n3RgMt1k/items/7B3YTEIQ"],"itemData":{"id":279,"type":"book","title":"Land use, land use change, and forestry","publisher":"Cambridge University Press","source":"Google Scholar","author":[{"family":"Noble","given":"I."},{"family":"Bolin","given":"Bert"},{"family":"Ravindranath","given":"N. H."},{"family":"Verardo","given":"D. J."},{"family":"Dokken","given":"D. J."}],"issued":{"date-parts":[["2000"]]}}}],"schema":"https://github.com/citation-style-language/schema/raw/master/csl-citation.json"} </w:instrText>
      </w:r>
      <w:r w:rsidR="00E55E44"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Noble et al., 2000)</w:t>
      </w:r>
      <w:r w:rsidR="00E55E44" w:rsidRPr="009110BC">
        <w:rPr>
          <w:rFonts w:ascii="Times New Roman" w:hAnsi="Times New Roman" w:cs="Times New Roman"/>
          <w:lang w:eastAsia="zh-CN"/>
        </w:rPr>
        <w:fldChar w:fldCharType="end"/>
      </w:r>
      <w:r w:rsidR="00E55E44" w:rsidRPr="009110BC">
        <w:rPr>
          <w:rFonts w:ascii="Times New Roman" w:hAnsi="Times New Roman" w:cs="Times New Roman"/>
          <w:lang w:eastAsia="zh-CN"/>
        </w:rPr>
        <w:t xml:space="preserve">. </w:t>
      </w:r>
      <w:r w:rsidR="00952600" w:rsidRPr="009110BC">
        <w:rPr>
          <w:rFonts w:ascii="Times New Roman" w:hAnsi="Times New Roman" w:cs="Times New Roman"/>
          <w:lang w:eastAsia="zh-CN"/>
        </w:rPr>
        <w:t>Although the effects</w:t>
      </w:r>
      <w:r w:rsidR="00E55E44" w:rsidRPr="009110BC">
        <w:rPr>
          <w:rFonts w:ascii="Times New Roman" w:hAnsi="Times New Roman" w:cs="Times New Roman"/>
          <w:lang w:eastAsia="zh-CN"/>
        </w:rPr>
        <w:t xml:space="preserve"> of afforestation on SOC</w:t>
      </w:r>
      <w:r w:rsidR="00952600" w:rsidRPr="009110BC">
        <w:rPr>
          <w:rFonts w:ascii="Times New Roman" w:hAnsi="Times New Roman" w:cs="Times New Roman"/>
          <w:lang w:eastAsia="zh-CN"/>
        </w:rPr>
        <w:t xml:space="preserve"> are</w:t>
      </w:r>
      <w:r w:rsidR="00E55E44" w:rsidRPr="009110BC">
        <w:rPr>
          <w:rFonts w:ascii="Times New Roman" w:hAnsi="Times New Roman" w:cs="Times New Roman"/>
          <w:lang w:eastAsia="zh-CN"/>
        </w:rPr>
        <w:t xml:space="preserve"> varied in soi</w:t>
      </w:r>
      <w:r w:rsidR="00312DF0" w:rsidRPr="009110BC">
        <w:rPr>
          <w:rFonts w:ascii="Times New Roman" w:hAnsi="Times New Roman" w:cs="Times New Roman"/>
          <w:lang w:eastAsia="zh-CN"/>
        </w:rPr>
        <w:t>l properties, climate regions</w:t>
      </w:r>
      <w:r w:rsidR="00E55E44" w:rsidRPr="009110BC">
        <w:rPr>
          <w:rFonts w:ascii="Times New Roman" w:hAnsi="Times New Roman" w:cs="Times New Roman"/>
          <w:lang w:eastAsia="zh-CN"/>
        </w:rPr>
        <w:t xml:space="preserve">, </w:t>
      </w:r>
      <w:r w:rsidR="00312DF0" w:rsidRPr="009110BC">
        <w:rPr>
          <w:rFonts w:ascii="Times New Roman" w:hAnsi="Times New Roman" w:cs="Times New Roman"/>
          <w:lang w:eastAsia="zh-CN"/>
        </w:rPr>
        <w:t>revegetation types</w:t>
      </w:r>
      <w:r w:rsidR="00952600" w:rsidRPr="009110BC">
        <w:rPr>
          <w:rFonts w:ascii="Times New Roman" w:hAnsi="Times New Roman" w:cs="Times New Roman"/>
          <w:lang w:eastAsia="zh-CN"/>
        </w:rPr>
        <w:t>,</w:t>
      </w:r>
      <w:r w:rsidR="00E55E44" w:rsidRPr="009110BC">
        <w:rPr>
          <w:rFonts w:ascii="Times New Roman" w:hAnsi="Times New Roman" w:cs="Times New Roman"/>
          <w:lang w:eastAsia="zh-CN"/>
        </w:rPr>
        <w:t xml:space="preserve"> etc.</w:t>
      </w:r>
      <w:r w:rsidR="00531AEA" w:rsidRPr="009110BC">
        <w:rPr>
          <w:rFonts w:ascii="Times New Roman" w:hAnsi="Times New Roman" w:cs="Times New Roman"/>
          <w:lang w:eastAsia="zh-CN"/>
        </w:rPr>
        <w:t xml:space="preserve"> </w:t>
      </w:r>
      <w:r w:rsidR="00531AEA" w:rsidRPr="009110BC">
        <w:rPr>
          <w:rFonts w:ascii="Times New Roman" w:hAnsi="Times New Roman" w:cs="Times New Roman"/>
          <w:lang w:eastAsia="zh-CN"/>
        </w:rPr>
        <w:fldChar w:fldCharType="begin"/>
      </w:r>
      <w:r w:rsidR="00531AEA" w:rsidRPr="009110BC">
        <w:rPr>
          <w:rFonts w:ascii="Times New Roman" w:hAnsi="Times New Roman" w:cs="Times New Roman"/>
          <w:lang w:eastAsia="zh-CN"/>
        </w:rPr>
        <w:instrText xml:space="preserve"> ADDIN ZOTERO_ITEM CSL_CITATION {"citationID":"a2fijqn7co7","properties":{"formattedCitation":"(Zeng et al., 2014)","plainCitation":"(Zeng et al., 2014)"},"citationItems":[{"id":192,"uris":["http://zotero.org/users/local/n3RgMt1k/items/VCVA2B39"],"uri":["http://zotero.org/users/local/n3RgMt1k/items/VCVA2B39"],"itemData":{"id":192,"type":"article-journal","title":"Change of soil organic carbon after cropland afforestation in ‘Beijing-Tianjin Sandstorm Source Control’ program area in China","container-title":"Chinese Geographical Science","page":"461-470","volume":"24","issue":"4","source":"link.springer.com","abstract":"Land use change is one of the major factors that affect soil organic carbon (SOC) variation and global carbon balance. However, the effects of land use change on SOC are always variable. In this study, using a series of paired-field experiments, we estimated the effects of revegetation types and environmental conditions on SOC stock and vertical distribution after replacement of cropland with poplar (Populus tomentosa) and korshinsk peashrub (Caragana korshinskii) in three climate regions (Chifeng City, Fengning City and Datong City of the ‘Beijing-Tianjin Sandstorm Source Control’ (BTSSC) program area. The results show that SOC sequestration rate ranges from 0.15 Mg/(ha·yr) to 3.76 Mg/(ha·yr) in the soil layer of 0–100 cm in early stage after cropland afforestation in the BTSSC program area. The SOC accumulation rates are the highest in Fengning for both the two vegetation types. Compared to C. korshinskii, P. tomentosa has greater effects on SOC accumulation in the three climate regions, but significantly greater effect only appears in Datong. The SOC density increases by 20%–111% and 15%–59% for P. tomentosa and 9%–63% and 0–73% for C. korshinskii in the 0–20 cm and 20–100 cm soil layers, respectively. Our results indicate that cropland afforestation not only affects SOC stock in the topsoil, but also has some effects on subsoil carbon. However, the effect of cropland afforestation on SOC accumulation varied with climate regions and revegetation types. Considering the large area of revegetation and relatively high SOC accumulation rate, SOC sequestration in the BTSSC program should contribute significantly to decrease the CO2 concentration in the atmosphere.","URL":"https://link.springer.com/article/10.1007/s11769-014-0701-6","DOI":"10.1007/s11769-014-0701-6","ISSN":"1002-0063, 1993-064X","journalAbbreviation":"Chin. Geogr. Sci.","language":"en","author":[{"family":"Zeng","given":"Xinhua"},{"family":"Zhang","given":"Wanjun"},{"family":"Liu","given":"Xiuping"},{"family":"Cao","given":"Jiansheng"},{"family":"Shen","given":"Huitao"},{"family":"Zhao","given":"Xin"},{"family":"Zhang","given":"Nannan"},{"family":"Bai","given":"Yuru"},{"family":"Yi","given":"Mei"}],"issued":{"date-parts":[["2014",8,1]]},"accessed":{"date-parts":[["2018",1,19]]}}}],"schema":"https://github.com/citation-style-language/schema/raw/master/csl-citation.json"} </w:instrText>
      </w:r>
      <w:r w:rsidR="00531AEA"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Zeng et al., 2014)</w:t>
      </w:r>
      <w:r w:rsidR="00531AEA" w:rsidRPr="009110BC">
        <w:rPr>
          <w:rFonts w:ascii="Times New Roman" w:hAnsi="Times New Roman" w:cs="Times New Roman"/>
          <w:lang w:eastAsia="zh-CN"/>
        </w:rPr>
        <w:fldChar w:fldCharType="end"/>
      </w:r>
      <w:r w:rsidR="00E55E44" w:rsidRPr="009110BC">
        <w:rPr>
          <w:rFonts w:ascii="Times New Roman" w:hAnsi="Times New Roman" w:cs="Times New Roman"/>
          <w:lang w:eastAsia="zh-CN"/>
        </w:rPr>
        <w:t>,</w:t>
      </w:r>
      <w:r w:rsidR="00952600" w:rsidRPr="009110BC">
        <w:rPr>
          <w:rFonts w:ascii="Times New Roman" w:hAnsi="Times New Roman" w:cs="Times New Roman"/>
          <w:lang w:eastAsia="zh-CN"/>
        </w:rPr>
        <w:t xml:space="preserve"> most research reveals that the topsoil carbon (&lt;30 cm) will generally decrease during the earlier years of afforestation and then increase during the later year</w:t>
      </w:r>
      <w:r w:rsidR="004905E8" w:rsidRPr="009110BC">
        <w:rPr>
          <w:rFonts w:ascii="Times New Roman" w:hAnsi="Times New Roman" w:cs="Times New Roman"/>
          <w:lang w:eastAsia="zh-CN"/>
        </w:rPr>
        <w:t xml:space="preserve"> </w:t>
      </w:r>
      <w:r w:rsidR="0085688E" w:rsidRPr="009110BC">
        <w:rPr>
          <w:rFonts w:ascii="Times New Roman" w:hAnsi="Times New Roman" w:cs="Times New Roman"/>
          <w:lang w:eastAsia="zh-CN"/>
        </w:rPr>
        <w:fldChar w:fldCharType="begin"/>
      </w:r>
      <w:r w:rsidR="00524796" w:rsidRPr="009110BC">
        <w:rPr>
          <w:rFonts w:ascii="Times New Roman" w:hAnsi="Times New Roman" w:cs="Times New Roman"/>
          <w:lang w:eastAsia="zh-CN"/>
        </w:rPr>
        <w:instrText xml:space="preserve"> ADDIN ZOTERO_ITEM CSL_CITATION {"citationID":"4BGKBDVG","properties":{"formattedCitation":"{\\rtf (Chang et al., 2014; Lagani\\uc0\\u232{}re et al., 2010; Nave et al., 2013; Shi et al., 2015)}","plainCitation":"(Chang et al., 2014; Laganière et al., 2010; Nave et al., 2013; Shi et al., 2015)"},"citationItems":[{"id":282,"uris":["http://zotero.org/users/local/n3RgMt1k/items/PS27EW72"],"uri":["http://zotero.org/users/local/n3RgMt1k/items/PS27EW72"],"itemData":{"id":282,"type":"article-journal","title":"Soil Carbon and Nitrogen Changes following Afforestation of Marginal Cropland across a Precipitation Gradient in Loess Plateau of China","container-title":"PLoS ONE","volume":"9","issue":"1","source":"PubMed Central","abstract":"Cropland afforestation has been widely found to increase soil organic carbon (SOC) and soil total nitrogen (STN); however, the magnitudes of SOC and STN accumulation and regulating factors are less studied in dry, marginal lands, and therein the interaction between soil carbon and nitrogen is not well understood. We examined the changes in SOC and STN in younger (5–9-year-old) and older (25–30-year-old) black locust (Robinia pseudoacacia L., an N-fixing species) plantations that were established on former cropland along a precipitation gradient (380 to 650 mm) in the semi-arid Loess Plateau of China. The SOC and STN stocks of cropland and plantations increased linearly with precipitation increase, respectively, accompanying an increase in the plantation net primary productivity and the soil clay content along the increasing precipitation gradient. The SOC stock of cropland decreased in younger plantations and increased in older plantations after afforestation, and the amount of the initial loss of SOC during the younger plantations’ establishment increased with precipitation increasing. By contrast, the STN stock of cropland showed no decrease in the initial afforestation while tending to increase with plantation age, and the changes in STN were not related to precipitation. The changes in STN and SOC showed correlated and were precipitation-dependent following afforestation, displaying a higher relative gain of SOC to STN as precipitation decreased. Our results suggest that the afforestation of marginal cropland in Loess Plateau can have a significant effect on the accumulation of SOC and STN, and that precipitation has a significant effect on SOC accumulation but little effect on STN retention. The limitation effect of soil nitrogen on soil carbon accumulation is more limited in the drier area rather than in the wetter sites.","URL":"https://www.ncbi.nlm.nih.gov/pmc/articles/PMC3885704/","DOI":"10.1371/journal.pone.0085426","ISSN":"1932-6203","note":"PMID: 24416408\nPMCID: PMC3885704","journalAbbreviation":"PLoS One","author":[{"family":"Chang","given":"Ruiying"},{"family":"Jin","given":"Tiantian"},{"family":"Lü","given":"Yihe"},{"family":"Liu","given":"Guohua"},{"family":"Fu","given":"Bojie"}],"issued":{"date-parts":[["2014",1,8]]},"accessed":{"date-parts":[["2018",1,31]]}}},{"id":257,"uris":["http://zotero.org/users/local/n3RgMt1k/items/UXWBIS4Q"],"uri":["http://zotero.org/users/local/n3RgMt1k/items/UXWBIS4Q"],"itemData":{"id":257,"type":"article-journal","title":"Carbon accumulation in agricultural soils after afforestation: a meta-analysis","container-title":"Global Change Biology","page":"439-453","volume":"16","issue":"1","source":"Wiley Online Library","abstract":"Deforestation usually results in significant losses of soil organic carbon (SOC). The rate and factors determining the recovery of this C pool with afforestation are still poorly understood. This paper provides a review of the influence of afforestation on SOC stocks based on a meta-analysis of 33 recent publications (totaling 120 sites and 189 observations), with the aim of determining the factors responsible for the restoration of SOC following afforestation. Based on a mixed linear model, the meta-analysis indicates that the main factors that contribute to restoring SOC stocks after afforestation are: previous land use, tree species planted, soil clay content, preplanting disturbance and, to a lesser extent, climatic zone. Specifically, this meta-analysis (1) indicates that the positive impact of afforestation on SOC stocks is more pronounced in cropland soils than in pastures or natural grasslands; (2) suggests that broadleaf tree species have a greater capacity to accumulate SOC than coniferous species; (3) underscores that afforestation using pine species does not result in a net loss of the whole soil-profile carbon stocks compared with initial values (agricultural soil) when the surface organic layer is included in the accounting; (4) demonstrates that clay-rich soils (&gt; 33%) have a greater capacity to accumulate SOC than soils with a lower clay content (&lt; 33%); (5) indicates that minimizing preplanting disturbances may increase the rate at which SOC stocks are replenished; and (6) suggests that afforestation carried out in the boreal climate zone results in small SOC losses compared with other climate zones, probably because trees grow more slowly under these conditions, although this does not rule out gains over time after the conversion. This study also highlights the importance of the methodological approach used when developing the sampling design, especially the inclusion of the organic layer in the accounting.","URL":"http://onlinelibrary.wiley.com/doi/10.1111/j.1365-2486.2009.01930.x/abstract","DOI":"10.1111/j.1365-2486.2009.01930.x","ISSN":"1365-2486","shortTitle":"Carbon accumulation in agricultural soils after afforestation","language":"en","author":[{"family":"Laganière","given":"Jérôme"},{"family":"Angers","given":"Denis A."},{"family":"Paré","given":"David"}],"issued":{"date-parts":[["2010",1,1]]},"accessed":{"date-parts":[["2018",1,31]]}}},{"id":231,"uris":["http://zotero.org/users/local/n3RgMt1k/items/CNCNSLT4"],"uri":["http://zotero.org/users/local/n3RgMt1k/items/CNCNSLT4"],"itemData":{"id":231,"type":"article-journal","title":"Afforestation effects on soil carbon storage in the United States: a synthesis","container-title":"Soil Science Society of America Journal","page":"1035–1047","volume":"77","issue":"3","source":"Google Scholar","shortTitle":"Afforestation effects on soil carbon storage in the United States","author":[{"family":"Nave","given":"L. E."},{"family":"Swanston","given":"C. W."},{"family":"Mishra","given":"U."},{"family":"Nadelhoffer","given":"K. J."}],"issued":{"date-parts":[["2013"]]}}},{"id":234,"uris":["http://zotero.org/users/local/n3RgMt1k/items/QQE22MK9"],"uri":["http://zotero.org/users/local/n3RgMt1k/items/QQE22MK9"],"itemData":{"id":234,"type":"article-journal","title":"The Impact of Afforestation on Soil Organic Carbon Sequestration on the Qinghai Plateau, China","container-title":"PLoS ONE","volume":"10","issue":"2","source":"PubMed Central","abstract":"Afforestation, the conversion of non-forested land into forest, is widespread in China. However, the dynamics of soil organic carbon (SOC) after afforestation are not well understood, especially in plateau climate zones. For a total of 48 shrub- and/or tree-dominated afforestation sites on the Qinghai Plateau, Northwestern China, post-afforestation changes in SOC, total nitrogen (TN), the carbon-to-nitrogen ratio (C/N) and soil bulk density (BD) were investigated to a soil depth of 60 cm using the paired-plots method. SOC and TN accumulated at rates of 138.2 g C m-2 yr-1 and 4.6 g N m-2 yr-1, respectively, in shrub-dominated afforestation sites and at rates of 113.3 g C m-2 yr--1 and 6.7 g N m-2yr-1, respectively, in tree-dominated afforestation sites. Soil BD was slightly reduced in all layers in the shrub-dominated afforestation plots, and significantly reduced in soil layers from 0–40cm in the tree-dominated afforestation plots. The C/N ratio was higher in afforested sites relative to the reference sites. SOC accumulation was closely related to TN accumulation following afforestation, and the inclusion of N-fixing species in tree-dominated afforestation sites additionally increased the soil accumulation capacity for SOC (p &lt; 0.05). Multiple regression models including the age of an afforestation plot and total number of plant species explained 75% of the variation in relative SOC content change at depth of 0–20 cm, in tree-dominated afforestation sites. We conclude that afforestation on the Qinghai Plateau is associated with great capability of SOC and TN sequestration. This study improves our understanding of the mechanisms underlying SOC and TN accumulation in a plateau climate, and provides evidence on the C sequestration potentials associated with forestry projects in China.","URL":"https://www.ncbi.nlm.nih.gov/pmc/articles/PMC4338072/","DOI":"10.1371/journal.pone.0116591","ISSN":"1932-6203","note":"PMID: 25706724\nPMCID: PMC4338072","journalAbbreviation":"PLoS One","author":[{"family":"Shi","given":"Sheng-wei"},{"family":"Han","given":"Peng-fei"},{"family":"Zhang","given":"Ping"},{"family":"Ding","given":"Fan"},{"family":"Ma","given":"Cheng-lin"}],"issued":{"date-parts":[["2015",2,23]]},"accessed":{"date-parts":[["2018",1,31]]}}}],"schema":"https://github.com/citation-style-language/schema/raw/master/csl-citation.json"} </w:instrText>
      </w:r>
      <w:r w:rsidR="0085688E" w:rsidRPr="009110BC">
        <w:rPr>
          <w:rFonts w:ascii="Times New Roman" w:hAnsi="Times New Roman" w:cs="Times New Roman"/>
          <w:lang w:eastAsia="zh-CN"/>
        </w:rPr>
        <w:fldChar w:fldCharType="separate"/>
      </w:r>
      <w:r w:rsidR="00AD7DF8" w:rsidRPr="009110BC">
        <w:rPr>
          <w:rFonts w:ascii="Times New Roman" w:hAnsi="Times New Roman" w:cs="Times New Roman"/>
        </w:rPr>
        <w:t>(Chang et al., 2014; Laganière et al., 2010; Nave et al., 2013; Shi et al., 2015)</w:t>
      </w:r>
      <w:r w:rsidR="0085688E" w:rsidRPr="009110BC">
        <w:rPr>
          <w:rFonts w:ascii="Times New Roman" w:hAnsi="Times New Roman" w:cs="Times New Roman"/>
          <w:lang w:eastAsia="zh-CN"/>
        </w:rPr>
        <w:fldChar w:fldCharType="end"/>
      </w:r>
      <w:r w:rsidR="00952600" w:rsidRPr="009110BC">
        <w:rPr>
          <w:rFonts w:ascii="Times New Roman" w:hAnsi="Times New Roman" w:cs="Times New Roman"/>
          <w:lang w:eastAsia="zh-CN"/>
        </w:rPr>
        <w:t>.</w:t>
      </w:r>
      <w:r w:rsidR="00531AEA" w:rsidRPr="009110BC">
        <w:rPr>
          <w:rFonts w:ascii="Times New Roman" w:hAnsi="Times New Roman" w:cs="Times New Roman"/>
          <w:lang w:eastAsia="zh-CN"/>
        </w:rPr>
        <w:t xml:space="preserve"> Recent research has also revealed that the soil C/N is the most factor determining the SOC sequestration rates of afforestation </w:t>
      </w:r>
      <w:r w:rsidR="00531AEA" w:rsidRPr="009110BC">
        <w:rPr>
          <w:rFonts w:ascii="Times New Roman" w:hAnsi="Times New Roman" w:cs="Times New Roman"/>
          <w:lang w:eastAsia="zh-CN"/>
        </w:rPr>
        <w:fldChar w:fldCharType="begin"/>
      </w:r>
      <w:r w:rsidR="00524796" w:rsidRPr="009110BC">
        <w:rPr>
          <w:rFonts w:ascii="Times New Roman" w:hAnsi="Times New Roman" w:cs="Times New Roman"/>
          <w:lang w:eastAsia="zh-CN"/>
        </w:rPr>
        <w:instrText xml:space="preserve"> ADDIN ZOTERO_ITEM CSL_CITATION {"citationID":"a18i0fnbtf2","properties":{"formattedCitation":"(Deng et al., 2016)","plainCitation":"(Deng et al., 2016)"},"citationItems":[{"id":288,"uris":["http://zotero.org/users/local/n3RgMt1k/items/ESTHGBBY"],"uri":["http://zotero.org/users/local/n3RgMt1k/items/ESTHGBBY"],"itemData":{"id":288,"type":"article-journal","title":"Soil organic carbon dynamics following natural vegetation restoration: Evidence from stable carbon isotopes (δ13C)","container-title":"Agriculture, Ecosystems &amp; Environment","page":"235-244","volume":"221","source":"ScienceDirect","abstract":"Knowledge of soil carbon (C) dynamics following vegetation restoration is essential for evaluating carbon budgets and cycles at regional and global scales. In this study, we investigated the dynamics of soil organic carbon (OC) following farmland abandonment along with </w:instrText>
      </w:r>
      <w:r w:rsidR="00524796" w:rsidRPr="009110BC">
        <w:rPr>
          <w:rFonts w:ascii="Cambria Math" w:hAnsi="Cambria Math" w:cs="Cambria Math"/>
          <w:lang w:eastAsia="zh-CN"/>
        </w:rPr>
        <w:instrText>∼</w:instrText>
      </w:r>
      <w:r w:rsidR="00524796" w:rsidRPr="009110BC">
        <w:rPr>
          <w:rFonts w:ascii="Times New Roman" w:hAnsi="Times New Roman" w:cs="Times New Roman"/>
          <w:lang w:eastAsia="zh-CN"/>
        </w:rPr>
        <w:instrText>160 years of vegetation restoration on the Loess Plateau, China. Our specific objectives were to examine the variation of soil OC decomposition rates, to quantify the changes in the proportion of new and old soil OC, and to explore the factors controlling soil OC stock patterns. The results showed that the rate of new soil OC increase was higher in the early stage (</w:instrText>
      </w:r>
      <w:r w:rsidR="00524796" w:rsidRPr="009110BC">
        <w:rPr>
          <w:rFonts w:ascii="Cambria Math" w:hAnsi="Cambria Math" w:cs="Cambria Math"/>
          <w:lang w:eastAsia="zh-CN"/>
        </w:rPr>
        <w:instrText>∼</w:instrText>
      </w:r>
      <w:r w:rsidR="00524796" w:rsidRPr="009110BC">
        <w:rPr>
          <w:rFonts w:ascii="Times New Roman" w:hAnsi="Times New Roman" w:cs="Times New Roman"/>
          <w:lang w:eastAsia="zh-CN"/>
        </w:rPr>
        <w:instrText>10 years) after land-use change. The rate of new soil OC increase ranged from 109.17 to 41.88gm−2 year−1 in the early (</w:instrText>
      </w:r>
      <w:r w:rsidR="00524796" w:rsidRPr="009110BC">
        <w:rPr>
          <w:rFonts w:ascii="Cambria Math" w:hAnsi="Cambria Math" w:cs="Cambria Math"/>
          <w:lang w:eastAsia="zh-CN"/>
        </w:rPr>
        <w:instrText>∼</w:instrText>
      </w:r>
      <w:r w:rsidR="00524796" w:rsidRPr="009110BC">
        <w:rPr>
          <w:rFonts w:ascii="Times New Roman" w:hAnsi="Times New Roman" w:cs="Times New Roman"/>
          <w:lang w:eastAsia="zh-CN"/>
        </w:rPr>
        <w:instrText>10 years) and later stages (</w:instrText>
      </w:r>
      <w:r w:rsidR="00524796" w:rsidRPr="009110BC">
        <w:rPr>
          <w:rFonts w:ascii="Cambria Math" w:hAnsi="Cambria Math" w:cs="Cambria Math"/>
          <w:lang w:eastAsia="zh-CN"/>
        </w:rPr>
        <w:instrText>∼</w:instrText>
      </w:r>
      <w:r w:rsidR="00524796" w:rsidRPr="009110BC">
        <w:rPr>
          <w:rFonts w:ascii="Times New Roman" w:hAnsi="Times New Roman" w:cs="Times New Roman"/>
          <w:lang w:eastAsia="zh-CN"/>
        </w:rPr>
        <w:instrText>160 years), respectively. It took about 30 years for the amount of new soil OC to reach the same level as old OC in the top 20cm of soil following farmland abandonment. Also, soil OC decomposition rate was higher (decomposition rate constants=0.04) in the early stage (</w:instrText>
      </w:r>
      <w:r w:rsidR="00524796" w:rsidRPr="009110BC">
        <w:rPr>
          <w:rFonts w:ascii="Cambria Math" w:hAnsi="Cambria Math" w:cs="Cambria Math"/>
          <w:lang w:eastAsia="zh-CN"/>
        </w:rPr>
        <w:instrText>∼</w:instrText>
      </w:r>
      <w:r w:rsidR="00524796" w:rsidRPr="009110BC">
        <w:rPr>
          <w:rFonts w:ascii="Times New Roman" w:hAnsi="Times New Roman" w:cs="Times New Roman"/>
          <w:lang w:eastAsia="zh-CN"/>
        </w:rPr>
        <w:instrText xml:space="preserve">10 years) and showed a non-significant difference after&gt;30 years of vegetation restoration. Our results suggested that soil C/N is the most factor to effect on soil OC sequestration following vegetation restoration, and the proportions of new soil OC was mainly determined by fine roots, soil OC decomposition rate constants were mainly determined by soil silt content, and the rates of new soil OC increase were mainly determined by soil sand content that these observations were made out of considering many other soil properties.","URL":"http://www.sciencedirect.com/science/article/pii/S0167880916300603","DOI":"10.1016/j.agee.2016.01.048","ISSN":"0167-8809","shortTitle":"Soil organic carbon dynamics following natural vegetation restoration","journalAbbreviation":"Agriculture, Ecosystems &amp; Environment","author":[{"family":"Deng","given":"Lei"},{"family":"Wang","given":"Kaibo"},{"family":"Tang","given":"Zhuangsheng"},{"family":"Shangguan","given":"Zhouping"}],"issued":{"date-parts":[["2016",4,1]]},"accessed":{"date-parts":[["2018",1,31]]}}}],"schema":"https://github.com/citation-style-language/schema/raw/master/csl-citation.json"} </w:instrText>
      </w:r>
      <w:r w:rsidR="00531AEA"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Deng et al., 2016)</w:t>
      </w:r>
      <w:r w:rsidR="00531AEA" w:rsidRPr="009110BC">
        <w:rPr>
          <w:rFonts w:ascii="Times New Roman" w:hAnsi="Times New Roman" w:cs="Times New Roman"/>
          <w:lang w:eastAsia="zh-CN"/>
        </w:rPr>
        <w:fldChar w:fldCharType="end"/>
      </w:r>
      <w:r w:rsidR="00531AEA" w:rsidRPr="009110BC">
        <w:rPr>
          <w:rFonts w:ascii="Times New Roman" w:hAnsi="Times New Roman" w:cs="Times New Roman"/>
          <w:lang w:eastAsia="zh-CN"/>
        </w:rPr>
        <w:t>.</w:t>
      </w:r>
      <w:r w:rsidR="00952600" w:rsidRPr="009110BC">
        <w:rPr>
          <w:rFonts w:ascii="Times New Roman" w:hAnsi="Times New Roman" w:cs="Times New Roman"/>
          <w:lang w:eastAsia="zh-CN"/>
        </w:rPr>
        <w:t xml:space="preserve"> Meanwhile, the amounts of </w:t>
      </w:r>
      <w:r w:rsidR="00910EA9" w:rsidRPr="009110BC">
        <w:rPr>
          <w:rFonts w:ascii="Times New Roman" w:hAnsi="Times New Roman" w:cs="Times New Roman"/>
          <w:lang w:eastAsia="zh-CN"/>
        </w:rPr>
        <w:t>SOC</w:t>
      </w:r>
      <w:r w:rsidR="00952600" w:rsidRPr="009110BC">
        <w:rPr>
          <w:rFonts w:ascii="Times New Roman" w:hAnsi="Times New Roman" w:cs="Times New Roman"/>
          <w:lang w:eastAsia="zh-CN"/>
        </w:rPr>
        <w:t xml:space="preserve"> change after afforestation are generally small compared </w:t>
      </w:r>
      <w:r w:rsidR="00E55E44" w:rsidRPr="009110BC">
        <w:rPr>
          <w:rFonts w:ascii="Times New Roman" w:hAnsi="Times New Roman" w:cs="Times New Roman"/>
          <w:lang w:eastAsia="zh-CN"/>
        </w:rPr>
        <w:t>with the carbon accumulation of</w:t>
      </w:r>
      <w:r w:rsidR="00952600" w:rsidRPr="009110BC">
        <w:rPr>
          <w:rFonts w:ascii="Times New Roman" w:hAnsi="Times New Roman" w:cs="Times New Roman"/>
          <w:lang w:eastAsia="zh-CN"/>
        </w:rPr>
        <w:t xml:space="preserve"> biomass </w:t>
      </w:r>
      <w:r w:rsidR="00952600" w:rsidRPr="009110BC">
        <w:rPr>
          <w:rFonts w:ascii="Times New Roman" w:hAnsi="Times New Roman" w:cs="Times New Roman"/>
          <w:lang w:eastAsia="zh-CN"/>
        </w:rPr>
        <w:fldChar w:fldCharType="begin"/>
      </w:r>
      <w:r w:rsidR="00952600" w:rsidRPr="009110BC">
        <w:rPr>
          <w:rFonts w:ascii="Times New Roman" w:hAnsi="Times New Roman" w:cs="Times New Roman"/>
          <w:lang w:eastAsia="zh-CN"/>
        </w:rPr>
        <w:instrText xml:space="preserve"> ADDIN ZOTERO_ITEM CSL_CITATION {"citationID":"a1hseaeublc","properties":{"formattedCitation":"(Paul et al., 2002)","plainCitation":"(Paul et al., 2002)"},"citationItems":[{"id":241,"uris":["http://zotero.org/users/local/n3RgMt1k/items/4LZ62RWP"],"uri":["http://zotero.org/users/local/n3RgMt1k/items/4LZ62RWP"],"itemData":{"id":241,"type":"article-journal","title":"Change in soil carbon following afforestation","container-title":"Forest Ecology and Management","page":"241-257","volume":"168","issue":"1","source":"ScienceDirect","abstract":"Quantifying changes in soil C may be an important consideration under large-scale afforestation or reforestation. We reviewed global data on changes in soil C following afforestation, available from 43 published or unpublished studies, encompassing 204 sites. Data were highly variable, with soil C either increasing or decreasing, particularly in young (&lt;10-year) forest stands. Because studies varied in the number of years since forest establishment and the initial soil C content, we calculated change in soil C as a weighted-average (i.e. sum of C change divided by sum of years since forest establishment) relative to the soil C content under previous agricultural systems at &lt;10, &gt;10 and &lt;30cm sampling depths. On average, soil C in the &lt;10cm (or &lt;30cm) layers generally decreased by 3.46% per year (or 0.63% per year) relative to the initial soil C content during the first 5 years of afforestation, followed by a decrease in the rate of decline and eventually recovery to C contents found in agricultural soils at about age 30. In plantations older than 30 years, C content was similar to that under the previous agricultural systems within the surface 10cm of soil, yet at other sampling depths, soil C had increased by between 0.50 and 0.86% per year. Amounts of C lost or gained by soil are generally small compared with accumulation of C in tree biomass. The most important factors affecting change in soil C were previous land use, climate and the type of forest established. Results suggest that most soil C was lost when softwoods, particularly Pinus radiata plantations, were established on ex-improved pastoral land in temperate regions. Accumulation of soil C was greatest when deciduous hardwoods, or N2-fixing species (either as an understorey or as a plantation), were established on ex-cropped land in tropical or subtropical regions. Long-term management regimes (e.g. stocking, weed control, thinning, fertiliser application and fire management) may also influence accumulation of soil C. Accumulation is maximised by maintaining longer (20–50 years) forest rotations. Furthermore, inclusion of litter in calculations reversed the observed average decrease in soil C, so that amount of C in soil and litter layer was greater than under preceding pasture.","URL":"http://www.sciencedirect.com/science/article/pii/S037811270100740X","DOI":"10.1016/S0378-1127(01)00740-X","ISSN":"0378-1127","journalAbbreviation":"Forest Ecology and Management","author":[{"family":"Paul","given":"K. I."},{"family":"Polglase","given":"P. J."},{"family":"Nyakuengama","given":"J. G."},{"family":"Khanna","given":"P. K."}],"issued":{"date-parts":[["2002",9,1]]},"accessed":{"date-parts":[["2018",1,31]]}}}],"schema":"https://github.com/citation-style-language/schema/raw/master/csl-citation.json"} </w:instrText>
      </w:r>
      <w:r w:rsidR="00952600"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Paul et al., 2002)</w:t>
      </w:r>
      <w:r w:rsidR="00952600" w:rsidRPr="009110BC">
        <w:rPr>
          <w:rFonts w:ascii="Times New Roman" w:hAnsi="Times New Roman" w:cs="Times New Roman"/>
          <w:lang w:eastAsia="zh-CN"/>
        </w:rPr>
        <w:fldChar w:fldCharType="end"/>
      </w:r>
      <w:r w:rsidR="00910EA9" w:rsidRPr="009110BC">
        <w:rPr>
          <w:rFonts w:ascii="Times New Roman" w:hAnsi="Times New Roman" w:cs="Times New Roman"/>
          <w:lang w:eastAsia="zh-CN"/>
        </w:rPr>
        <w:t>. Besides the carbon accumulation, a</w:t>
      </w:r>
      <w:r w:rsidR="00747A9E" w:rsidRPr="009110BC">
        <w:rPr>
          <w:rFonts w:ascii="Times New Roman" w:hAnsi="Times New Roman" w:cs="Times New Roman"/>
          <w:lang w:eastAsia="zh-CN"/>
        </w:rPr>
        <w:t>ffore</w:t>
      </w:r>
      <w:r w:rsidR="00972055" w:rsidRPr="009110BC">
        <w:rPr>
          <w:rFonts w:ascii="Times New Roman" w:hAnsi="Times New Roman" w:cs="Times New Roman"/>
          <w:lang w:eastAsia="zh-CN"/>
        </w:rPr>
        <w:t xml:space="preserve">station can also generate additional environmental benefits, such as improving the air quality, reducing the soil erosion, and enhancing wildlife habitat </w:t>
      </w:r>
      <w:r w:rsidR="00972055" w:rsidRPr="009110BC">
        <w:rPr>
          <w:rFonts w:ascii="Times New Roman" w:hAnsi="Times New Roman" w:cs="Times New Roman"/>
          <w:lang w:eastAsia="zh-CN"/>
        </w:rPr>
        <w:fldChar w:fldCharType="begin"/>
      </w:r>
      <w:r w:rsidR="00972055" w:rsidRPr="009110BC">
        <w:rPr>
          <w:rFonts w:ascii="Times New Roman" w:hAnsi="Times New Roman" w:cs="Times New Roman"/>
          <w:lang w:eastAsia="zh-CN"/>
        </w:rPr>
        <w:instrText xml:space="preserve"> ADDIN ZOTERO_ITEM CSL_CITATION {"citationID":"a1orhfaan2m","properties":{"formattedCitation":"(Plantinga and Wu, 2003)","plainCitation":"(Plantinga and Wu, 2003)"},"citationItems":[{"id":237,"uris":["http://zotero.org/users/local/n3RgMt1k/items/BB5DYXHF"],"uri":["http://zotero.org/users/local/n3RgMt1k/items/BB5DYXHF"],"itemData":{"id":237,"type":"article-journal","title":"Co-Benefits from Carbon Sequestration in Forests: Evaluating Reductions in Agricultural Externalities from an Afforestation Policy in Wisconsin","container-title":"Land Economics","page":"74-85","volume":"79","issue":"1","source":"le.uwpress.org","abstract":"Besides climate change mitigation, policies encouraging the conversion of agricultural land to forest may generate additional environmental benefits. We estimate the reductions in agricultural externalities (soil erosion, nitrogen, and atrazine pollution) from an afforestation program in Wisconsin. Existing benefits estimates are used to quantify the value of reduced soil erosion and some benefits from enhanced wildlife habitat. These values are the same order of magnitude as the costs of the carbon sequestration policy, indicating that the co-benefits of forest carbon sinks are an important factor for countries to consider in designing a portfolio of climate mitigation strategies. (JEL Q23)","URL":"http://le.uwpress.org/content/79/1/74","DOI":"10.2307/3147106","ISSN":"0023-7639, 1543-8325","shortTitle":"Co-Benefits from Carbon Sequestration in Forests","journalAbbreviation":"Land Economics","language":"en","author":[{"family":"Plantinga","given":"Andrew J."},{"family":"Wu","given":"JunJie"}],"issued":{"date-parts":[["2003",2,1]]},"accessed":{"date-parts":[["2018",1,31]]}}}],"schema":"https://github.com/citation-style-language/schema/raw/master/csl-citation.json"} </w:instrText>
      </w:r>
      <w:r w:rsidR="00972055"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Plantinga and Wu, 2003)</w:t>
      </w:r>
      <w:r w:rsidR="00972055" w:rsidRPr="009110BC">
        <w:rPr>
          <w:rFonts w:ascii="Times New Roman" w:hAnsi="Times New Roman" w:cs="Times New Roman"/>
          <w:lang w:eastAsia="zh-CN"/>
        </w:rPr>
        <w:fldChar w:fldCharType="end"/>
      </w:r>
      <w:r w:rsidR="00972055" w:rsidRPr="009110BC">
        <w:rPr>
          <w:rFonts w:ascii="Times New Roman" w:hAnsi="Times New Roman" w:cs="Times New Roman"/>
          <w:lang w:eastAsia="zh-CN"/>
        </w:rPr>
        <w:t>.</w:t>
      </w:r>
      <w:r w:rsidR="00E60132" w:rsidRPr="009110BC">
        <w:rPr>
          <w:rFonts w:ascii="Times New Roman" w:hAnsi="Times New Roman" w:cs="Times New Roman"/>
          <w:lang w:eastAsia="zh-CN"/>
        </w:rPr>
        <w:t xml:space="preserve"> Especially in Beijing, agricultural afforestation can not only play important role in the carbon sequestration but also be an efficiency method to improve the air quality in this region </w:t>
      </w:r>
      <w:r w:rsidR="00E60132" w:rsidRPr="009110BC">
        <w:rPr>
          <w:rFonts w:ascii="Times New Roman" w:hAnsi="Times New Roman" w:cs="Times New Roman"/>
          <w:lang w:eastAsia="zh-CN"/>
        </w:rPr>
        <w:fldChar w:fldCharType="begin"/>
      </w:r>
      <w:r w:rsidR="00E60132" w:rsidRPr="009110BC">
        <w:rPr>
          <w:rFonts w:ascii="Times New Roman" w:hAnsi="Times New Roman" w:cs="Times New Roman"/>
          <w:lang w:eastAsia="zh-CN"/>
        </w:rPr>
        <w:instrText xml:space="preserve"> ADDIN ZOTERO_ITEM CSL_CITATION {"citationID":"adheu2db0f","properties":{"formattedCitation":"(Beyer, 2006; Yang et al., 2005)","plainCitation":"(Beyer, 2006; Yang et al., 2005)"},"citationItems":[{"id":238,"uris":["http://zotero.org/users/local/n3RgMt1k/items/INAIRWMA"],"uri":["http://zotero.org/users/local/n3RgMt1k/items/INAIRWMA"],"itemData":{"id":238,"type":"article-journal","title":"The Green Olympic Movement: Beijing 2008","container-title":"Chinese Journal of International Law","page":"423–440","volume":"5","issue":"2","source":"Google Scholar","shortTitle":"The Green Olympic Movement","author":[{"family":"Beyer","given":"Stefanie"}],"issued":{"date-parts":[["2006"]]}}},{"id":239,"uris":["http://zotero.org/users/local/n3RgMt1k/items/YHPKC6TX"],"uri":["http://zotero.org/users/local/n3RgMt1k/items/YHPKC6TX"],"itemData":{"id":239,"type":"article-journal","title":"The urban forest in Beijing and its role in air pollution reduction","container-title":"Urban forestry &amp; urban greening","page":"65–78","volume":"3","issue":"2","source":"Google Scholar","author":[{"family":"Yang","given":"Jun"},{"family":"McBride","given":"Joe"},{"family":"Zhou","given":"Jinxing"},{"family":"Sun","given":"Zhenyuan"}],"issued":{"date-parts":[["2005"]]}}}],"schema":"https://github.com/citation-style-language/schema/raw/master/csl-citation.json"} </w:instrText>
      </w:r>
      <w:r w:rsidR="00E60132" w:rsidRPr="009110BC">
        <w:rPr>
          <w:rFonts w:ascii="Times New Roman" w:hAnsi="Times New Roman" w:cs="Times New Roman"/>
          <w:lang w:eastAsia="zh-CN"/>
        </w:rPr>
        <w:fldChar w:fldCharType="separate"/>
      </w:r>
      <w:r w:rsidR="00E60132" w:rsidRPr="009110BC">
        <w:rPr>
          <w:rFonts w:ascii="Times New Roman" w:hAnsi="Times New Roman" w:cs="Times New Roman"/>
          <w:noProof/>
          <w:lang w:eastAsia="zh-CN"/>
        </w:rPr>
        <w:t>(Beyer, 2006; Yang et al., 2005)</w:t>
      </w:r>
      <w:r w:rsidR="00E60132" w:rsidRPr="009110BC">
        <w:rPr>
          <w:rFonts w:ascii="Times New Roman" w:hAnsi="Times New Roman" w:cs="Times New Roman"/>
          <w:lang w:eastAsia="zh-CN"/>
        </w:rPr>
        <w:fldChar w:fldCharType="end"/>
      </w:r>
      <w:r w:rsidR="00E60132" w:rsidRPr="009110BC">
        <w:rPr>
          <w:rFonts w:ascii="Times New Roman" w:hAnsi="Times New Roman" w:cs="Times New Roman"/>
          <w:lang w:eastAsia="zh-CN"/>
        </w:rPr>
        <w:t xml:space="preserve">. Farmers are also willing to convert the arable land out of agricultural and get allowance form government due to the little profit of agricultural activity and the high return of non-agricultural works </w:t>
      </w:r>
      <w:r w:rsidR="00E60132" w:rsidRPr="009110BC">
        <w:rPr>
          <w:rFonts w:ascii="Times New Roman" w:hAnsi="Times New Roman" w:cs="Times New Roman"/>
          <w:lang w:eastAsia="zh-CN"/>
        </w:rPr>
        <w:fldChar w:fldCharType="begin"/>
      </w:r>
      <w:r w:rsidR="00E60132" w:rsidRPr="009110BC">
        <w:rPr>
          <w:rFonts w:ascii="Times New Roman" w:hAnsi="Times New Roman" w:cs="Times New Roman"/>
          <w:lang w:eastAsia="zh-CN"/>
        </w:rPr>
        <w:instrText xml:space="preserve"> ADDIN ZOTERO_ITEM CSL_CITATION {"citationID":"ammkih2u8e","properties":{"formattedCitation":"(Chenfang et al., 2002)","plainCitation":"(Chenfang et al., 2002)"},"citationItems":[{"id":248,"uris":["http://zotero.org/users/local/n3RgMt1k/items/PMUU6QM9"],"uri":["http://zotero.org/users/local/n3RgMt1k/items/PMUU6QM9"],"itemData":{"id":248,"type":"article-journal","title":"A Study on the Factors Affecting Farmer's Agricultural Production Investment [J]","container-title":"China Rural Survey","page":"005","volume":"4","source":"Google Scholar","author":[{"family":"Chenfang","given":"Liu"},{"family":"Linxiu","given":"Zhang"},{"family":"Shengen","given":"Fan"}],"issued":{"date-parts":[["2002"]]}}}],"schema":"https://github.com/citation-style-language/schema/raw/master/csl-citation.json"} </w:instrText>
      </w:r>
      <w:r w:rsidR="00E60132" w:rsidRPr="009110BC">
        <w:rPr>
          <w:rFonts w:ascii="Times New Roman" w:hAnsi="Times New Roman" w:cs="Times New Roman"/>
          <w:lang w:eastAsia="zh-CN"/>
        </w:rPr>
        <w:fldChar w:fldCharType="separate"/>
      </w:r>
      <w:r w:rsidR="00E60132" w:rsidRPr="009110BC">
        <w:rPr>
          <w:rFonts w:ascii="Times New Roman" w:hAnsi="Times New Roman" w:cs="Times New Roman"/>
          <w:noProof/>
          <w:lang w:eastAsia="zh-CN"/>
        </w:rPr>
        <w:t>(Chenfang et al., 2002)</w:t>
      </w:r>
      <w:r w:rsidR="00E60132" w:rsidRPr="009110BC">
        <w:rPr>
          <w:rFonts w:ascii="Times New Roman" w:hAnsi="Times New Roman" w:cs="Times New Roman"/>
          <w:lang w:eastAsia="zh-CN"/>
        </w:rPr>
        <w:fldChar w:fldCharType="end"/>
      </w:r>
      <w:r w:rsidR="00E60132" w:rsidRPr="009110BC">
        <w:rPr>
          <w:rFonts w:ascii="Times New Roman" w:hAnsi="Times New Roman" w:cs="Times New Roman"/>
          <w:lang w:eastAsia="zh-CN"/>
        </w:rPr>
        <w:t xml:space="preserve">. Although the agricultural afforestation is a win-win approach for both farmers and environment, balancing the need of arable cropland is still the major restriction of agricultural afforestation program </w:t>
      </w:r>
      <w:r w:rsidR="00E60132" w:rsidRPr="009110BC">
        <w:rPr>
          <w:rFonts w:ascii="Times New Roman" w:hAnsi="Times New Roman" w:cs="Times New Roman"/>
          <w:lang w:eastAsia="zh-CN"/>
        </w:rPr>
        <w:fldChar w:fldCharType="begin"/>
      </w:r>
      <w:r w:rsidR="00E60132" w:rsidRPr="009110BC">
        <w:rPr>
          <w:rFonts w:ascii="Times New Roman" w:hAnsi="Times New Roman" w:cs="Times New Roman"/>
          <w:lang w:eastAsia="zh-CN"/>
        </w:rPr>
        <w:instrText xml:space="preserve"> ADDIN ZOTERO_ITEM CSL_CITATION {"citationID":"f7ce9tqZ","properties":{"formattedCitation":"(Nilsson and Schopfhauser, 1995; Xu et al., 2006)","plainCitation":"(Nilsson and Schopfhauser, 1995; Xu et al., 2006)"},"citationItems":[{"id":243,"uris":["http://zotero.org/users/local/n3RgMt1k/items/AVI5GNRC"],"uri":["http://zotero.org/users/local/n3RgMt1k/items/AVI5GNRC"],"itemData":{"id":243,"type":"article-journal","title":"The carbon-sequestration potential of a global afforestation program","container-title":"Climatic Change","page":"267-293","volume":"30","issue":"3","source":"link.springer.com","abstract":"We analyzed the changes in the carbon cycle that could be achieved with a global, largescale afforestation program that is economically, politically, and technically feasible. We estimated that of the areas regarded as suitable for large-scale plantations, only about 345 million ha would actually be available for plantations and agroforestry for the sole purpose of sequestering carbon. The maximum annual rate of carbon fixation (1.48 Gt/yr) would only be achieved 60 years after the establishment of the plantations - 1.14 Gt by above-ground biomass and 0.34 Gt by below-ground biomass. Over the period from 1995 to 2095, a total of 104 Gt of carbon would be sequestered. This is substantially lower than the amount of carbon required to offset current carbon emissions (3.8 Gt/yr) in order to stabilize the carbon content of the atmosphere.","URL":"https://link.springer.com/article/10.1007/BF01091928","DOI":"10.1007/BF01091928","ISSN":"0165-0009, 1573-1480","journalAbbreviation":"Climatic Change","language":"en","author":[{"family":"Nilsson","given":"Sten"},{"family":"Schopfhauser","given":"Wolfgang"}],"issued":{"date-parts":[["1995",7,1]]},"accessed":{"date-parts":[["2018",1,31]]}}},{"id":250,"uris":["http://zotero.org/users/local/n3RgMt1k/items/RVYA5SL7"],"uri":["http://zotero.org/users/local/n3RgMt1k/items/RVYA5SL7"],"itemData":{"id":250,"type":"article-journal","title":"Grain for Green versus Grain: Conflict between Food Security and Conservation Set-Aside in China","container-title":"World Development","page":"130-148","volume":"34","issue":"1","source":"ScienceDirect","abstract":"Summary\nThis paper examines the conflict that may exist between conservation and food security. In China, policymakers and scholars are debating whether or not conservation set-aside programs threaten food security. To address the debate, we describe China’s conservation set-aside program known as Grain for Green and compare it with similar programs outside of China. We then use data that we collected to measure the production and price impacts of the program on China’s grain economy since 1999. Our simulations find that Grain for Green has only a small effect on China’s grain production and almost no effect on prices or food imports.","URL":"http://www.sciencedirect.com/science/article/pii/S0305750X05001877","DOI":"10.1016/j.worlddev.2005.08.002","ISSN":"0305-750X","shortTitle":"Grain for Green versus Grain","journalAbbreviation":"World Development","author":[{"family":"Xu","given":"Zhigang"},{"family":"Xu","given":"Jintao"},{"family":"Deng","given":"Xiangzheng"},{"family":"Huang","given":"Jikun"},{"family":"Uchida","given":"Emi"},{"family":"Rozelle","given":"Scott"}],"issued":{"date-parts":[["2006",1,1]]},"accessed":{"date-parts":[["2018",1,31]]}}}],"schema":"https://github.com/citation-style-language/schema/raw/master/csl-citation.json"} </w:instrText>
      </w:r>
      <w:r w:rsidR="00E60132" w:rsidRPr="009110BC">
        <w:rPr>
          <w:rFonts w:ascii="Times New Roman" w:hAnsi="Times New Roman" w:cs="Times New Roman"/>
          <w:lang w:eastAsia="zh-CN"/>
        </w:rPr>
        <w:fldChar w:fldCharType="separate"/>
      </w:r>
      <w:r w:rsidR="00E60132" w:rsidRPr="009110BC">
        <w:rPr>
          <w:rFonts w:ascii="Times New Roman" w:hAnsi="Times New Roman" w:cs="Times New Roman"/>
          <w:noProof/>
          <w:lang w:eastAsia="zh-CN"/>
        </w:rPr>
        <w:t>(Nilsson and Schopfhauser, 1995; Xu et al., 2006)</w:t>
      </w:r>
      <w:r w:rsidR="00E60132" w:rsidRPr="009110BC">
        <w:rPr>
          <w:rFonts w:ascii="Times New Roman" w:hAnsi="Times New Roman" w:cs="Times New Roman"/>
          <w:lang w:eastAsia="zh-CN"/>
        </w:rPr>
        <w:fldChar w:fldCharType="end"/>
      </w:r>
      <w:r w:rsidR="00E60132" w:rsidRPr="009110BC">
        <w:rPr>
          <w:rFonts w:ascii="Times New Roman" w:hAnsi="Times New Roman" w:cs="Times New Roman"/>
          <w:lang w:eastAsia="zh-CN"/>
        </w:rPr>
        <w:t>. The high quality of arable land and the fully constructed agricultural facilities make it more important balancing the food productivity and carbon sequestration function of agricultural land in this region.</w:t>
      </w:r>
    </w:p>
    <w:p w14:paraId="4B1BF7BB" w14:textId="5E8ECFC7" w:rsidR="00831C25" w:rsidRPr="009110BC" w:rsidRDefault="00831C25" w:rsidP="00875E65">
      <w:pPr>
        <w:tabs>
          <w:tab w:val="left" w:pos="2181"/>
        </w:tabs>
        <w:rPr>
          <w:rFonts w:ascii="Times New Roman" w:hAnsi="Times New Roman" w:cs="Times New Roman"/>
          <w:lang w:eastAsia="zh-CN"/>
        </w:rPr>
      </w:pPr>
    </w:p>
    <w:p w14:paraId="296AEBAE" w14:textId="77777777" w:rsidR="00252927" w:rsidRPr="009110BC" w:rsidRDefault="00252927" w:rsidP="00875E65">
      <w:pPr>
        <w:tabs>
          <w:tab w:val="left" w:pos="2181"/>
        </w:tabs>
        <w:rPr>
          <w:rFonts w:ascii="Times New Roman" w:hAnsi="Times New Roman" w:cs="Times New Roman"/>
          <w:lang w:eastAsia="zh-CN"/>
        </w:rPr>
      </w:pPr>
    </w:p>
    <w:p w14:paraId="29DF1DF9" w14:textId="23186F98" w:rsidR="00751864" w:rsidRPr="009110BC" w:rsidRDefault="00831C25" w:rsidP="00C562E5">
      <w:pPr>
        <w:widowControl w:val="0"/>
        <w:autoSpaceDE w:val="0"/>
        <w:autoSpaceDN w:val="0"/>
        <w:adjustRightInd w:val="0"/>
        <w:rPr>
          <w:rFonts w:ascii="Times New Roman" w:hAnsi="Times New Roman" w:cs="Times New Roman"/>
          <w:lang w:eastAsia="zh-CN"/>
        </w:rPr>
      </w:pPr>
      <w:r w:rsidRPr="009110BC">
        <w:rPr>
          <w:rFonts w:ascii="Times New Roman" w:hAnsi="Times New Roman" w:cs="Times New Roman"/>
          <w:lang w:eastAsia="zh-CN"/>
        </w:rPr>
        <w:t xml:space="preserve">Similar to other land use optimization </w:t>
      </w:r>
      <w:r w:rsidR="00A824C0" w:rsidRPr="009110BC">
        <w:rPr>
          <w:rFonts w:ascii="Times New Roman" w:hAnsi="Times New Roman" w:cs="Times New Roman"/>
          <w:lang w:eastAsia="zh-CN"/>
        </w:rPr>
        <w:t>problems, t</w:t>
      </w:r>
      <w:r w:rsidRPr="009110BC">
        <w:rPr>
          <w:rFonts w:ascii="Times New Roman" w:hAnsi="Times New Roman" w:cs="Times New Roman"/>
          <w:lang w:eastAsia="zh-CN"/>
        </w:rPr>
        <w:t xml:space="preserve">he </w:t>
      </w:r>
      <w:r w:rsidR="00A824C0" w:rsidRPr="009110BC">
        <w:rPr>
          <w:rFonts w:ascii="Times New Roman" w:hAnsi="Times New Roman" w:cs="Times New Roman"/>
          <w:lang w:eastAsia="zh-CN"/>
        </w:rPr>
        <w:t>spatial optimization</w:t>
      </w:r>
      <w:r w:rsidRPr="009110BC">
        <w:rPr>
          <w:rFonts w:ascii="Times New Roman" w:hAnsi="Times New Roman" w:cs="Times New Roman"/>
          <w:lang w:eastAsia="zh-CN"/>
        </w:rPr>
        <w:t xml:space="preserve"> of afforestation</w:t>
      </w:r>
      <w:r w:rsidR="00A824C0" w:rsidRPr="009110BC">
        <w:rPr>
          <w:rFonts w:ascii="Times New Roman" w:hAnsi="Times New Roman" w:cs="Times New Roman"/>
          <w:lang w:eastAsia="zh-CN"/>
        </w:rPr>
        <w:t xml:space="preserve"> area</w:t>
      </w:r>
      <w:r w:rsidRPr="009110BC">
        <w:rPr>
          <w:rFonts w:ascii="Times New Roman" w:hAnsi="Times New Roman" w:cs="Times New Roman"/>
          <w:lang w:eastAsia="zh-CN"/>
        </w:rPr>
        <w:t xml:space="preserve"> </w:t>
      </w:r>
      <w:r w:rsidRPr="009110BC">
        <w:rPr>
          <w:rFonts w:ascii="Times New Roman" w:hAnsi="Times New Roman" w:cs="Times New Roman"/>
          <w:lang w:eastAsia="zh-CN"/>
        </w:rPr>
        <w:lastRenderedPageBreak/>
        <w:t>under the restriction of food security is a multi-objective problem wherein the spatial heterogeneity and spatial compactness should be considered</w:t>
      </w:r>
      <w:r w:rsidR="00A824C0" w:rsidRPr="009110BC">
        <w:rPr>
          <w:rFonts w:ascii="Times New Roman" w:hAnsi="Times New Roman" w:cs="Times New Roman"/>
          <w:lang w:eastAsia="zh-CN"/>
        </w:rPr>
        <w:t xml:space="preserve"> </w:t>
      </w:r>
      <w:r w:rsidR="00A824C0" w:rsidRPr="009110BC">
        <w:rPr>
          <w:rFonts w:ascii="Times New Roman" w:hAnsi="Times New Roman" w:cs="Times New Roman"/>
          <w:lang w:eastAsia="zh-CN"/>
        </w:rPr>
        <w:fldChar w:fldCharType="begin"/>
      </w:r>
      <w:r w:rsidR="008B38C0" w:rsidRPr="009110BC">
        <w:rPr>
          <w:rFonts w:ascii="Times New Roman" w:hAnsi="Times New Roman" w:cs="Times New Roman"/>
          <w:lang w:eastAsia="zh-CN"/>
        </w:rPr>
        <w:instrText xml:space="preserve"> ADDIN ZOTERO_ITEM CSL_CITATION {"citationID":"aZqevvTj","properties":{"formattedCitation":"(Liu et al., 2015; Zhou, 2015)","plainCitation":"(Liu et al., 2015; Zhou, 2015)"},"citationItems":[{"id":36,"uris":["http://zotero.org/users/local/n3RgMt1k/items/UCBCKZVR"],"uri":["http://zotero.org/users/local/n3RgMt1k/items/UCBCKZVR"],"itemData":{"id":36,"type":"article-journal","title":"A land-use spatial optimization model based on genetic optimization and game theory","container-title":"Computers, Environment and Urban Systems","page":"1-14","volume":"49","issue":"Supplement C","source":"ScienceDirect","abstract":"Land-use patterns can be considered as a consequence of competitions between different land-use types. How to coordinate the competitions is the key to land-use spatial optimization. In order to improve the ability of existing land-use spatial optimization models for addressing local land-use competitions (the competitions on land units), a loosely coupled model based on a genetic algorithm (GA) and game theory is constructed. The GA is repeatedly executed to separately optimize the spatial layout of each land-use type. The land-use status quo is overlaid with the optimization results to find local land-use competitions. The concept of land-use competition zones is introduced in this study. Using the competition zones as the basic units, the model utilizes multi-stakeholder games and the knowledge of land-use planning to coordinate the local land-use competitions. The final solution is obtained after the land-use coordination. Gaoqiao Town, Zhejiang Province is selected as the study area to verify the validity of the model. The experimental results confirm that the model is feasible to undertake land-use spatial optimization and to coordinate the competitions between different land-use types.","URL":"http://www.sciencedirect.com/science/article/pii/S0198971514001069","DOI":"10.1016/j.compenvurbsys.2014.09.002","ISSN":"0198-9715","journalAbbreviation":"Computers, Environment and Urban Systems","author":[{"family":"Liu","given":"Yaolin"},{"family":"Tang","given":"Wei"},{"family":"He","given":"Jianhua"},{"family":"Liu","given":"Yanfang"},{"family":"Ai","given":"Tinghua"},{"family":"Liu","given":"Dianfeng"}],"issued":{"date-parts":[["2015",1,1]]},"accessed":{"date-parts":[["2017",12,19]]}}},{"id":31,"uris":["http://zotero.org/users/local/n3RgMt1k/items/JHXVBI82"],"uri":["http://zotero.org/users/local/n3RgMt1k/items/JHXVBI82"],"itemData":{"id":31,"type":"article-journal","title":"An interval fuzzy chance-constrained programming model for sustainable urban land-use planning and land use policy analysis","container-title":"Land Use Policy","page":"479-491","volume":"42","issue":"Supplement C","source":"ScienceDirect","abstract":"In this study, an interval fuzzy chance-constrained land-use allocation (IFCC-LUA) model is developed for sustainable urban land-use planning management and land use policy analysis under uncertainty. This method is based on an integration of interval parameter programming (IPP), fuzzy flexible linear programming (FFLP) and chance-constrained programming (CCP) techniques. Complexities in land-use planning management system can be systematically reflected, thus applicability of the modeling process can be highly enhanced. The developed method is applied to planning land-use allocation practice in Nanjing city, China. The objective of the IFCC-LUA is maximizing net benefit from LUA system and the main constraints include investment constraints, land suitability constraints, water/power consumption constraints and wastewater/solid waste capacity constraints. Modeling results indicate that desired system benefit will be between [1.34, 1.74]×1012 yuan under the minimum violating probabilities; the optimized areas of commercial land, industrial land, agricultural land, transportation land, residential land, water land, green land, landfill land and unused land will be [290, 393]hm2, [176, 238]hm2, [3245, 4390]hm2, [126, 170]hm2, [49, 66]hm2, [1241, 1679]hm2, [102, 138]hm2, [7, 10]hm2 and [178, 241]hm2. They can be used for generating decision alternatives and thus help decision makers identify desired land use policies under various system-reliability constraints of economic development requirement and environmental capacity of pollutant. Tradeoffs between system benefits and constraint violation risks can also be tackled.","URL":"http://www.sciencedirect.com/science/article/pii/S0264837714001975","DOI":"10.1016/j.landusepol.2014.09.002","ISSN":"0264-8377","journalAbbreviation":"Land Use Policy","author":[{"family":"Zhou","given":"M."}],"issued":{"date-parts":[["2015",1,1]]},"accessed":{"date-parts":[["2017",12,19]]}}}],"schema":"https://github.com/citation-style-language/schema/raw/master/csl-citation.json"} </w:instrText>
      </w:r>
      <w:r w:rsidR="00A824C0"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Liu et al., 2015; Zhou, 2015)</w:t>
      </w:r>
      <w:r w:rsidR="00A824C0" w:rsidRPr="009110BC">
        <w:rPr>
          <w:rFonts w:ascii="Times New Roman" w:hAnsi="Times New Roman" w:cs="Times New Roman"/>
          <w:lang w:eastAsia="zh-CN"/>
        </w:rPr>
        <w:fldChar w:fldCharType="end"/>
      </w:r>
      <w:r w:rsidRPr="009110BC">
        <w:rPr>
          <w:rFonts w:ascii="Times New Roman" w:hAnsi="Times New Roman" w:cs="Times New Roman"/>
          <w:lang w:eastAsia="zh-CN"/>
        </w:rPr>
        <w:t>.</w:t>
      </w:r>
      <w:r w:rsidR="00A824C0" w:rsidRPr="009110BC">
        <w:rPr>
          <w:rFonts w:ascii="Times New Roman" w:hAnsi="Times New Roman" w:cs="Times New Roman"/>
          <w:lang w:eastAsia="zh-CN"/>
        </w:rPr>
        <w:t xml:space="preserve"> The particle swarm model</w:t>
      </w:r>
      <w:r w:rsidR="00C562E5" w:rsidRPr="009110BC">
        <w:rPr>
          <w:rFonts w:ascii="Times New Roman" w:hAnsi="Times New Roman" w:cs="Times New Roman"/>
          <w:lang w:eastAsia="zh-CN"/>
        </w:rPr>
        <w:t xml:space="preserve"> (PSO)</w:t>
      </w:r>
      <w:r w:rsidR="00A824C0" w:rsidRPr="009110BC">
        <w:rPr>
          <w:rFonts w:ascii="Times New Roman" w:hAnsi="Times New Roman" w:cs="Times New Roman"/>
          <w:lang w:eastAsia="zh-CN"/>
        </w:rPr>
        <w:t xml:space="preserve">, </w:t>
      </w:r>
      <w:r w:rsidR="0093173F" w:rsidRPr="009110BC">
        <w:rPr>
          <w:rFonts w:ascii="Times New Roman" w:hAnsi="Times New Roman" w:cs="Times New Roman"/>
          <w:lang w:eastAsia="zh-CN"/>
        </w:rPr>
        <w:t>an AI-based method</w:t>
      </w:r>
      <w:r w:rsidR="00A824C0" w:rsidRPr="009110BC">
        <w:rPr>
          <w:rFonts w:ascii="Times New Roman" w:hAnsi="Times New Roman" w:cs="Times New Roman"/>
          <w:lang w:eastAsia="zh-CN"/>
        </w:rPr>
        <w:t xml:space="preserve"> developed </w:t>
      </w:r>
      <w:r w:rsidR="00F86190" w:rsidRPr="009110BC">
        <w:rPr>
          <w:rFonts w:ascii="Times New Roman" w:hAnsi="Times New Roman" w:cs="Times New Roman"/>
          <w:lang w:eastAsia="zh-CN"/>
        </w:rPr>
        <w:t>based on the social behavior of bird flocking or fish</w:t>
      </w:r>
      <w:r w:rsidR="00751864" w:rsidRPr="009110BC">
        <w:rPr>
          <w:rFonts w:ascii="Times New Roman" w:hAnsi="Times New Roman" w:cs="Times New Roman"/>
          <w:lang w:eastAsia="zh-CN"/>
        </w:rPr>
        <w:t xml:space="preserve"> schooling</w:t>
      </w:r>
      <w:r w:rsidR="00F86190" w:rsidRPr="009110BC">
        <w:rPr>
          <w:rFonts w:ascii="Times New Roman" w:hAnsi="Times New Roman" w:cs="Times New Roman"/>
          <w:lang w:eastAsia="zh-CN"/>
        </w:rPr>
        <w:t xml:space="preserve"> </w:t>
      </w:r>
      <w:r w:rsidR="0093173F" w:rsidRPr="009110BC">
        <w:rPr>
          <w:rFonts w:ascii="Times New Roman" w:hAnsi="Times New Roman" w:cs="Times New Roman"/>
          <w:lang w:eastAsia="zh-CN"/>
        </w:rPr>
        <w:fldChar w:fldCharType="begin"/>
      </w:r>
      <w:r w:rsidR="008B38C0" w:rsidRPr="009110BC">
        <w:rPr>
          <w:rFonts w:ascii="Times New Roman" w:hAnsi="Times New Roman" w:cs="Times New Roman"/>
          <w:lang w:eastAsia="zh-CN"/>
        </w:rPr>
        <w:instrText xml:space="preserve"> ADDIN ZOTERO_ITEM CSL_CITATION {"citationID":"a1fegreuj6i","properties":{"formattedCitation":"(Eberhart and Kennedy, 1995)","plainCitation":"(Eberhart and Kennedy, 1995)"},"citationItems":[{"id":197,"uris":["http://zotero.org/users/local/n3RgMt1k/items/SQ5HN9RW"],"uri":["http://zotero.org/users/local/n3RgMt1k/items/SQ5HN9RW"],"itemData":{"id":197,"type":"paper-conference","title":"A new optimizer using particle swarm theory","container-title":"Micro Machine and Human Science, 1995. MHS'95., Proceedings of the Sixth International Symposium on","publisher":"IEEE","page":"39–43","source":"Google Scholar","author":[{"family":"Eberhart","given":"Russell"},{"family":"Kennedy","given":"James"}],"issued":{"date-parts":[["1995"]]}}}],"schema":"https://github.com/citation-style-language/schema/raw/master/csl-citation.json"} </w:instrText>
      </w:r>
      <w:r w:rsidR="0093173F"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Eberhart and Kennedy, 1995)</w:t>
      </w:r>
      <w:r w:rsidR="0093173F" w:rsidRPr="009110BC">
        <w:rPr>
          <w:rFonts w:ascii="Times New Roman" w:hAnsi="Times New Roman" w:cs="Times New Roman"/>
          <w:lang w:eastAsia="zh-CN"/>
        </w:rPr>
        <w:fldChar w:fldCharType="end"/>
      </w:r>
      <w:r w:rsidR="0093173F" w:rsidRPr="009110BC">
        <w:rPr>
          <w:rFonts w:ascii="Times New Roman" w:hAnsi="Times New Roman" w:cs="Times New Roman"/>
          <w:lang w:eastAsia="zh-CN"/>
        </w:rPr>
        <w:t xml:space="preserve"> </w:t>
      </w:r>
      <w:r w:rsidR="00A824C0" w:rsidRPr="009110BC">
        <w:rPr>
          <w:rFonts w:ascii="Times New Roman" w:hAnsi="Times New Roman" w:cs="Times New Roman"/>
          <w:lang w:eastAsia="zh-CN"/>
        </w:rPr>
        <w:t xml:space="preserve">, has been widely used in the spatial optimization of </w:t>
      </w:r>
      <w:r w:rsidR="00C562E5" w:rsidRPr="009110BC">
        <w:rPr>
          <w:rFonts w:ascii="Times New Roman" w:hAnsi="Times New Roman" w:cs="Times New Roman"/>
          <w:lang w:eastAsia="zh-CN"/>
        </w:rPr>
        <w:t xml:space="preserve">rural land use allocation </w:t>
      </w:r>
      <w:r w:rsidR="00C562E5" w:rsidRPr="009110BC">
        <w:rPr>
          <w:rFonts w:ascii="Times New Roman" w:hAnsi="Times New Roman" w:cs="Times New Roman"/>
          <w:lang w:eastAsia="zh-CN"/>
        </w:rPr>
        <w:fldChar w:fldCharType="begin"/>
      </w:r>
      <w:r w:rsidR="00AD7DF8" w:rsidRPr="009110BC">
        <w:rPr>
          <w:rFonts w:ascii="Times New Roman" w:hAnsi="Times New Roman" w:cs="Times New Roman"/>
          <w:lang w:eastAsia="zh-CN"/>
        </w:rPr>
        <w:instrText xml:space="preserve"> ADDIN ZOTERO_ITEM CSL_CITATION {"citationID":"a1lps0btk6g","properties":{"formattedCitation":"(YaoLin Liu et al., 2012)","plainCitation":"(YaoLin Liu et al., 2012)"},"citationItems":[{"id":43,"uris":["http://zotero.org/users/local/n3RgMt1k/items/UVTEYGE3"],"uri":["http://zotero.org/users/local/n3RgMt1k/items/UVTEYGE3"],"itemData":{"id":43,"type":"article-journal","title":"Rural land use spatial allocation in the semiarid loess hilly area in China: Using a Particle Swarm Optimization model equipped with multi-objective optimization techniques","container-title":"Science China Earth Sciences","page":"1166-1177","volume":"55","issue":"7","source":"link.springer.com","abstract":"Semiarid loess hilly areas in China are enduring a series of environmental conflicts between urban expansion, cultivated land conservation, soil erosion and water shortage, and require land use allocation to reconcile these environmental conflicts. We argue that the optimized spatial allocation of rural land use can be achieved by a Particle Swarm Optimization (PSO) model in conjunction with multi-objective optimization techniques. Our study focuses on Yuzhong County of Gangsu Province in China, a typical catchment on the Loess Plateau, and proposes a land use spatial optimization model. The model maximizes land use suitability and spatial compactness based on a variety of constraints, e.g. optimal land use structure and restrictive areas, and employs an improved PSO algorithm equipped with a determinant initialization method and a dynamic weighted aggregation (DWA) method to obtain the optimized land use spatial pattern. The results suggest that (1) approximately 4% of land use should be reallocated and these changes would alleviate the environmental conflicts in the study area; (2) the major reshuffling is slope farmland and newly added construction and cultivated land, whereas the unchanged areas are largely forests and basic farmland; and (3) the PSO is capable of optimizing rural land use allocation, and the determinant initialization method and DWA can improve the performance of the PSO.","URL":"https://link.springer.com/article/10.1007/s11430-011-4347-2","DOI":"10.1007/s11430-011-4347-2","ISSN":"1674-7313, 1869-1897","shortTitle":"Rural land use spatial allocation in the semiarid loess hilly area in China","journalAbbreviation":"Sci. China Earth Sci.","language":"en","author":[{"family":"Liu","given":"YaoLin"},{"family":"Liu","given":"DianFeng"},{"family":"Liu","given":"YanFang"},{"family":"He","given":"JianHua"},{"family":"Jiao","given":"LiMin"},{"family":"Chen","given":"YiYun"},{"family":"Hong","given":"XiaoFeng"}],"issued":{"date-parts":[["2012",7,1]]},"accessed":{"date-parts":[["2017",12,20]]}}}],"schema":"https://github.com/citation-style-language/schema/raw/master/csl-citation.json"} </w:instrText>
      </w:r>
      <w:r w:rsidR="00C562E5"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YaoLin Liu et al., 2012)</w:t>
      </w:r>
      <w:r w:rsidR="00C562E5" w:rsidRPr="009110BC">
        <w:rPr>
          <w:rFonts w:ascii="Times New Roman" w:hAnsi="Times New Roman" w:cs="Times New Roman"/>
          <w:lang w:eastAsia="zh-CN"/>
        </w:rPr>
        <w:fldChar w:fldCharType="end"/>
      </w:r>
      <w:r w:rsidR="00C562E5" w:rsidRPr="009110BC">
        <w:rPr>
          <w:rFonts w:ascii="Times New Roman" w:hAnsi="Times New Roman" w:cs="Times New Roman"/>
          <w:lang w:eastAsia="zh-CN"/>
        </w:rPr>
        <w:t xml:space="preserve">, </w:t>
      </w:r>
      <w:r w:rsidR="00A824C0" w:rsidRPr="009110BC">
        <w:rPr>
          <w:rFonts w:ascii="Times New Roman" w:hAnsi="Times New Roman" w:cs="Times New Roman"/>
          <w:lang w:eastAsia="zh-CN"/>
        </w:rPr>
        <w:t xml:space="preserve">urban land-use planning </w:t>
      </w:r>
      <w:r w:rsidR="00A824C0" w:rsidRPr="009110BC">
        <w:rPr>
          <w:rFonts w:ascii="Times New Roman" w:hAnsi="Times New Roman" w:cs="Times New Roman"/>
          <w:lang w:eastAsia="zh-CN"/>
        </w:rPr>
        <w:fldChar w:fldCharType="begin"/>
      </w:r>
      <w:r w:rsidR="008B38C0" w:rsidRPr="009110BC">
        <w:rPr>
          <w:rFonts w:ascii="Times New Roman" w:hAnsi="Times New Roman" w:cs="Times New Roman"/>
          <w:lang w:eastAsia="zh-CN"/>
        </w:rPr>
        <w:instrText xml:space="preserve"> ADDIN ZOTERO_ITEM CSL_CITATION {"citationID":"FlL6UzzS","properties":{"formattedCitation":"(Liu et al., 2013; Masoomi et al., 2013)","plainCitation":"(Liu et al., 2013; Masoomi et al., 2013)"},"citationItems":[{"id":55,"uris":["http://zotero.org/users/local/n3RgMt1k/items/4C2MU958"],"uri":["http://zotero.org/users/local/n3RgMt1k/items/4C2MU958"],"itemData":{"id":55,"type":"article-journal","title":"Combining system dynamics and hybrid particle swarm optimization for land use allocation","container-title":"Ecological Modelling","page":"11-24","volume":"257","issue":"Supplement C","source":"ScienceDirect","abstract":"Urban land use spatial allocation is crucial to lots of countries that are usually under severe environmental and demographic pressures, because it can be used to alleviate some land use problems. A number of models have been proposed for the optimal allocation of land use. However, most of these models only address the suitability of individual land use types and spatial competition between different land uses at micro-scales, but ignore macro-level socio-economic variables and driving forces. This article proposes a novel model (SDHPSO-LA) that integrates system dynamics (SD) and hybrid particle swarm optimization (HPSO) for solving land use allocation problems in a large area. The SD module is used to project land use demands influenced by economy, technology, population, policy, and their interactions at macro-scales. Furthermore, particle swarm optimization (PSO) is modified by incorporating genetic operators to allocate land use in discrete geographic space. The SDHPSO-LA model was then applied to a case study in Panyu, Guangdong, China. The experiments demonstrated the proposed model had the ability to reflect the complex behavior of land use system at different scales, and can be used to generate alternative land use patterns based on various scenarios.","URL":"http://www.sciencedirect.com/science/article/pii/S0304380013001300","DOI":"10.1016/j.ecolmodel.2013.02.027","ISSN":"0304-3800","journalAbbreviation":"Ecological Modelling","author":[{"family":"Liu","given":"Xiaoping"},{"family":"Ou","given":"Jinpei"},{"family":"Li","given":"Xia"},{"family":"Ai","given":"Bin"}],"issued":{"date-parts":[["2013",5,24]]},"accessed":{"date-parts":[["2018",1,8]]}}},{"id":40,"uris":["http://zotero.org/users/local/n3RgMt1k/items/M8WKWQNS"],"uri":["http://zotero.org/users/local/n3RgMt1k/items/M8WKWQNS"],"itemData":{"id":40,"type":"article-journal","title":"Allocation of urban land uses by Multi-Objective Particle Swarm Optimization algorithm","container-title":"International Journal of Geographical Information Science","page":"542-566","volume":"27","issue":"3","source":"Taylor and Francis+NEJM","abstract":"Considering the ever-increasing urban population, it appears that land management is of major importance. Land uses must be properly arranged so that they do not interfere with one another and can meet each other's needs as much as possible; this goal is a challenge of urban land-use planning. The main objective of this research is to use Multi-Objective Particle Swarm Optimization algorithm to find the optimum arrangement of urban land uses in parcel level, considering multiple objectives and constraints simultaneously. Geospatial Information System is used to prepare the data and to study different spatial scenarios when developing the model. To optimize the land-use arrangement, four objectives are defined: maximizing compatibility, maximizing dependency, maximizing suitability, and maximizing compactness of land uses. These objectives are characterized based on the requirements of planners. As a result of optimization, the user is provided with a set of optimum land-use arrangements, the Pareto-front solutions. The user can select the most appropriate solutions according to his/her priorities. The method was tested using the data of region 7, district 1 of Tehran. The results showed an acceptable level of repeatability and stability for the optimization algorithm. The model uses parcel instead of urban blocks, as the spatial unit. Moreover, it considers a variety of land uses and tries to optimize several objectives simultaneously.","URL":"https://doi.org/10.1080/13658816.2012.698016","DOI":"10.1080/13658816.2012.698016","ISSN":"1365-8816","author":[{"family":"Masoomi","given":"Zohreh"},{"family":"Mesgari","given":"Mohammad Sadi"},{"family":"Hamrah","given":"Majid"}],"issued":{"date-parts":[["2013",3,1]]},"accessed":{"date-parts":[["2017",12,20]]}}}],"schema":"https://github.com/citation-style-language/schema/raw/master/csl-citation.json"} </w:instrText>
      </w:r>
      <w:r w:rsidR="00A824C0"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Liu et al., 2013; Masoomi et al., 2013)</w:t>
      </w:r>
      <w:r w:rsidR="00A824C0" w:rsidRPr="009110BC">
        <w:rPr>
          <w:rFonts w:ascii="Times New Roman" w:hAnsi="Times New Roman" w:cs="Times New Roman"/>
          <w:lang w:eastAsia="zh-CN"/>
        </w:rPr>
        <w:fldChar w:fldCharType="end"/>
      </w:r>
      <w:r w:rsidR="00A824C0" w:rsidRPr="009110BC">
        <w:rPr>
          <w:rFonts w:ascii="Times New Roman" w:hAnsi="Times New Roman" w:cs="Times New Roman"/>
          <w:lang w:eastAsia="zh-CN"/>
        </w:rPr>
        <w:t xml:space="preserve">, and land use zoning problems </w:t>
      </w:r>
      <w:r w:rsidR="00C562E5" w:rsidRPr="009110BC">
        <w:rPr>
          <w:rFonts w:ascii="Times New Roman" w:hAnsi="Times New Roman" w:cs="Times New Roman"/>
          <w:lang w:eastAsia="zh-CN"/>
        </w:rPr>
        <w:fldChar w:fldCharType="begin"/>
      </w:r>
      <w:r w:rsidR="00AD7DF8" w:rsidRPr="009110BC">
        <w:rPr>
          <w:rFonts w:ascii="Times New Roman" w:hAnsi="Times New Roman" w:cs="Times New Roman"/>
          <w:lang w:eastAsia="zh-CN"/>
        </w:rPr>
        <w:instrText xml:space="preserve"> ADDIN ZOTERO_ITEM CSL_CITATION {"citationID":"a17tn7cqhg0","properties":{"formattedCitation":"(Yaolin Liu et al., 2012)","plainCitation":"(Yaolin Liu et al., 2012)"},"citationItems":[{"id":46,"uris":["http://zotero.org/users/local/n3RgMt1k/items/GQQ43DY7"],"uri":["http://zotero.org/users/local/n3RgMt1k/items/GQQ43DY7"],"itemData":{"id":46,"type":"article-journal","title":"Land Use Zoning at the County Level Based on a Multi-Objective Particle Swarm Optimization Algorithm: A Case Study from Yicheng, China","container-title":"International Journal of Environmental Research and Public Health","page":"2801-2826","volume":"9","issue":"8","source":"www.mdpi.com","abstract":"Comprehensive land-use planning (CLUP) at the county level in China must include land-use zoning. This is specifically stipulated by the China Land Management Law and aims to achieve strict control on the usages of land. The land-use zoning problem is treated as a multi-objective optimization problem (MOOP) in this article, which is different from the traditional treatment. A particle swarm optimization (PSO) based model is applied to the problem and is developed to maximize the attribute differences between land-use zones, the spatial compactness, the degree of spatial harmony and the ecological benefits of the land-use zones. This is subject to some constraints such as: the quantity limitations for varying land-use zones, regulations assigning land units to a certain land-use zone, and the stipulation of a minimum parcel area in a land-use zoning map. In addition, a crossover and mutation operator from a genetic algorithm is adopted to avoid the prematurity of PSO. The results obtained for Yicheng, a county in central China, using different objective weighting schemes, are compared and suggest that: (1) the fundamental demand for attribute difference between land-use zones leads to a mass of fragmentary land-use zones; (2) the spatial pattern of land-use zones is remarkably optimized when a weight is given to the sub-objectives of spatial compactness and the degree of spatial harmony, simultaneously, with a reduction of attribute difference between land-use zones; (3) when a weight is given to the sub-objective of ecological benefits of the land-use zones, the ecological benefits get a slight increase also at the expense of a reduction in attribute difference between land-use zones; (4) the pursuit of spatial harmony or spatial compactness may have a negative effect on each other; (5) an increase in the ecological benefits may improve the spatial compactness and spatial harmony of the land-use zones; (6) adjusting the weights assigned to each sub-objective can generate a corresponding optimal solution, with a different quantity structure and spatial pattern to satisfy the preference of the different decision makers; (7) the model proposed in this paper is capable of handling the land-use zoning problem, and the crossover and mutation operator can improve the performance of the model, but, nevertheless, leads to increased time consumption.","URL":"http://www.mdpi.com/1660-4601/9/8/2801","DOI":"10.3390/ijerph9082801","shortTitle":"Land Use Zoning at the County Level Based on a Multi-Objective Particle Swarm Optimization Algorithm","language":"en","author":[{"family":"Liu","given":"Yaolin"},{"family":"Wang","given":"Hua"},{"family":"Ji","given":"Yingli"},{"family":"Liu","given":"Zhongqiu"},{"family":"Zhao","given":"Xiang"}],"issued":{"date-parts":[["2012",8,6]]},"accessed":{"date-parts":[["2017",12,20]]}}}],"schema":"https://github.com/citation-style-language/schema/raw/master/csl-citation.json"} </w:instrText>
      </w:r>
      <w:r w:rsidR="00C562E5"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Yaolin Liu et al., 2012)</w:t>
      </w:r>
      <w:r w:rsidR="00C562E5" w:rsidRPr="009110BC">
        <w:rPr>
          <w:rFonts w:ascii="Times New Roman" w:hAnsi="Times New Roman" w:cs="Times New Roman"/>
          <w:lang w:eastAsia="zh-CN"/>
        </w:rPr>
        <w:fldChar w:fldCharType="end"/>
      </w:r>
      <w:r w:rsidR="00A824C0" w:rsidRPr="009110BC">
        <w:rPr>
          <w:rFonts w:ascii="Times New Roman" w:hAnsi="Times New Roman" w:cs="Times New Roman"/>
          <w:lang w:eastAsia="zh-CN"/>
        </w:rPr>
        <w:t xml:space="preserve">. </w:t>
      </w:r>
      <w:r w:rsidR="00F86190" w:rsidRPr="009110BC">
        <w:rPr>
          <w:rFonts w:ascii="Times New Roman" w:hAnsi="Times New Roman" w:cs="Times New Roman"/>
          <w:lang w:eastAsia="zh-CN"/>
        </w:rPr>
        <w:t xml:space="preserve">All these applications show that the PSO is feasible to achieve the optimal solution of multi-objective problems through the competition and cooperation among particle of the swarm. While the proper setting of population size of particles, cognitive and social </w:t>
      </w:r>
      <w:r w:rsidR="00751864" w:rsidRPr="009110BC">
        <w:rPr>
          <w:rFonts w:ascii="Times New Roman" w:hAnsi="Times New Roman" w:cs="Times New Roman"/>
          <w:lang w:eastAsia="zh-CN"/>
        </w:rPr>
        <w:t xml:space="preserve">acceleration constants, </w:t>
      </w:r>
      <w:r w:rsidR="00F86190" w:rsidRPr="009110BC">
        <w:rPr>
          <w:rFonts w:ascii="Times New Roman" w:hAnsi="Times New Roman" w:cs="Times New Roman"/>
          <w:lang w:eastAsia="zh-CN"/>
        </w:rPr>
        <w:t>the inertia weights</w:t>
      </w:r>
      <w:r w:rsidR="00751864" w:rsidRPr="009110BC">
        <w:rPr>
          <w:rFonts w:ascii="Times New Roman" w:hAnsi="Times New Roman" w:cs="Times New Roman"/>
          <w:lang w:eastAsia="zh-CN"/>
        </w:rPr>
        <w:t xml:space="preserve">, and maximum iterations can result in the fast convergence and alleviation of local optimal </w:t>
      </w:r>
      <w:r w:rsidR="00751864" w:rsidRPr="009110BC">
        <w:rPr>
          <w:rFonts w:ascii="Times New Roman" w:hAnsi="Times New Roman" w:cs="Times New Roman"/>
          <w:lang w:eastAsia="zh-CN"/>
        </w:rPr>
        <w:fldChar w:fldCharType="begin"/>
      </w:r>
      <w:r w:rsidR="008B38C0" w:rsidRPr="009110BC">
        <w:rPr>
          <w:rFonts w:ascii="Times New Roman" w:hAnsi="Times New Roman" w:cs="Times New Roman"/>
          <w:lang w:eastAsia="zh-CN"/>
        </w:rPr>
        <w:instrText xml:space="preserve"> ADDIN ZOTERO_ITEM CSL_CITATION {"citationID":"a1obpot14tk","properties":{"formattedCitation":"(Parsopoulos and Vrahatis, 2007)","plainCitation":"(Parsopoulos and Vrahatis, 2007)"},"citationItems":[{"id":200,"uris":["http://zotero.org/users/local/n3RgMt1k/items/2EU82ACN"],"uri":["http://zotero.org/users/local/n3RgMt1k/items/2EU82ACN"],"itemData":{"id":200,"type":"article-journal","title":"Parameter selection and adaptation in unified particle swarm optimization","container-title":"Mathematical and Computer Modelling","page":"198–213","volume":"46","issue":"1","source":"Google Scholar","author":[{"family":"Parsopoulos","given":"Konstantinos E."},{"family":"Vrahatis","given":"Michael N."}],"issued":{"date-parts":[["2007"]]}}}],"schema":"https://github.com/citation-style-language/schema/raw/master/csl-citation.json"} </w:instrText>
      </w:r>
      <w:r w:rsidR="00751864"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Parsopoulos and Vrahatis, 2007)</w:t>
      </w:r>
      <w:r w:rsidR="00751864" w:rsidRPr="009110BC">
        <w:rPr>
          <w:rFonts w:ascii="Times New Roman" w:hAnsi="Times New Roman" w:cs="Times New Roman"/>
          <w:lang w:eastAsia="zh-CN"/>
        </w:rPr>
        <w:fldChar w:fldCharType="end"/>
      </w:r>
      <w:r w:rsidR="00751864" w:rsidRPr="009110BC">
        <w:rPr>
          <w:rFonts w:ascii="Times New Roman" w:hAnsi="Times New Roman" w:cs="Times New Roman"/>
          <w:lang w:eastAsia="zh-CN"/>
        </w:rPr>
        <w:t>, the adaptive function and the iteration mechanism are key technics in the formulation of PSO in particular problems.</w:t>
      </w:r>
    </w:p>
    <w:p w14:paraId="508D297E" w14:textId="77777777" w:rsidR="00252927" w:rsidRPr="009110BC" w:rsidRDefault="00252927" w:rsidP="00C562E5">
      <w:pPr>
        <w:widowControl w:val="0"/>
        <w:autoSpaceDE w:val="0"/>
        <w:autoSpaceDN w:val="0"/>
        <w:adjustRightInd w:val="0"/>
        <w:rPr>
          <w:rFonts w:ascii="Times New Roman" w:hAnsi="Times New Roman" w:cs="Times New Roman"/>
          <w:lang w:eastAsia="zh-CN"/>
        </w:rPr>
      </w:pPr>
    </w:p>
    <w:p w14:paraId="5EC87223" w14:textId="1208C4A2" w:rsidR="00860C8A" w:rsidRPr="009110BC" w:rsidRDefault="00860C8A" w:rsidP="00860C8A">
      <w:pPr>
        <w:rPr>
          <w:rFonts w:ascii="Times New Roman" w:hAnsi="Times New Roman" w:cs="Times New Roman"/>
          <w:lang w:eastAsia="zh-CN"/>
        </w:rPr>
      </w:pPr>
      <w:r w:rsidRPr="009110BC">
        <w:rPr>
          <w:rFonts w:ascii="Times New Roman" w:hAnsi="Times New Roman" w:cs="Times New Roman"/>
          <w:lang w:eastAsia="zh-CN"/>
        </w:rPr>
        <w:t>The main ob</w:t>
      </w:r>
      <w:r w:rsidR="00252927" w:rsidRPr="009110BC">
        <w:rPr>
          <w:rFonts w:ascii="Times New Roman" w:hAnsi="Times New Roman" w:cs="Times New Roman"/>
          <w:lang w:eastAsia="zh-CN"/>
        </w:rPr>
        <w:t>jective of this study is to simulate the optimization afforestation area</w:t>
      </w:r>
      <w:r w:rsidR="00972055" w:rsidRPr="009110BC">
        <w:rPr>
          <w:rFonts w:ascii="Times New Roman" w:hAnsi="Times New Roman" w:cs="Times New Roman"/>
          <w:lang w:eastAsia="zh-CN"/>
        </w:rPr>
        <w:t xml:space="preserve"> </w:t>
      </w:r>
      <w:r w:rsidRPr="009110BC">
        <w:rPr>
          <w:rFonts w:ascii="Times New Roman" w:hAnsi="Times New Roman" w:cs="Times New Roman"/>
          <w:lang w:eastAsia="zh-CN"/>
        </w:rPr>
        <w:t>and estimate the SOC sequestration potential</w:t>
      </w:r>
      <w:r w:rsidR="00252927" w:rsidRPr="009110BC">
        <w:rPr>
          <w:rFonts w:ascii="Times New Roman" w:hAnsi="Times New Roman" w:cs="Times New Roman"/>
          <w:lang w:eastAsia="zh-CN"/>
        </w:rPr>
        <w:t xml:space="preserve"> of afforestation</w:t>
      </w:r>
      <w:r w:rsidRPr="009110BC">
        <w:rPr>
          <w:rFonts w:ascii="Times New Roman" w:hAnsi="Times New Roman" w:cs="Times New Roman"/>
          <w:lang w:eastAsia="zh-CN"/>
        </w:rPr>
        <w:t xml:space="preserve"> under different scenarios of food security and </w:t>
      </w:r>
      <w:r w:rsidR="00073517" w:rsidRPr="009110BC">
        <w:rPr>
          <w:rFonts w:ascii="Times New Roman" w:hAnsi="Times New Roman" w:cs="Times New Roman"/>
          <w:lang w:eastAsia="zh-CN"/>
        </w:rPr>
        <w:t>spatial compactness weights</w:t>
      </w:r>
      <w:r w:rsidR="00252927" w:rsidRPr="009110BC">
        <w:rPr>
          <w:rFonts w:ascii="Times New Roman" w:hAnsi="Times New Roman" w:cs="Times New Roman"/>
          <w:lang w:eastAsia="zh-CN"/>
        </w:rPr>
        <w:t xml:space="preserve"> in Beijing</w:t>
      </w:r>
      <w:r w:rsidR="00073517" w:rsidRPr="009110BC">
        <w:rPr>
          <w:rFonts w:ascii="Times New Roman" w:hAnsi="Times New Roman" w:cs="Times New Roman"/>
          <w:lang w:eastAsia="zh-CN"/>
        </w:rPr>
        <w:t xml:space="preserve">. The comparison of different scenarios will also be conducted to reveal the relationship among the pursuits of different objectives. </w:t>
      </w:r>
      <w:r w:rsidRPr="009110BC">
        <w:rPr>
          <w:rFonts w:ascii="Times New Roman" w:hAnsi="Times New Roman" w:cs="Times New Roman"/>
          <w:lang w:eastAsia="zh-CN"/>
        </w:rPr>
        <w:t>In the following parts of the paper, we will give a brief instruction of the s</w:t>
      </w:r>
      <w:r w:rsidR="00A72E63" w:rsidRPr="009110BC">
        <w:rPr>
          <w:rFonts w:ascii="Times New Roman" w:hAnsi="Times New Roman" w:cs="Times New Roman"/>
          <w:lang w:eastAsia="zh-CN"/>
        </w:rPr>
        <w:t>tudy area and data resources first</w:t>
      </w:r>
      <w:r w:rsidRPr="009110BC">
        <w:rPr>
          <w:rFonts w:ascii="Times New Roman" w:hAnsi="Times New Roman" w:cs="Times New Roman"/>
          <w:lang w:eastAsia="zh-CN"/>
        </w:rPr>
        <w:t>. In the method p</w:t>
      </w:r>
      <w:r w:rsidR="006549D8" w:rsidRPr="009110BC">
        <w:rPr>
          <w:rFonts w:ascii="Times New Roman" w:hAnsi="Times New Roman" w:cs="Times New Roman"/>
          <w:lang w:eastAsia="zh-CN"/>
        </w:rPr>
        <w:t>art, we will first estimate the food productivity of agricultural land and the carbon sequestration potential of agricultural afforestation</w:t>
      </w:r>
      <w:r w:rsidR="00B549BA" w:rsidRPr="009110BC">
        <w:rPr>
          <w:rFonts w:ascii="Times New Roman" w:hAnsi="Times New Roman" w:cs="Times New Roman"/>
          <w:lang w:eastAsia="zh-CN"/>
        </w:rPr>
        <w:t xml:space="preserve"> with 1km *1km grids</w:t>
      </w:r>
      <w:r w:rsidR="006549D8" w:rsidRPr="009110BC">
        <w:rPr>
          <w:rFonts w:ascii="Times New Roman" w:hAnsi="Times New Roman" w:cs="Times New Roman"/>
          <w:lang w:eastAsia="zh-CN"/>
        </w:rPr>
        <w:t xml:space="preserve">, respectively. Then we will </w:t>
      </w:r>
      <w:r w:rsidRPr="009110BC">
        <w:rPr>
          <w:rFonts w:ascii="Times New Roman" w:hAnsi="Times New Roman" w:cs="Times New Roman"/>
          <w:lang w:eastAsia="zh-CN"/>
        </w:rPr>
        <w:t>describe the formulation of</w:t>
      </w:r>
      <w:r w:rsidR="006549D8" w:rsidRPr="009110BC">
        <w:rPr>
          <w:rFonts w:ascii="Times New Roman" w:hAnsi="Times New Roman" w:cs="Times New Roman"/>
          <w:lang w:eastAsia="zh-CN"/>
        </w:rPr>
        <w:t xml:space="preserve"> PSO to sim</w:t>
      </w:r>
      <w:r w:rsidR="00A72E63" w:rsidRPr="009110BC">
        <w:rPr>
          <w:rFonts w:ascii="Times New Roman" w:hAnsi="Times New Roman" w:cs="Times New Roman"/>
          <w:lang w:eastAsia="zh-CN"/>
        </w:rPr>
        <w:t>ulate the optimization of agricultural afforestation under</w:t>
      </w:r>
      <w:r w:rsidR="006549D8" w:rsidRPr="009110BC">
        <w:rPr>
          <w:rFonts w:ascii="Times New Roman" w:hAnsi="Times New Roman" w:cs="Times New Roman"/>
          <w:lang w:eastAsia="zh-CN"/>
        </w:rPr>
        <w:t xml:space="preserve"> different scenarios of food decrease rates and spatial compactness weights</w:t>
      </w:r>
      <w:r w:rsidRPr="009110BC">
        <w:rPr>
          <w:rFonts w:ascii="Times New Roman" w:hAnsi="Times New Roman" w:cs="Times New Roman"/>
          <w:lang w:eastAsia="zh-CN"/>
        </w:rPr>
        <w:t xml:space="preserve">. In the results part, we </w:t>
      </w:r>
      <w:r w:rsidR="006847C9" w:rsidRPr="009110BC">
        <w:rPr>
          <w:rFonts w:ascii="Times New Roman" w:hAnsi="Times New Roman" w:cs="Times New Roman"/>
          <w:lang w:eastAsia="zh-CN"/>
        </w:rPr>
        <w:t>will show the simulation</w:t>
      </w:r>
      <w:r w:rsidR="006549D8" w:rsidRPr="009110BC">
        <w:rPr>
          <w:rFonts w:ascii="Times New Roman" w:hAnsi="Times New Roman" w:cs="Times New Roman"/>
          <w:lang w:eastAsia="zh-CN"/>
        </w:rPr>
        <w:t xml:space="preserve"> results of</w:t>
      </w:r>
      <w:r w:rsidRPr="009110BC">
        <w:rPr>
          <w:rFonts w:ascii="Times New Roman" w:hAnsi="Times New Roman" w:cs="Times New Roman"/>
          <w:lang w:eastAsia="zh-CN"/>
        </w:rPr>
        <w:t xml:space="preserve"> multi-scenarios</w:t>
      </w:r>
      <w:r w:rsidR="006549D8" w:rsidRPr="009110BC">
        <w:rPr>
          <w:rFonts w:ascii="Times New Roman" w:hAnsi="Times New Roman" w:cs="Times New Roman"/>
          <w:lang w:eastAsia="zh-CN"/>
        </w:rPr>
        <w:t xml:space="preserve"> and </w:t>
      </w:r>
      <w:r w:rsidR="00252927" w:rsidRPr="009110BC">
        <w:rPr>
          <w:rFonts w:ascii="Times New Roman" w:hAnsi="Times New Roman" w:cs="Times New Roman"/>
          <w:lang w:eastAsia="zh-CN"/>
        </w:rPr>
        <w:t>analyze the</w:t>
      </w:r>
      <w:r w:rsidR="00A72E63" w:rsidRPr="009110BC">
        <w:rPr>
          <w:rFonts w:ascii="Times New Roman" w:hAnsi="Times New Roman" w:cs="Times New Roman"/>
          <w:lang w:eastAsia="zh-CN"/>
        </w:rPr>
        <w:t xml:space="preserve"> effects of food security</w:t>
      </w:r>
      <w:r w:rsidR="00252927" w:rsidRPr="009110BC">
        <w:rPr>
          <w:rFonts w:ascii="Times New Roman" w:hAnsi="Times New Roman" w:cs="Times New Roman"/>
          <w:lang w:eastAsia="zh-CN"/>
        </w:rPr>
        <w:t xml:space="preserve"> and spatial c</w:t>
      </w:r>
      <w:r w:rsidR="00A72E63" w:rsidRPr="009110BC">
        <w:rPr>
          <w:rFonts w:ascii="Times New Roman" w:hAnsi="Times New Roman" w:cs="Times New Roman"/>
          <w:lang w:eastAsia="zh-CN"/>
        </w:rPr>
        <w:t>ompactness on the distribution of afforestation area and the carbon</w:t>
      </w:r>
      <w:r w:rsidR="00252927" w:rsidRPr="009110BC">
        <w:rPr>
          <w:rFonts w:ascii="Times New Roman" w:hAnsi="Times New Roman" w:cs="Times New Roman"/>
          <w:lang w:eastAsia="zh-CN"/>
        </w:rPr>
        <w:t xml:space="preserve"> s</w:t>
      </w:r>
      <w:r w:rsidR="00A72E63" w:rsidRPr="009110BC">
        <w:rPr>
          <w:rFonts w:ascii="Times New Roman" w:hAnsi="Times New Roman" w:cs="Times New Roman"/>
          <w:lang w:eastAsia="zh-CN"/>
        </w:rPr>
        <w:t>equestration potential of the optimization results</w:t>
      </w:r>
      <w:r w:rsidRPr="009110BC">
        <w:rPr>
          <w:rFonts w:ascii="Times New Roman" w:hAnsi="Times New Roman" w:cs="Times New Roman"/>
          <w:lang w:eastAsia="zh-CN"/>
        </w:rPr>
        <w:t>. Finally, we will make a discussion and conclusion of this research.</w:t>
      </w:r>
    </w:p>
    <w:p w14:paraId="18B8D1C4" w14:textId="77777777" w:rsidR="00860C8A" w:rsidRPr="009110BC" w:rsidRDefault="00860C8A" w:rsidP="00875E65">
      <w:pPr>
        <w:tabs>
          <w:tab w:val="left" w:pos="2181"/>
        </w:tabs>
        <w:rPr>
          <w:rFonts w:ascii="Times New Roman" w:hAnsi="Times New Roman" w:cs="Times New Roman"/>
          <w:lang w:eastAsia="zh-CN"/>
        </w:rPr>
      </w:pPr>
    </w:p>
    <w:p w14:paraId="697350B7" w14:textId="7B182124" w:rsidR="002A46E2" w:rsidRPr="009110BC" w:rsidRDefault="006609F4" w:rsidP="00073517">
      <w:pPr>
        <w:pStyle w:val="Heading1"/>
        <w:rPr>
          <w:rFonts w:ascii="Times New Roman" w:hAnsi="Times New Roman" w:cs="Times New Roman"/>
          <w:lang w:eastAsia="zh-CN"/>
        </w:rPr>
      </w:pPr>
      <w:r w:rsidRPr="009110BC">
        <w:rPr>
          <w:rFonts w:ascii="Times New Roman" w:hAnsi="Times New Roman" w:cs="Times New Roman"/>
          <w:lang w:eastAsia="zh-CN"/>
        </w:rPr>
        <w:t xml:space="preserve">2 </w:t>
      </w:r>
      <w:r w:rsidR="002A46E2" w:rsidRPr="009110BC">
        <w:rPr>
          <w:rFonts w:ascii="Times New Roman" w:hAnsi="Times New Roman" w:cs="Times New Roman"/>
          <w:lang w:eastAsia="zh-CN"/>
        </w:rPr>
        <w:t>Study area and data material</w:t>
      </w:r>
    </w:p>
    <w:p w14:paraId="203B1361" w14:textId="65E7D41F" w:rsidR="00E60132" w:rsidRPr="009110BC" w:rsidRDefault="009837E6" w:rsidP="001A4E68">
      <w:pPr>
        <w:tabs>
          <w:tab w:val="left" w:pos="2181"/>
        </w:tabs>
        <w:rPr>
          <w:rFonts w:ascii="Times New Roman" w:eastAsiaTheme="minorEastAsia" w:hAnsi="Times New Roman" w:cs="Times New Roman"/>
        </w:rPr>
      </w:pPr>
      <w:r w:rsidRPr="009110BC">
        <w:rPr>
          <w:rFonts w:ascii="Times New Roman" w:eastAsiaTheme="minorEastAsia" w:hAnsi="Times New Roman" w:cs="Times New Roman"/>
        </w:rPr>
        <w:t>Beijing,</w:t>
      </w:r>
      <w:r w:rsidR="00923B46" w:rsidRPr="009110BC">
        <w:rPr>
          <w:rFonts w:ascii="Times New Roman" w:eastAsiaTheme="minorEastAsia" w:hAnsi="Times New Roman" w:cs="Times New Roman"/>
        </w:rPr>
        <w:t xml:space="preserve"> the capital of China</w:t>
      </w:r>
      <w:r w:rsidR="00DD7BFB" w:rsidRPr="009110BC">
        <w:rPr>
          <w:rFonts w:ascii="Times New Roman" w:eastAsiaTheme="minorEastAsia" w:hAnsi="Times New Roman" w:cs="Times New Roman"/>
        </w:rPr>
        <w:t xml:space="preserve">, </w:t>
      </w:r>
      <w:r w:rsidR="007E7675" w:rsidRPr="009110BC">
        <w:rPr>
          <w:rFonts w:ascii="Times New Roman" w:eastAsiaTheme="minorEastAsia" w:hAnsi="Times New Roman" w:cs="Times New Roman"/>
          <w:lang w:eastAsia="zh-CN"/>
        </w:rPr>
        <w:t xml:space="preserve">is northeastern China at the northern tip of the North China Plain. </w:t>
      </w:r>
      <w:r w:rsidR="001A4E68" w:rsidRPr="009110BC">
        <w:rPr>
          <w:rFonts w:ascii="Times New Roman" w:eastAsiaTheme="minorEastAsia" w:hAnsi="Times New Roman" w:cs="Times New Roman"/>
        </w:rPr>
        <w:t>The geography in this region is characterized by alluvial plain in the south and east, and mountains and hills in the north and west</w:t>
      </w:r>
      <w:r w:rsidR="00D87046" w:rsidRPr="009110BC">
        <w:rPr>
          <w:rFonts w:ascii="Times New Roman" w:eastAsiaTheme="minorEastAsia" w:hAnsi="Times New Roman" w:cs="Times New Roman"/>
        </w:rPr>
        <w:t xml:space="preserve"> </w:t>
      </w:r>
      <w:r w:rsidR="00D87046" w:rsidRPr="009110BC">
        <w:rPr>
          <w:rFonts w:ascii="Times New Roman" w:eastAsiaTheme="minorEastAsia" w:hAnsi="Times New Roman" w:cs="Times New Roman"/>
        </w:rPr>
        <w:fldChar w:fldCharType="begin"/>
      </w:r>
      <w:r w:rsidR="00D87046" w:rsidRPr="009110BC">
        <w:rPr>
          <w:rFonts w:ascii="Times New Roman" w:eastAsiaTheme="minorEastAsia" w:hAnsi="Times New Roman" w:cs="Times New Roman"/>
        </w:rPr>
        <w:instrText xml:space="preserve"> ADDIN ZOTERO_ITEM CSL_CITATION {"citationID":"achbrurq0u","properties":{"formattedCitation":"(Wu et al., 2006)","plainCitation":"(Wu et al., 2006)"},"citationItems":[{"id":295,"uris":["http://zotero.org/users/local/n3RgMt1k/items/KJY4XI42"],"uri":["http://zotero.org/users/local/n3RgMt1k/items/KJY4XI42"],"itemData":{"id":295,"type":"article-journal","title":"Monitoring and predicting land use change in Beijing using remote sensing and GIS","container-title":"Landscape and Urban Planning","page":"322-333","volume":"78","issue":"4","source":"ScienceDirect","abstract":"Rapid land use change has taken place in many mega cities of China such as Beijing over the past two decades. In this paper, land use change dynamics were investigated by the combined use of satellite remote sensing, geographic information systems (GIS). The results indicated that there had been a notable and uneven urban growth and a major loss of cropland loss between 1986 and 2001. Most of the urban growth and loss of agriculture land occurred in inner and outer suburbs. Land use change was projected for the next 20 years using Markov chains and regression analyses. The further integration of remote sensing and GIS technologies with Markov model and regression model was found to be useful for describing, analyzing and predicting the process of land use change.","URL":"http://www.sciencedirect.com/science/article/pii/S0169204605001611","DOI":"10.1016/j.landurbplan.2005.10.002","ISSN":"0169-2046","journalAbbreviation":"Landscape and Urban Planning","author":[{"family":"Wu","given":"Qiong"},{"family":"Li","given":"Hong-qing"},{"family":"Wang","given":"Ru-song"},{"family":"Paulussen","given":"Juergen"},{"family":"He","given":"Yong"},{"family":"Wang","given":"Min"},{"family":"Wang","given":"Bi-hui"},{"family":"Wang","given":"Zhen"}],"issued":{"date-parts":[["2006",11,28]]},"accessed":{"date-parts":[["2018",2,8]]}}}],"schema":"https://github.com/citation-style-language/schema/raw/master/csl-citation.json"} </w:instrText>
      </w:r>
      <w:r w:rsidR="00D87046" w:rsidRPr="009110BC">
        <w:rPr>
          <w:rFonts w:ascii="Times New Roman" w:eastAsiaTheme="minorEastAsia" w:hAnsi="Times New Roman" w:cs="Times New Roman"/>
        </w:rPr>
        <w:fldChar w:fldCharType="separate"/>
      </w:r>
      <w:r w:rsidR="00D87046" w:rsidRPr="009110BC">
        <w:rPr>
          <w:rFonts w:ascii="Times New Roman" w:eastAsiaTheme="minorEastAsia" w:hAnsi="Times New Roman" w:cs="Times New Roman"/>
          <w:noProof/>
        </w:rPr>
        <w:t>(Wu et al., 2006)</w:t>
      </w:r>
      <w:r w:rsidR="00D87046" w:rsidRPr="009110BC">
        <w:rPr>
          <w:rFonts w:ascii="Times New Roman" w:eastAsiaTheme="minorEastAsia" w:hAnsi="Times New Roman" w:cs="Times New Roman"/>
        </w:rPr>
        <w:fldChar w:fldCharType="end"/>
      </w:r>
      <w:r w:rsidR="00D87046" w:rsidRPr="009110BC">
        <w:rPr>
          <w:rFonts w:ascii="Times New Roman" w:eastAsiaTheme="minorEastAsia" w:hAnsi="Times New Roman" w:cs="Times New Roman"/>
        </w:rPr>
        <w:t>.</w:t>
      </w:r>
      <w:r w:rsidR="001A4E68" w:rsidRPr="009110BC">
        <w:rPr>
          <w:rFonts w:ascii="Times New Roman" w:eastAsiaTheme="minorEastAsia" w:hAnsi="Times New Roman" w:cs="Times New Roman"/>
        </w:rPr>
        <w:t xml:space="preserve">The average annual temperature ranges from 9.76 </w:t>
      </w:r>
      <w:r w:rsidR="001A4E68" w:rsidRPr="009110BC">
        <w:rPr>
          <w:rFonts w:ascii="Cambria Math" w:hAnsi="Cambria Math" w:cs="Cambria Math"/>
        </w:rPr>
        <w:t>℃</w:t>
      </w:r>
      <w:r w:rsidR="001A4E68" w:rsidRPr="009110BC">
        <w:rPr>
          <w:rFonts w:ascii="Times New Roman" w:eastAsiaTheme="minorEastAsia" w:hAnsi="Times New Roman" w:cs="Times New Roman"/>
        </w:rPr>
        <w:t xml:space="preserve"> to 13.42 </w:t>
      </w:r>
      <w:r w:rsidR="001A4E68" w:rsidRPr="009110BC">
        <w:rPr>
          <w:rFonts w:ascii="Cambria Math" w:hAnsi="Cambria Math" w:cs="Cambria Math"/>
        </w:rPr>
        <w:t>℃</w:t>
      </w:r>
      <w:r w:rsidR="001A4E68" w:rsidRPr="009110BC">
        <w:rPr>
          <w:rFonts w:ascii="Times New Roman" w:hAnsi="Times New Roman" w:cs="Times New Roman"/>
        </w:rPr>
        <w:t xml:space="preserve">, and </w:t>
      </w:r>
      <w:r w:rsidR="001A4E68" w:rsidRPr="009110BC">
        <w:rPr>
          <w:rFonts w:ascii="Times New Roman" w:eastAsiaTheme="minorEastAsia" w:hAnsi="Times New Roman" w:cs="Times New Roman"/>
        </w:rPr>
        <w:t xml:space="preserve">the average annual precipitation from 424 mm to 628 mm. </w:t>
      </w:r>
      <w:r w:rsidR="007E7675" w:rsidRPr="009110BC">
        <w:rPr>
          <w:rFonts w:ascii="Times New Roman" w:eastAsiaTheme="minorEastAsia" w:hAnsi="Times New Roman" w:cs="Times New Roman"/>
          <w:lang w:eastAsia="zh-CN"/>
        </w:rPr>
        <w:t>According to the la</w:t>
      </w:r>
      <w:r w:rsidR="001A4E68" w:rsidRPr="009110BC">
        <w:rPr>
          <w:rFonts w:ascii="Times New Roman" w:eastAsiaTheme="minorEastAsia" w:hAnsi="Times New Roman" w:cs="Times New Roman"/>
          <w:lang w:eastAsia="zh-CN"/>
        </w:rPr>
        <w:t xml:space="preserve">nd use </w:t>
      </w:r>
      <w:r w:rsidR="00461975" w:rsidRPr="009110BC">
        <w:rPr>
          <w:rFonts w:ascii="Times New Roman" w:eastAsiaTheme="minorEastAsia" w:hAnsi="Times New Roman" w:cs="Times New Roman"/>
          <w:lang w:eastAsia="zh-CN"/>
        </w:rPr>
        <w:t xml:space="preserve">map interpreted from remote sensing data </w:t>
      </w:r>
      <w:r w:rsidR="00D87046" w:rsidRPr="009110BC">
        <w:rPr>
          <w:rFonts w:ascii="Times New Roman" w:eastAsiaTheme="minorEastAsia" w:hAnsi="Times New Roman" w:cs="Times New Roman"/>
          <w:lang w:eastAsia="zh-CN"/>
        </w:rPr>
        <w:fldChar w:fldCharType="begin"/>
      </w:r>
      <w:r w:rsidR="00D87046" w:rsidRPr="009110BC">
        <w:rPr>
          <w:rFonts w:ascii="Times New Roman" w:eastAsiaTheme="minorEastAsia" w:hAnsi="Times New Roman" w:cs="Times New Roman"/>
          <w:lang w:eastAsia="zh-CN"/>
        </w:rPr>
        <w:instrText xml:space="preserve"> ADDIN ZOTERO_ITEM CSL_CITATION {"citationID":"avmbrt38ee","properties":{"formattedCitation":"(Jiyuan et al., 2002)","plainCitation":"(Jiyuan et al., 2002)"},"citationItems":[{"id":293,"uris":["http://zotero.org/users/local/n3RgMt1k/items/7B66INVS"],"uri":["http://zotero.org/users/local/n3RgMt1k/items/7B66INVS"],"itemData":{"id":293,"type":"article-journal","title":"The land use and land cover change database and its relative studies in China","container-title":"Journal of Geographical Sciences","page":"275-282","volume":"12","issue":"3","source":"link.springer.com","abstract":"In the mid-1990s, we established the national operative dynamic information serving systems on natural resources and environment. During building the land-use/land-cover change (LUCC) database for the mid-1990s, 520 scenes of remotely sensed images of Landsat Thematic Mapper (TM) were interpreted into land-use/land-cover categories at scale of 1:100,000 under overall digital software environment after being geo-referenced and ortho-rectified. The vector map of land-use/land-cover in China at the scale of 1:100,000 was recently converted into a 1-km raster database that captures all of the high-resolution land-use information by calculating area percentage for each kind of land use category within every cell. Being designed as an operative dynamic information serving system, monitoring the change in land-use/land-cover at national level was executed. We have completed the updating of LUCC database by comparing the TM data in the mid-1990s with new data sources received during 1999–2000 and 1989–1990. The LUCC database has supported greatly the national LUCC research program in China and some relative studies are incompletely reviewed in this paper.","URL":"https://link.springer.com/article/10.1007/BF02837545","DOI":"10.1007/BF02837545","ISSN":"1009-637X, 1861-9568","journalAbbreviation":"J. Geogr. Sci.","language":"en","author":[{"family":"Jiyuan","given":"Liu"},{"family":"Mingliang","given":"Liu"},{"family":"Xiangzheng","given":"Deng"},{"family":"Dafang","given":"Zhuang"},{"family":"Zengxiang","given":"Zhang"},{"family":"Di","given":"Luo"}],"issued":{"date-parts":[["2002",7,1]]},"accessed":{"date-parts":[["2018",2,8]]}}}],"schema":"https://github.com/citation-style-language/schema/raw/master/csl-citation.json"} </w:instrText>
      </w:r>
      <w:r w:rsidR="00D87046" w:rsidRPr="009110BC">
        <w:rPr>
          <w:rFonts w:ascii="Times New Roman" w:eastAsiaTheme="minorEastAsia" w:hAnsi="Times New Roman" w:cs="Times New Roman"/>
          <w:lang w:eastAsia="zh-CN"/>
        </w:rPr>
        <w:fldChar w:fldCharType="separate"/>
      </w:r>
      <w:r w:rsidR="00D87046" w:rsidRPr="009110BC">
        <w:rPr>
          <w:rFonts w:ascii="Times New Roman" w:eastAsiaTheme="minorEastAsia" w:hAnsi="Times New Roman" w:cs="Times New Roman"/>
          <w:noProof/>
          <w:lang w:eastAsia="zh-CN"/>
        </w:rPr>
        <w:t>(Jiyuan et al., 2002)</w:t>
      </w:r>
      <w:r w:rsidR="00D87046" w:rsidRPr="009110BC">
        <w:rPr>
          <w:rFonts w:ascii="Times New Roman" w:eastAsiaTheme="minorEastAsia" w:hAnsi="Times New Roman" w:cs="Times New Roman"/>
          <w:lang w:eastAsia="zh-CN"/>
        </w:rPr>
        <w:fldChar w:fldCharType="end"/>
      </w:r>
      <w:r w:rsidR="00D87046" w:rsidRPr="009110BC">
        <w:rPr>
          <w:rFonts w:ascii="Times New Roman" w:eastAsiaTheme="minorEastAsia" w:hAnsi="Times New Roman" w:cs="Times New Roman"/>
        </w:rPr>
        <w:t>,</w:t>
      </w:r>
      <w:r w:rsidR="00461975" w:rsidRPr="009110BC">
        <w:rPr>
          <w:rFonts w:ascii="Times New Roman" w:eastAsiaTheme="minorEastAsia" w:hAnsi="Times New Roman" w:cs="Times New Roman"/>
          <w:lang w:eastAsia="zh-CN"/>
        </w:rPr>
        <w:t>t</w:t>
      </w:r>
      <w:r w:rsidR="001A4E68" w:rsidRPr="009110BC">
        <w:rPr>
          <w:rFonts w:ascii="Times New Roman" w:eastAsiaTheme="minorEastAsia" w:hAnsi="Times New Roman" w:cs="Times New Roman"/>
          <w:lang w:eastAsia="zh-CN"/>
        </w:rPr>
        <w:t xml:space="preserve">he total area of Beijing is </w:t>
      </w:r>
      <w:r w:rsidR="007E7675" w:rsidRPr="009110BC">
        <w:rPr>
          <w:rFonts w:ascii="Times New Roman" w:eastAsiaTheme="minorEastAsia" w:hAnsi="Times New Roman" w:cs="Times New Roman"/>
        </w:rPr>
        <w:t>16</w:t>
      </w:r>
      <w:r w:rsidR="001A4E68" w:rsidRPr="009110BC">
        <w:rPr>
          <w:rFonts w:ascii="Times New Roman" w:eastAsiaTheme="minorEastAsia" w:hAnsi="Times New Roman" w:cs="Times New Roman"/>
        </w:rPr>
        <w:t>,420</w:t>
      </w:r>
      <w:r w:rsidRPr="009110BC">
        <w:rPr>
          <w:rFonts w:ascii="Times New Roman" w:eastAsiaTheme="minorEastAsia" w:hAnsi="Times New Roman" w:cs="Times New Roman"/>
        </w:rPr>
        <w:t xml:space="preserve"> km</w:t>
      </w:r>
      <w:r w:rsidRPr="009110BC">
        <w:rPr>
          <w:rFonts w:ascii="Times New Roman" w:eastAsiaTheme="minorEastAsia" w:hAnsi="Times New Roman" w:cs="Times New Roman"/>
          <w:vertAlign w:val="superscript"/>
        </w:rPr>
        <w:t>2</w:t>
      </w:r>
      <w:r w:rsidR="001A4E68" w:rsidRPr="009110BC">
        <w:rPr>
          <w:rFonts w:ascii="Times New Roman" w:eastAsiaTheme="minorEastAsia" w:hAnsi="Times New Roman" w:cs="Times New Roman"/>
        </w:rPr>
        <w:t>. The area of agricultural land is 4,087 km</w:t>
      </w:r>
      <w:r w:rsidR="001A4E68" w:rsidRPr="009110BC">
        <w:rPr>
          <w:rFonts w:ascii="Times New Roman" w:eastAsiaTheme="minorEastAsia" w:hAnsi="Times New Roman" w:cs="Times New Roman"/>
          <w:vertAlign w:val="superscript"/>
        </w:rPr>
        <w:t>2</w:t>
      </w:r>
      <w:r w:rsidR="00A72E63" w:rsidRPr="009110BC">
        <w:rPr>
          <w:rFonts w:ascii="Times New Roman" w:eastAsiaTheme="minorEastAsia" w:hAnsi="Times New Roman" w:cs="Times New Roman"/>
        </w:rPr>
        <w:t>, 25%</w:t>
      </w:r>
      <w:r w:rsidR="001A4E68" w:rsidRPr="009110BC">
        <w:rPr>
          <w:rFonts w:ascii="Times New Roman" w:eastAsiaTheme="minorEastAsia" w:hAnsi="Times New Roman" w:cs="Times New Roman"/>
        </w:rPr>
        <w:t xml:space="preserve"> of the total area. The area of forest land is 7,309 km</w:t>
      </w:r>
      <w:r w:rsidR="001A4E68" w:rsidRPr="009110BC">
        <w:rPr>
          <w:rFonts w:ascii="Times New Roman" w:eastAsiaTheme="minorEastAsia" w:hAnsi="Times New Roman" w:cs="Times New Roman"/>
          <w:vertAlign w:val="superscript"/>
        </w:rPr>
        <w:t>2</w:t>
      </w:r>
      <w:r w:rsidR="00A72E63" w:rsidRPr="009110BC">
        <w:rPr>
          <w:rFonts w:ascii="Times New Roman" w:eastAsiaTheme="minorEastAsia" w:hAnsi="Times New Roman" w:cs="Times New Roman"/>
        </w:rPr>
        <w:t>, 45%</w:t>
      </w:r>
      <w:r w:rsidR="001A4E68" w:rsidRPr="009110BC">
        <w:rPr>
          <w:rFonts w:ascii="Times New Roman" w:eastAsiaTheme="minorEastAsia" w:hAnsi="Times New Roman" w:cs="Times New Roman"/>
        </w:rPr>
        <w:t xml:space="preserve"> of the total area.</w:t>
      </w:r>
      <w:bookmarkStart w:id="0" w:name="_Hlk488834047"/>
      <w:r w:rsidR="001A4E68" w:rsidRPr="009110BC">
        <w:rPr>
          <w:rFonts w:ascii="Times New Roman" w:eastAsiaTheme="minorEastAsia" w:hAnsi="Times New Roman" w:cs="Times New Roman"/>
        </w:rPr>
        <w:t xml:space="preserve"> The agricultural land is mainly distributed in the south and east of this area, and the forest is mainly distributed in the north and west of the area (Figure 1). </w:t>
      </w:r>
      <w:r w:rsidR="00C97ACB" w:rsidRPr="009110BC">
        <w:rPr>
          <w:rFonts w:ascii="Times New Roman" w:eastAsiaTheme="minorEastAsia" w:hAnsi="Times New Roman" w:cs="Times New Roman"/>
        </w:rPr>
        <w:t>As it was proposed in the latest urban planning of Beijing city (</w:t>
      </w:r>
      <w:hyperlink r:id="rId5" w:history="1">
        <w:r w:rsidR="00C97ACB" w:rsidRPr="009110BC">
          <w:rPr>
            <w:rStyle w:val="Hyperlink"/>
            <w:rFonts w:ascii="Times New Roman" w:eastAsiaTheme="minorEastAsia" w:hAnsi="Times New Roman" w:cs="Times New Roman"/>
          </w:rPr>
          <w:t>http://zhengwu.beijing.gov.cn/gh/dt/t1494703.htm</w:t>
        </w:r>
      </w:hyperlink>
      <w:r w:rsidR="00C97ACB" w:rsidRPr="009110BC">
        <w:rPr>
          <w:rFonts w:ascii="Times New Roman" w:eastAsiaTheme="minorEastAsia" w:hAnsi="Times New Roman" w:cs="Times New Roman"/>
        </w:rPr>
        <w:t xml:space="preserve">), Beijing is attend to </w:t>
      </w:r>
      <w:r w:rsidR="00042122" w:rsidRPr="009110BC">
        <w:rPr>
          <w:rFonts w:ascii="Times New Roman" w:eastAsiaTheme="minorEastAsia" w:hAnsi="Times New Roman" w:cs="Times New Roman"/>
        </w:rPr>
        <w:t>increase the forest area to</w:t>
      </w:r>
      <w:r w:rsidR="00C97ACB" w:rsidRPr="009110BC">
        <w:rPr>
          <w:rFonts w:ascii="Times New Roman" w:eastAsiaTheme="minorEastAsia" w:hAnsi="Times New Roman" w:cs="Times New Roman"/>
        </w:rPr>
        <w:t xml:space="preserve"> increase the ecological</w:t>
      </w:r>
      <w:r w:rsidR="00042122" w:rsidRPr="009110BC">
        <w:rPr>
          <w:rFonts w:ascii="Times New Roman" w:eastAsiaTheme="minorEastAsia" w:hAnsi="Times New Roman" w:cs="Times New Roman"/>
        </w:rPr>
        <w:t xml:space="preserve"> value and build the forest city in the next two decades.</w:t>
      </w:r>
      <w:bookmarkEnd w:id="0"/>
      <w:r w:rsidR="001A4E68" w:rsidRPr="009110BC">
        <w:rPr>
          <w:rFonts w:ascii="Times New Roman" w:eastAsiaTheme="minorEastAsia" w:hAnsi="Times New Roman" w:cs="Times New Roman"/>
        </w:rPr>
        <w:t xml:space="preserve"> </w:t>
      </w:r>
      <w:r w:rsidR="00E60132" w:rsidRPr="009110BC">
        <w:rPr>
          <w:rFonts w:ascii="Times New Roman" w:eastAsiaTheme="minorEastAsia" w:hAnsi="Times New Roman" w:cs="Times New Roman"/>
        </w:rPr>
        <w:t xml:space="preserve">The increase of forest area </w:t>
      </w:r>
      <w:r w:rsidR="00A72E63" w:rsidRPr="009110BC">
        <w:rPr>
          <w:rFonts w:ascii="Times New Roman" w:eastAsiaTheme="minorEastAsia" w:hAnsi="Times New Roman" w:cs="Times New Roman"/>
        </w:rPr>
        <w:t>will mainly come</w:t>
      </w:r>
      <w:r w:rsidR="00E60132" w:rsidRPr="009110BC">
        <w:rPr>
          <w:rFonts w:ascii="Times New Roman" w:eastAsiaTheme="minorEastAsia" w:hAnsi="Times New Roman" w:cs="Times New Roman"/>
        </w:rPr>
        <w:t xml:space="preserve"> from the afforestation of agricultural land and built-up land.</w:t>
      </w:r>
    </w:p>
    <w:p w14:paraId="6800355B" w14:textId="5F94BAD0" w:rsidR="007C7C8D" w:rsidRPr="009110BC" w:rsidRDefault="001D77D7" w:rsidP="001A4E68">
      <w:pPr>
        <w:tabs>
          <w:tab w:val="left" w:pos="2181"/>
        </w:tabs>
        <w:rPr>
          <w:rFonts w:ascii="Times New Roman" w:eastAsiaTheme="minorEastAsia" w:hAnsi="Times New Roman" w:cs="Times New Roman"/>
          <w:lang w:eastAsia="zh-CN"/>
        </w:rPr>
      </w:pPr>
      <w:r w:rsidRPr="009110BC">
        <w:rPr>
          <w:rFonts w:ascii="Times New Roman" w:eastAsiaTheme="minorEastAsia" w:hAnsi="Times New Roman" w:cs="Times New Roman"/>
        </w:rPr>
        <w:t>The afforestation</w:t>
      </w:r>
      <w:r w:rsidR="00461975" w:rsidRPr="009110BC">
        <w:rPr>
          <w:rFonts w:ascii="Times New Roman" w:eastAsiaTheme="minorEastAsia" w:hAnsi="Times New Roman" w:cs="Times New Roman"/>
          <w:lang w:eastAsia="zh-CN"/>
        </w:rPr>
        <w:t xml:space="preserve"> program</w:t>
      </w:r>
      <w:r w:rsidRPr="009110BC">
        <w:rPr>
          <w:rFonts w:ascii="Times New Roman" w:eastAsiaTheme="minorEastAsia" w:hAnsi="Times New Roman" w:cs="Times New Roman"/>
          <w:lang w:eastAsia="zh-CN"/>
        </w:rPr>
        <w:t xml:space="preserve"> has a long history in Beijing an</w:t>
      </w:r>
      <w:r w:rsidR="00461975" w:rsidRPr="009110BC">
        <w:rPr>
          <w:rFonts w:ascii="Times New Roman" w:eastAsiaTheme="minorEastAsia" w:hAnsi="Times New Roman" w:cs="Times New Roman"/>
          <w:lang w:eastAsia="zh-CN"/>
        </w:rPr>
        <w:t xml:space="preserve">d the total </w:t>
      </w:r>
      <w:r w:rsidRPr="009110BC">
        <w:rPr>
          <w:rFonts w:ascii="Times New Roman" w:eastAsiaTheme="minorEastAsia" w:hAnsi="Times New Roman" w:cs="Times New Roman"/>
          <w:lang w:eastAsia="zh-CN"/>
        </w:rPr>
        <w:t>afforestation</w:t>
      </w:r>
      <w:r w:rsidR="00461975" w:rsidRPr="009110BC">
        <w:rPr>
          <w:rFonts w:ascii="Times New Roman" w:eastAsiaTheme="minorEastAsia" w:hAnsi="Times New Roman" w:cs="Times New Roman"/>
          <w:lang w:eastAsia="zh-CN"/>
        </w:rPr>
        <w:t xml:space="preserve"> area </w:t>
      </w:r>
      <w:r w:rsidRPr="009110BC">
        <w:rPr>
          <w:rFonts w:ascii="Times New Roman" w:eastAsiaTheme="minorEastAsia" w:hAnsi="Times New Roman" w:cs="Times New Roman"/>
          <w:lang w:eastAsia="zh-CN"/>
        </w:rPr>
        <w:t>from 1978 to 2015</w:t>
      </w:r>
      <w:r w:rsidR="00461975" w:rsidRPr="009110BC">
        <w:rPr>
          <w:rFonts w:ascii="Times New Roman" w:eastAsiaTheme="minorEastAsia" w:hAnsi="Times New Roman" w:cs="Times New Roman"/>
          <w:lang w:eastAsia="zh-CN"/>
        </w:rPr>
        <w:t xml:space="preserve"> reaches 9947 km</w:t>
      </w:r>
      <w:r w:rsidR="00461975" w:rsidRPr="009110BC">
        <w:rPr>
          <w:rFonts w:ascii="Times New Roman" w:eastAsiaTheme="minorEastAsia" w:hAnsi="Times New Roman" w:cs="Times New Roman"/>
          <w:vertAlign w:val="superscript"/>
          <w:lang w:eastAsia="zh-CN"/>
        </w:rPr>
        <w:t>2</w:t>
      </w:r>
      <w:r w:rsidR="00461975" w:rsidRPr="009110BC">
        <w:rPr>
          <w:rFonts w:ascii="Times New Roman" w:eastAsiaTheme="minorEastAsia" w:hAnsi="Times New Roman" w:cs="Times New Roman"/>
          <w:lang w:eastAsia="zh-CN"/>
        </w:rPr>
        <w:t xml:space="preserve"> with an average annual afforestation of 262 km</w:t>
      </w:r>
      <w:r w:rsidR="00461975" w:rsidRPr="009110BC">
        <w:rPr>
          <w:rFonts w:ascii="Times New Roman" w:eastAsiaTheme="minorEastAsia" w:hAnsi="Times New Roman" w:cs="Times New Roman"/>
          <w:vertAlign w:val="superscript"/>
          <w:lang w:eastAsia="zh-CN"/>
        </w:rPr>
        <w:t>2</w:t>
      </w:r>
      <w:r w:rsidRPr="009110BC">
        <w:rPr>
          <w:rFonts w:ascii="Times New Roman" w:eastAsiaTheme="minorEastAsia" w:hAnsi="Times New Roman" w:cs="Times New Roman"/>
          <w:lang w:eastAsia="zh-CN"/>
        </w:rPr>
        <w:t>. Meanwhile, the food crop cultivation area has decreased from 5,610 km</w:t>
      </w:r>
      <w:r w:rsidRPr="009110BC">
        <w:rPr>
          <w:rFonts w:ascii="Times New Roman" w:eastAsiaTheme="minorEastAsia" w:hAnsi="Times New Roman" w:cs="Times New Roman"/>
          <w:vertAlign w:val="superscript"/>
          <w:lang w:eastAsia="zh-CN"/>
        </w:rPr>
        <w:t>2</w:t>
      </w:r>
      <w:r w:rsidRPr="009110BC">
        <w:rPr>
          <w:rFonts w:ascii="Times New Roman" w:eastAsiaTheme="minorEastAsia" w:hAnsi="Times New Roman" w:cs="Times New Roman"/>
          <w:lang w:eastAsia="zh-CN"/>
        </w:rPr>
        <w:t xml:space="preserve"> to 1,040 km</w:t>
      </w:r>
      <w:r w:rsidRPr="009110BC">
        <w:rPr>
          <w:rFonts w:ascii="Times New Roman" w:eastAsiaTheme="minorEastAsia" w:hAnsi="Times New Roman" w:cs="Times New Roman"/>
          <w:vertAlign w:val="superscript"/>
          <w:lang w:eastAsia="zh-CN"/>
        </w:rPr>
        <w:t>2</w:t>
      </w:r>
      <w:r w:rsidRPr="009110BC">
        <w:rPr>
          <w:rFonts w:ascii="Times New Roman" w:eastAsiaTheme="minorEastAsia" w:hAnsi="Times New Roman" w:cs="Times New Roman"/>
          <w:lang w:eastAsia="zh-CN"/>
        </w:rPr>
        <w:t xml:space="preserve"> and the </w:t>
      </w:r>
      <w:r w:rsidR="00C92164" w:rsidRPr="009110BC">
        <w:rPr>
          <w:rFonts w:ascii="Times New Roman" w:eastAsiaTheme="minorEastAsia" w:hAnsi="Times New Roman" w:cs="Times New Roman"/>
          <w:lang w:eastAsia="zh-CN"/>
        </w:rPr>
        <w:t>food productivity has decreased from 1860 Mg to 626 Mg in the same period, although the food productivity ability has increased from 0.33 Mg/ha to 6.02 Mg/ha</w:t>
      </w:r>
      <w:r w:rsidR="007C7C8D" w:rsidRPr="009110BC">
        <w:rPr>
          <w:rFonts w:ascii="Times New Roman" w:eastAsiaTheme="minorEastAsia" w:hAnsi="Times New Roman" w:cs="Times New Roman"/>
          <w:lang w:eastAsia="zh-CN"/>
        </w:rPr>
        <w:t xml:space="preserve"> (</w:t>
      </w:r>
      <w:hyperlink r:id="rId6" w:history="1">
        <w:r w:rsidR="00A72E63" w:rsidRPr="009110BC">
          <w:rPr>
            <w:rStyle w:val="Hyperlink"/>
            <w:rFonts w:ascii="Times New Roman" w:eastAsiaTheme="minorEastAsia" w:hAnsi="Times New Roman" w:cs="Times New Roman"/>
            <w:lang w:eastAsia="zh-CN"/>
          </w:rPr>
          <w:t>http://www.bjstats.gov.cn/nj/main/2016-</w:t>
        </w:r>
        <w:r w:rsidR="00A72E63" w:rsidRPr="009110BC">
          <w:rPr>
            <w:rStyle w:val="Hyperlink"/>
            <w:rFonts w:ascii="Times New Roman" w:eastAsiaTheme="minorEastAsia" w:hAnsi="Times New Roman" w:cs="Times New Roman"/>
            <w:lang w:eastAsia="zh-CN"/>
          </w:rPr>
          <w:lastRenderedPageBreak/>
          <w:t>tjnj/zk/indexch.htm</w:t>
        </w:r>
      </w:hyperlink>
      <w:r w:rsidR="007C7C8D" w:rsidRPr="009110BC">
        <w:rPr>
          <w:rFonts w:ascii="Times New Roman" w:eastAsiaTheme="minorEastAsia" w:hAnsi="Times New Roman" w:cs="Times New Roman"/>
          <w:lang w:eastAsia="zh-CN"/>
        </w:rPr>
        <w:t>)</w:t>
      </w:r>
      <w:r w:rsidR="00A72E63" w:rsidRPr="009110BC">
        <w:rPr>
          <w:rFonts w:ascii="Times New Roman" w:eastAsiaTheme="minorEastAsia" w:hAnsi="Times New Roman" w:cs="Times New Roman"/>
          <w:lang w:eastAsia="zh-CN"/>
        </w:rPr>
        <w:t xml:space="preserve"> in the same time</w:t>
      </w:r>
      <w:r w:rsidR="00C92164" w:rsidRPr="009110BC">
        <w:rPr>
          <w:rFonts w:ascii="Times New Roman" w:eastAsiaTheme="minorEastAsia" w:hAnsi="Times New Roman" w:cs="Times New Roman"/>
          <w:lang w:eastAsia="zh-CN"/>
        </w:rPr>
        <w:t xml:space="preserve">. The decrease of food cultivation area comes from both the urbanization and afforestation processes of agricultural land. </w:t>
      </w:r>
    </w:p>
    <w:p w14:paraId="511C52B3" w14:textId="72EA3E32" w:rsidR="007C7C8D" w:rsidRPr="009110BC" w:rsidRDefault="007C7C8D" w:rsidP="007C7C8D">
      <w:pPr>
        <w:rPr>
          <w:rFonts w:ascii="Times New Roman" w:eastAsiaTheme="minorEastAsia" w:hAnsi="Times New Roman" w:cs="Times New Roman"/>
        </w:rPr>
      </w:pPr>
      <w:r w:rsidRPr="009110BC">
        <w:rPr>
          <w:rFonts w:ascii="Times New Roman" w:eastAsiaTheme="minorEastAsia" w:hAnsi="Times New Roman" w:cs="Times New Roman"/>
        </w:rPr>
        <w:t>T</w:t>
      </w:r>
      <w:r w:rsidR="00461975" w:rsidRPr="009110BC">
        <w:rPr>
          <w:rFonts w:ascii="Times New Roman" w:eastAsiaTheme="minorEastAsia" w:hAnsi="Times New Roman" w:cs="Times New Roman"/>
        </w:rPr>
        <w:t xml:space="preserve">he land </w:t>
      </w:r>
      <w:r w:rsidRPr="009110BC">
        <w:rPr>
          <w:rFonts w:ascii="Times New Roman" w:eastAsiaTheme="minorEastAsia" w:hAnsi="Times New Roman" w:cs="Times New Roman"/>
        </w:rPr>
        <w:t>use data o</w:t>
      </w:r>
      <w:r w:rsidR="00461975" w:rsidRPr="009110BC">
        <w:rPr>
          <w:rFonts w:ascii="Times New Roman" w:eastAsiaTheme="minorEastAsia" w:hAnsi="Times New Roman" w:cs="Times New Roman"/>
        </w:rPr>
        <w:t>f Beijing, 2015</w:t>
      </w:r>
      <w:r w:rsidRPr="009110BC">
        <w:rPr>
          <w:rFonts w:ascii="Times New Roman" w:eastAsiaTheme="minorEastAsia" w:hAnsi="Times New Roman" w:cs="Times New Roman"/>
        </w:rPr>
        <w:t xml:space="preserve"> </w:t>
      </w:r>
      <w:r w:rsidR="00D87046" w:rsidRPr="009110BC">
        <w:rPr>
          <w:rFonts w:ascii="Times New Roman" w:eastAsiaTheme="minorEastAsia" w:hAnsi="Times New Roman" w:cs="Times New Roman"/>
        </w:rPr>
        <w:t xml:space="preserve">is </w:t>
      </w:r>
      <w:r w:rsidR="00461975" w:rsidRPr="009110BC">
        <w:rPr>
          <w:rFonts w:ascii="Times New Roman" w:eastAsiaTheme="minorEastAsia" w:hAnsi="Times New Roman" w:cs="Times New Roman"/>
          <w:lang w:eastAsia="zh-CN"/>
        </w:rPr>
        <w:t>provided by Data Center for Resources and Environmental Sciences, Chinese Academy of Sciences (RESDC) (</w:t>
      </w:r>
      <w:hyperlink r:id="rId7" w:history="1">
        <w:r w:rsidR="00461975" w:rsidRPr="009110BC">
          <w:rPr>
            <w:rStyle w:val="Hyperlink"/>
            <w:rFonts w:ascii="Times New Roman" w:eastAsiaTheme="minorEastAsia" w:hAnsi="Times New Roman" w:cs="Times New Roman"/>
            <w:lang w:eastAsia="zh-CN"/>
          </w:rPr>
          <w:t>http://www.resdc.cn</w:t>
        </w:r>
      </w:hyperlink>
      <w:r w:rsidR="00461975" w:rsidRPr="009110BC">
        <w:rPr>
          <w:rFonts w:ascii="Times New Roman" w:eastAsiaTheme="minorEastAsia" w:hAnsi="Times New Roman" w:cs="Times New Roman"/>
          <w:lang w:eastAsia="zh-CN"/>
        </w:rPr>
        <w:t>)</w:t>
      </w:r>
      <w:r w:rsidRPr="009110BC">
        <w:rPr>
          <w:rFonts w:ascii="Times New Roman" w:eastAsiaTheme="minorEastAsia" w:hAnsi="Times New Roman" w:cs="Times New Roman"/>
        </w:rPr>
        <w:t>. The data was in</w:t>
      </w:r>
      <w:r w:rsidR="00D87046" w:rsidRPr="009110BC">
        <w:rPr>
          <w:rFonts w:ascii="Times New Roman" w:eastAsiaTheme="minorEastAsia" w:hAnsi="Times New Roman" w:cs="Times New Roman"/>
        </w:rPr>
        <w:t xml:space="preserve">terpreted from Landsat TM images, and the </w:t>
      </w:r>
      <w:r w:rsidRPr="009110BC">
        <w:rPr>
          <w:rFonts w:ascii="Times New Roman" w:eastAsiaTheme="minorEastAsia" w:hAnsi="Times New Roman" w:cs="Times New Roman"/>
        </w:rPr>
        <w:t>overall accuracy of 81%. The format of the database is grid with a spatial resolution of 100 m * 100 m (Figure 1). The spatial distribution data of the average annual temperature and</w:t>
      </w:r>
      <w:r w:rsidR="00D87046" w:rsidRPr="009110BC">
        <w:rPr>
          <w:rFonts w:ascii="Times New Roman" w:eastAsiaTheme="minorEastAsia" w:hAnsi="Times New Roman" w:cs="Times New Roman"/>
        </w:rPr>
        <w:t xml:space="preserve"> precipitation come</w:t>
      </w:r>
      <w:r w:rsidRPr="009110BC">
        <w:rPr>
          <w:rFonts w:ascii="Times New Roman" w:eastAsiaTheme="minorEastAsia" w:hAnsi="Times New Roman" w:cs="Times New Roman"/>
        </w:rPr>
        <w:t xml:space="preserve"> from the</w:t>
      </w:r>
      <w:r w:rsidR="00D87046" w:rsidRPr="009110BC">
        <w:rPr>
          <w:rFonts w:ascii="Times New Roman" w:eastAsiaTheme="minorEastAsia" w:hAnsi="Times New Roman" w:cs="Times New Roman"/>
        </w:rPr>
        <w:t xml:space="preserve"> Kriging interpolation results based on the</w:t>
      </w:r>
      <w:r w:rsidRPr="009110BC">
        <w:rPr>
          <w:rFonts w:ascii="Times New Roman" w:eastAsiaTheme="minorEastAsia" w:hAnsi="Times New Roman" w:cs="Times New Roman"/>
        </w:rPr>
        <w:t xml:space="preserve"> meteorological stations </w:t>
      </w:r>
      <w:r w:rsidR="00D87046" w:rsidRPr="009110BC">
        <w:rPr>
          <w:rFonts w:ascii="Times New Roman" w:eastAsiaTheme="minorEastAsia" w:hAnsi="Times New Roman" w:cs="Times New Roman"/>
        </w:rPr>
        <w:t>recordings for the last two decades (http://data.cma.cn/)</w:t>
      </w:r>
      <w:r w:rsidRPr="009110BC">
        <w:rPr>
          <w:rFonts w:ascii="Times New Roman" w:eastAsiaTheme="minorEastAsia" w:hAnsi="Times New Roman" w:cs="Times New Roman"/>
        </w:rPr>
        <w:t xml:space="preserve">. </w:t>
      </w:r>
      <w:r w:rsidR="00D87046" w:rsidRPr="009110BC">
        <w:rPr>
          <w:rFonts w:ascii="Times New Roman" w:eastAsiaTheme="minorEastAsia" w:hAnsi="Times New Roman" w:cs="Times New Roman"/>
        </w:rPr>
        <w:t>The soil map and properties</w:t>
      </w:r>
      <w:r w:rsidRPr="009110BC">
        <w:rPr>
          <w:rFonts w:ascii="Times New Roman" w:eastAsiaTheme="minorEastAsia" w:hAnsi="Times New Roman" w:cs="Times New Roman"/>
        </w:rPr>
        <w:t xml:space="preserve">, including </w:t>
      </w:r>
      <w:r w:rsidR="00D87046" w:rsidRPr="009110BC">
        <w:rPr>
          <w:rFonts w:ascii="Times New Roman" w:eastAsiaTheme="minorEastAsia" w:hAnsi="Times New Roman" w:cs="Times New Roman"/>
        </w:rPr>
        <w:t xml:space="preserve">soil </w:t>
      </w:r>
      <w:r w:rsidR="00D87046" w:rsidRPr="009110BC">
        <w:rPr>
          <w:rFonts w:ascii="Times New Roman" w:eastAsiaTheme="minorEastAsia" w:hAnsi="Times New Roman" w:cs="Times New Roman"/>
          <w:noProof/>
        </w:rPr>
        <w:t>bulk</w:t>
      </w:r>
      <w:r w:rsidR="00D87046" w:rsidRPr="009110BC">
        <w:rPr>
          <w:rFonts w:ascii="Times New Roman" w:eastAsiaTheme="minorEastAsia" w:hAnsi="Times New Roman" w:cs="Times New Roman"/>
        </w:rPr>
        <w:t xml:space="preserve"> density, SOC density, </w:t>
      </w:r>
      <w:r w:rsidRPr="009110BC">
        <w:rPr>
          <w:rFonts w:ascii="Times New Roman" w:eastAsiaTheme="minorEastAsia" w:hAnsi="Times New Roman" w:cs="Times New Roman"/>
        </w:rPr>
        <w:t>soil</w:t>
      </w:r>
      <w:r w:rsidR="00D87046" w:rsidRPr="009110BC">
        <w:rPr>
          <w:rFonts w:ascii="Times New Roman" w:eastAsiaTheme="minorEastAsia" w:hAnsi="Times New Roman" w:cs="Times New Roman"/>
        </w:rPr>
        <w:t xml:space="preserve"> clay content, and pH, co</w:t>
      </w:r>
      <w:r w:rsidRPr="009110BC">
        <w:rPr>
          <w:rFonts w:ascii="Times New Roman" w:eastAsiaTheme="minorEastAsia" w:hAnsi="Times New Roman" w:cs="Times New Roman"/>
        </w:rPr>
        <w:t xml:space="preserve">me from the China Soil Map </w:t>
      </w:r>
      <w:r w:rsidR="00D87046" w:rsidRPr="009110BC">
        <w:rPr>
          <w:rFonts w:ascii="Times New Roman" w:eastAsiaTheme="minorEastAsia" w:hAnsi="Times New Roman" w:cs="Times New Roman"/>
        </w:rPr>
        <w:fldChar w:fldCharType="begin"/>
      </w:r>
      <w:r w:rsidR="00D87046" w:rsidRPr="009110BC">
        <w:rPr>
          <w:rFonts w:ascii="Times New Roman" w:eastAsiaTheme="minorEastAsia" w:hAnsi="Times New Roman" w:cs="Times New Roman"/>
        </w:rPr>
        <w:instrText xml:space="preserve"> ADDIN ZOTERO_ITEM CSL_CITATION {"citationID":"afld83784l","properties":{"formattedCitation":"(Nachtergaele et al., 2009)","plainCitation":"(Nachtergaele et al., 2009)"},"citationItems":[{"id":297,"uris":["http://zotero.org/users/local/n3RgMt1k/items/6YVXVTEV"],"uri":["http://zotero.org/users/local/n3RgMt1k/items/6YVXVTEV"],"itemData":{"id":297,"type":"article-journal","title":"Harmonized world soil database","container-title":"Wageningen: ISRIC","source":"Google Scholar","author":[{"family":"Nachtergaele","given":"Freddy"},{"family":"Velthuizen","given":"Harrij","non-dropping-particle":"van"},{"family":"Verelst","given":"Luc"},{"family":"Batjes","given":"Niels"},{"family":"Dijkshoorn","given":"Koos"},{"family":"Engelen","given":"Vincent","non-dropping-particle":"van"},{"family":"Fischer","given":"Guenther"},{"family":"Jones","given":"Arwyn"},{"family":"Montanarella","given":"Luca"},{"family":"Petri","given":"Monica"}],"issued":{"date-parts":[["2009"]]}}}],"schema":"https://github.com/citation-style-language/schema/raw/master/csl-citation.json"} </w:instrText>
      </w:r>
      <w:r w:rsidR="00D87046" w:rsidRPr="009110BC">
        <w:rPr>
          <w:rFonts w:ascii="Times New Roman" w:eastAsiaTheme="minorEastAsia" w:hAnsi="Times New Roman" w:cs="Times New Roman"/>
        </w:rPr>
        <w:fldChar w:fldCharType="separate"/>
      </w:r>
      <w:r w:rsidR="00D87046" w:rsidRPr="009110BC">
        <w:rPr>
          <w:rFonts w:ascii="Times New Roman" w:eastAsiaTheme="minorEastAsia" w:hAnsi="Times New Roman" w:cs="Times New Roman"/>
          <w:noProof/>
        </w:rPr>
        <w:t>(Nachtergaele et al., 2009)</w:t>
      </w:r>
      <w:r w:rsidR="00D87046" w:rsidRPr="009110BC">
        <w:rPr>
          <w:rFonts w:ascii="Times New Roman" w:eastAsiaTheme="minorEastAsia" w:hAnsi="Times New Roman" w:cs="Times New Roman"/>
        </w:rPr>
        <w:fldChar w:fldCharType="end"/>
      </w:r>
      <w:r w:rsidR="00115784" w:rsidRPr="009110BC">
        <w:rPr>
          <w:rFonts w:ascii="Times New Roman" w:eastAsiaTheme="minorEastAsia" w:hAnsi="Times New Roman" w:cs="Times New Roman"/>
        </w:rPr>
        <w:t>,</w:t>
      </w:r>
      <w:r w:rsidRPr="009110BC">
        <w:rPr>
          <w:rFonts w:ascii="Times New Roman" w:eastAsiaTheme="minorEastAsia" w:hAnsi="Times New Roman" w:cs="Times New Roman"/>
        </w:rPr>
        <w:t xml:space="preserve"> obtained from the Cold and Arid Regions Sciences Data Center at Lanzhou (</w:t>
      </w:r>
      <w:hyperlink r:id="rId8" w:history="1">
        <w:r w:rsidRPr="009110BC">
          <w:rPr>
            <w:rStyle w:val="Hyperlink"/>
            <w:rFonts w:ascii="Times New Roman" w:eastAsiaTheme="minorEastAsia" w:hAnsi="Times New Roman" w:cs="Times New Roman"/>
          </w:rPr>
          <w:t>http://westdc.westgis.ac.cn</w:t>
        </w:r>
      </w:hyperlink>
      <w:r w:rsidRPr="009110BC">
        <w:rPr>
          <w:rFonts w:ascii="Times New Roman" w:eastAsiaTheme="minorEastAsia" w:hAnsi="Times New Roman" w:cs="Times New Roman"/>
        </w:rPr>
        <w:t>)</w:t>
      </w:r>
      <w:r w:rsidR="00115784" w:rsidRPr="009110BC">
        <w:rPr>
          <w:rFonts w:ascii="Times New Roman" w:eastAsiaTheme="minorEastAsia" w:hAnsi="Times New Roman" w:cs="Times New Roman"/>
        </w:rPr>
        <w:t>.</w:t>
      </w:r>
      <w:r w:rsidRPr="009110BC">
        <w:rPr>
          <w:rFonts w:ascii="Times New Roman" w:eastAsiaTheme="minorEastAsia" w:hAnsi="Times New Roman" w:cs="Times New Roman"/>
        </w:rPr>
        <w:t xml:space="preserve"> The data was developed based on the Second National Soil Survey</w:t>
      </w:r>
      <w:r w:rsidR="00115784" w:rsidRPr="009110BC">
        <w:rPr>
          <w:rFonts w:ascii="Times New Roman" w:eastAsiaTheme="minorEastAsia" w:hAnsi="Times New Roman" w:cs="Times New Roman"/>
        </w:rPr>
        <w:t xml:space="preserve"> of China</w:t>
      </w:r>
      <w:r w:rsidRPr="009110BC">
        <w:rPr>
          <w:rFonts w:ascii="Times New Roman" w:eastAsiaTheme="minorEastAsia" w:hAnsi="Times New Roman" w:cs="Times New Roman"/>
        </w:rPr>
        <w:t>, which was conducted from the late 1970s to the early 1990s.</w:t>
      </w:r>
    </w:p>
    <w:p w14:paraId="1CA3C07E" w14:textId="77777777" w:rsidR="007C7C8D" w:rsidRPr="009110BC" w:rsidRDefault="007C7C8D" w:rsidP="001A4E68">
      <w:pPr>
        <w:tabs>
          <w:tab w:val="left" w:pos="2181"/>
        </w:tabs>
        <w:rPr>
          <w:rFonts w:ascii="Times New Roman" w:eastAsiaTheme="minorEastAsia" w:hAnsi="Times New Roman" w:cs="Times New Roman"/>
          <w:lang w:eastAsia="zh-CN"/>
        </w:rPr>
      </w:pPr>
    </w:p>
    <w:p w14:paraId="546CBF91" w14:textId="46107238" w:rsidR="00B549BA" w:rsidRPr="009110BC" w:rsidRDefault="001D3C76" w:rsidP="00505D87">
      <w:pPr>
        <w:pStyle w:val="Equation"/>
        <w:jc w:val="left"/>
        <w:rPr>
          <w:rFonts w:ascii="Times New Roman" w:hAnsi="Times New Roman" w:cs="Times New Roman"/>
          <w:lang w:eastAsia="zh-CN"/>
        </w:rPr>
      </w:pPr>
      <w:r w:rsidRPr="009110BC">
        <w:rPr>
          <w:rFonts w:ascii="Times New Roman" w:hAnsi="Times New Roman" w:cs="Times New Roman"/>
          <w:noProof/>
          <w:lang w:eastAsia="zh-CN"/>
        </w:rPr>
        <w:drawing>
          <wp:inline distT="0" distB="0" distL="0" distR="0" wp14:anchorId="3D2B75BB" wp14:editId="1BC71565">
            <wp:extent cx="3595006" cy="33793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ucc.png"/>
                    <pic:cNvPicPr/>
                  </pic:nvPicPr>
                  <pic:blipFill>
                    <a:blip r:embed="rId9">
                      <a:extLst>
                        <a:ext uri="{28A0092B-C50C-407E-A947-70E740481C1C}">
                          <a14:useLocalDpi xmlns:a14="http://schemas.microsoft.com/office/drawing/2010/main" val="0"/>
                        </a:ext>
                      </a:extLst>
                    </a:blip>
                    <a:stretch>
                      <a:fillRect/>
                    </a:stretch>
                  </pic:blipFill>
                  <pic:spPr>
                    <a:xfrm>
                      <a:off x="0" y="0"/>
                      <a:ext cx="3620686" cy="3403443"/>
                    </a:xfrm>
                    <a:prstGeom prst="rect">
                      <a:avLst/>
                    </a:prstGeom>
                  </pic:spPr>
                </pic:pic>
              </a:graphicData>
            </a:graphic>
          </wp:inline>
        </w:drawing>
      </w:r>
    </w:p>
    <w:p w14:paraId="14C2F770" w14:textId="34239736" w:rsidR="00B549BA" w:rsidRPr="009110BC" w:rsidRDefault="00B549BA" w:rsidP="00FD2DEA">
      <w:pPr>
        <w:rPr>
          <w:rFonts w:ascii="Times New Roman" w:hAnsi="Times New Roman" w:cs="Times New Roman"/>
          <w:lang w:eastAsia="zh-CN"/>
        </w:rPr>
      </w:pPr>
      <w:r w:rsidRPr="009110BC">
        <w:rPr>
          <w:rFonts w:ascii="Times New Roman" w:hAnsi="Times New Roman" w:cs="Times New Roman"/>
          <w:lang w:eastAsia="zh-CN"/>
        </w:rPr>
        <w:t>Figure 1 Land use map of Beijing, 2015</w:t>
      </w:r>
    </w:p>
    <w:p w14:paraId="44CB59AF" w14:textId="0567C94F" w:rsidR="002A46E2" w:rsidRPr="009110BC" w:rsidRDefault="002A46E2" w:rsidP="00875E65">
      <w:pPr>
        <w:tabs>
          <w:tab w:val="left" w:pos="2181"/>
        </w:tabs>
        <w:rPr>
          <w:rFonts w:ascii="Times New Roman" w:hAnsi="Times New Roman" w:cs="Times New Roman"/>
          <w:lang w:eastAsia="zh-CN"/>
        </w:rPr>
      </w:pPr>
    </w:p>
    <w:p w14:paraId="4DFAA49D" w14:textId="38FD9C69" w:rsidR="002A46E2" w:rsidRPr="009110BC" w:rsidRDefault="006609F4" w:rsidP="008B38C0">
      <w:pPr>
        <w:pStyle w:val="Heading1"/>
        <w:rPr>
          <w:rFonts w:ascii="Times New Roman" w:hAnsi="Times New Roman" w:cs="Times New Roman"/>
          <w:lang w:eastAsia="zh-CN"/>
        </w:rPr>
      </w:pPr>
      <w:r w:rsidRPr="009110BC">
        <w:rPr>
          <w:rFonts w:ascii="Times New Roman" w:hAnsi="Times New Roman" w:cs="Times New Roman"/>
          <w:lang w:eastAsia="zh-CN"/>
        </w:rPr>
        <w:t xml:space="preserve">3 </w:t>
      </w:r>
      <w:r w:rsidR="002A46E2" w:rsidRPr="009110BC">
        <w:rPr>
          <w:rFonts w:ascii="Times New Roman" w:hAnsi="Times New Roman" w:cs="Times New Roman"/>
          <w:lang w:eastAsia="zh-CN"/>
        </w:rPr>
        <w:t>Methods</w:t>
      </w:r>
      <w:r w:rsidR="00FE5C2C" w:rsidRPr="009110BC">
        <w:rPr>
          <w:rFonts w:ascii="Times New Roman" w:hAnsi="Times New Roman" w:cs="Times New Roman"/>
          <w:lang w:eastAsia="zh-CN"/>
        </w:rPr>
        <w:t xml:space="preserve"> and results</w:t>
      </w:r>
    </w:p>
    <w:p w14:paraId="04DCA984" w14:textId="3D516E3A" w:rsidR="002A46E2" w:rsidRPr="009110BC" w:rsidRDefault="006609F4" w:rsidP="008B38C0">
      <w:pPr>
        <w:pStyle w:val="Heading2"/>
        <w:rPr>
          <w:rFonts w:ascii="Times New Roman" w:hAnsi="Times New Roman" w:cs="Times New Roman"/>
          <w:lang w:eastAsia="zh-CN"/>
        </w:rPr>
      </w:pPr>
      <w:r w:rsidRPr="009110BC">
        <w:rPr>
          <w:rFonts w:ascii="Times New Roman" w:hAnsi="Times New Roman" w:cs="Times New Roman"/>
          <w:lang w:eastAsia="zh-CN"/>
        </w:rPr>
        <w:t>3.1</w:t>
      </w:r>
      <w:r w:rsidR="00FD5A29" w:rsidRPr="009110BC">
        <w:rPr>
          <w:rFonts w:ascii="Times New Roman" w:hAnsi="Times New Roman" w:cs="Times New Roman"/>
          <w:lang w:eastAsia="zh-CN"/>
        </w:rPr>
        <w:t xml:space="preserve"> Food </w:t>
      </w:r>
      <w:r w:rsidR="00B33333" w:rsidRPr="009110BC">
        <w:rPr>
          <w:rFonts w:ascii="Times New Roman" w:hAnsi="Times New Roman" w:cs="Times New Roman"/>
          <w:lang w:eastAsia="zh-CN"/>
        </w:rPr>
        <w:t xml:space="preserve">crop </w:t>
      </w:r>
      <w:r w:rsidR="00FD5A29" w:rsidRPr="009110BC">
        <w:rPr>
          <w:rFonts w:ascii="Times New Roman" w:hAnsi="Times New Roman" w:cs="Times New Roman"/>
          <w:lang w:eastAsia="zh-CN"/>
        </w:rPr>
        <w:t>productivity estimating</w:t>
      </w:r>
    </w:p>
    <w:p w14:paraId="22998237" w14:textId="5A72369A" w:rsidR="00FD5A29" w:rsidRPr="009110BC" w:rsidRDefault="00B33333" w:rsidP="00FD5A29">
      <w:pPr>
        <w:rPr>
          <w:rFonts w:ascii="Times New Roman" w:hAnsi="Times New Roman" w:cs="Times New Roman"/>
          <w:lang w:eastAsia="zh-CN"/>
        </w:rPr>
      </w:pPr>
      <w:r w:rsidRPr="009110BC">
        <w:rPr>
          <w:rFonts w:ascii="Times New Roman" w:hAnsi="Times New Roman" w:cs="Times New Roman"/>
          <w:lang w:eastAsia="zh-CN"/>
        </w:rPr>
        <w:t xml:space="preserve">Food crop productivity of 1km * 1km grids were estimated based on the Global Agro-ecological Zones (GAEZ) </w:t>
      </w:r>
      <w:r w:rsidRPr="009110BC">
        <w:rPr>
          <w:rFonts w:ascii="Times New Roman" w:hAnsi="Times New Roman" w:cs="Times New Roman"/>
          <w:lang w:eastAsia="zh-CN"/>
        </w:rPr>
        <w:fldChar w:fldCharType="begin"/>
      </w:r>
      <w:r w:rsidR="009758DA">
        <w:rPr>
          <w:rFonts w:ascii="Times New Roman" w:hAnsi="Times New Roman" w:cs="Times New Roman"/>
          <w:lang w:eastAsia="zh-CN"/>
        </w:rPr>
        <w:instrText xml:space="preserve"> ADDIN ZOTERO_ITEM CSL_CITATION {"citationID":"a1f5tmji59c","properties":{"formattedCitation":"(Fischer et al., 2012, 2002)","plainCitation":"(Fischer et al., 2012, 2002)"},"citationItems":[{"id":216,"uris":["http://zotero.org/users/local/n3RgMt1k/items/HX8Q3LGI"],"uri":["http://zotero.org/users/local/n3RgMt1k/items/HX8Q3LGI"],"itemData":{"id":216,"type":"article-journal","title":"Global Agro-ecological Zones (GAEZ v3. 0)-Model Documentation","source":"Google Scholar","author":[{"family":"Fischer","given":"Günther"},{"family":"Nachtergaele","given":"Freddy O."},{"family":"Prieler","given":"Sylvia"},{"family":"Teixeira","given":"Edmar"},{"family":"Tóth","given":"Géza"},{"family":"Van Velthuizen","given":"Harrij"},{"family":"Verelst","given":"Luc"},{"family":"Wiberg","given":"David"}],"issued":{"date-parts":[["2012"]]}}},{"id":212,"uris":["http://zotero.org/users/local/n3RgMt1k/items/96BW63YC"],"uri":["http://zotero.org/users/local/n3RgMt1k/items/96BW63YC"],"itemData":{"id":212,"type":"article-journal","title":"Global agro-ecological assessment for agriculture in the 21st century: methodology and results","source":"Google Scholar","shortTitle":"Global agro-ecological assessment for agriculture in the 21st century","author":[{"family":"Fischer","given":"Günther"},{"family":"Van Velthuizen","given":"H. T."},{"family":"Shah","given":"M. M."},{"family":"Nachtergaele","given":"Freddy O."}],"issued":{"date-parts":[["2002"]]}}}],"schema":"https://github.com/citation-style-language/schema/raw/master/csl-citation.json"} </w:instrText>
      </w:r>
      <w:r w:rsidRPr="009110BC">
        <w:rPr>
          <w:rFonts w:ascii="Times New Roman" w:hAnsi="Times New Roman" w:cs="Times New Roman"/>
          <w:lang w:eastAsia="zh-CN"/>
        </w:rPr>
        <w:fldChar w:fldCharType="separate"/>
      </w:r>
      <w:r w:rsidR="009758DA">
        <w:rPr>
          <w:rFonts w:ascii="Times New Roman" w:hAnsi="Times New Roman" w:cs="Times New Roman"/>
          <w:noProof/>
          <w:lang w:eastAsia="zh-CN"/>
        </w:rPr>
        <w:t>(Fischer et al., 2012, 2002)</w:t>
      </w:r>
      <w:r w:rsidRPr="009110BC">
        <w:rPr>
          <w:rFonts w:ascii="Times New Roman" w:hAnsi="Times New Roman" w:cs="Times New Roman"/>
          <w:lang w:eastAsia="zh-CN"/>
        </w:rPr>
        <w:fldChar w:fldCharType="end"/>
      </w:r>
      <w:r w:rsidRPr="009110BC">
        <w:rPr>
          <w:rFonts w:ascii="Times New Roman" w:hAnsi="Times New Roman" w:cs="Times New Roman"/>
          <w:lang w:eastAsia="zh-CN"/>
        </w:rPr>
        <w:t xml:space="preserve"> model and land use maps of Beijing, 2015</w:t>
      </w:r>
      <w:r w:rsidR="007B26BE" w:rsidRPr="009110BC">
        <w:rPr>
          <w:rFonts w:ascii="Times New Roman" w:hAnsi="Times New Roman" w:cs="Times New Roman"/>
          <w:lang w:eastAsia="zh-CN"/>
        </w:rPr>
        <w:t xml:space="preserve"> (100 m * 100 m)</w:t>
      </w:r>
      <w:r w:rsidRPr="009110BC">
        <w:rPr>
          <w:rFonts w:ascii="Times New Roman" w:hAnsi="Times New Roman" w:cs="Times New Roman"/>
          <w:lang w:eastAsia="zh-CN"/>
        </w:rPr>
        <w:t xml:space="preserve"> (Eq. 1</w:t>
      </w:r>
      <w:r w:rsidR="00FD5A29" w:rsidRPr="009110BC">
        <w:rPr>
          <w:rFonts w:ascii="Times New Roman" w:hAnsi="Times New Roman" w:cs="Times New Roman"/>
          <w:lang w:eastAsia="zh-CN"/>
        </w:rPr>
        <w:t xml:space="preserve">). </w:t>
      </w:r>
    </w:p>
    <w:p w14:paraId="0B62B4C8" w14:textId="77126404" w:rsidR="00FD5A29" w:rsidRPr="009110BC" w:rsidRDefault="00FE3A41" w:rsidP="00B33333">
      <w:pPr>
        <w:pStyle w:val="Equation"/>
        <w:rPr>
          <w:rFonts w:ascii="Times New Roman" w:hAnsi="Times New Roman" w:cs="Times New Roman"/>
          <w:lang w:eastAsia="zh-CN"/>
        </w:rPr>
      </w:pPr>
      <m:oMath>
        <m:sSub>
          <m:sSubPr>
            <m:ctrlPr>
              <w:rPr>
                <w:rFonts w:hAnsi="Cambria Math" w:cs="Times New Roman"/>
                <w:lang w:eastAsia="zh-CN"/>
              </w:rPr>
            </m:ctrlPr>
          </m:sSubPr>
          <m:e>
            <m:r>
              <w:rPr>
                <w:rFonts w:hAnsi="Cambria Math" w:cs="Times New Roman"/>
                <w:lang w:eastAsia="zh-CN"/>
              </w:rPr>
              <m:t>FP</m:t>
            </m:r>
          </m:e>
          <m:sub>
            <m:r>
              <w:rPr>
                <w:rFonts w:hAnsi="Cambria Math" w:cs="Times New Roman"/>
                <w:lang w:eastAsia="zh-CN"/>
              </w:rPr>
              <m:t>i</m:t>
            </m:r>
          </m:sub>
        </m:sSub>
        <m:r>
          <w:rPr>
            <w:rFonts w:hAnsi="Cambria Math" w:cs="Times New Roman"/>
            <w:lang w:eastAsia="zh-CN"/>
          </w:rPr>
          <m:t xml:space="preserve">= </m:t>
        </m:r>
        <m:nary>
          <m:naryPr>
            <m:chr m:val="∑"/>
            <m:limLoc m:val="subSup"/>
            <m:supHide m:val="1"/>
            <m:ctrlPr>
              <w:rPr>
                <w:rFonts w:hAnsi="Cambria Math" w:cs="Times New Roman"/>
                <w:lang w:eastAsia="zh-CN"/>
              </w:rPr>
            </m:ctrlPr>
          </m:naryPr>
          <m:sub>
            <m:r>
              <w:rPr>
                <w:rFonts w:hAnsi="Cambria Math" w:cs="Times New Roman"/>
                <w:lang w:eastAsia="zh-CN"/>
              </w:rPr>
              <m:t>j</m:t>
            </m:r>
          </m:sub>
          <m:sup/>
          <m:e>
            <m:r>
              <w:rPr>
                <w:rFonts w:hAnsi="Cambria Math" w:cs="Times New Roman"/>
                <w:lang w:eastAsia="zh-CN"/>
              </w:rPr>
              <m:t>r*</m:t>
            </m:r>
            <m:sSub>
              <m:sSubPr>
                <m:ctrlPr>
                  <w:rPr>
                    <w:rFonts w:hAnsi="Cambria Math" w:cs="Times New Roman"/>
                    <w:lang w:eastAsia="zh-CN"/>
                  </w:rPr>
                </m:ctrlPr>
              </m:sSubPr>
              <m:e>
                <m:r>
                  <w:rPr>
                    <w:rFonts w:hAnsi="Cambria Math" w:cs="Times New Roman"/>
                    <w:lang w:eastAsia="zh-CN"/>
                  </w:rPr>
                  <m:t>P</m:t>
                </m:r>
              </m:e>
              <m:sub>
                <m:r>
                  <w:rPr>
                    <w:rFonts w:hAnsi="Cambria Math" w:cs="Times New Roman"/>
                    <w:lang w:eastAsia="zh-CN"/>
                  </w:rPr>
                  <m:t>j</m:t>
                </m:r>
              </m:sub>
            </m:sSub>
          </m:e>
        </m:nary>
        <m:r>
          <w:rPr>
            <w:rFonts w:hAnsi="Cambria Math" w:cs="Times New Roman"/>
            <w:lang w:eastAsia="zh-CN"/>
          </w:rPr>
          <m:t xml:space="preserve"> </m:t>
        </m:r>
      </m:oMath>
      <w:r w:rsidR="00FD5A29" w:rsidRPr="009110BC">
        <w:rPr>
          <w:rFonts w:ascii="Times New Roman" w:hAnsi="Times New Roman" w:cs="Times New Roman"/>
          <w:lang w:eastAsia="zh-CN"/>
        </w:rPr>
        <w:t xml:space="preserve">                   </w:t>
      </w:r>
      <w:r w:rsidR="003F6416" w:rsidRPr="009110BC">
        <w:rPr>
          <w:rFonts w:ascii="Times New Roman" w:hAnsi="Times New Roman" w:cs="Times New Roman"/>
          <w:lang w:eastAsia="zh-CN"/>
        </w:rPr>
        <w:t xml:space="preserve">       </w:t>
      </w:r>
      <w:r w:rsidR="00FD5A29" w:rsidRPr="009110BC">
        <w:rPr>
          <w:rFonts w:ascii="Times New Roman" w:hAnsi="Times New Roman" w:cs="Times New Roman"/>
          <w:lang w:eastAsia="zh-CN"/>
        </w:rPr>
        <w:t xml:space="preserve">                                   </w:t>
      </w:r>
      <w:r w:rsidR="00BA3360" w:rsidRPr="009110BC">
        <w:rPr>
          <w:rFonts w:ascii="Times New Roman" w:hAnsi="Times New Roman" w:cs="Times New Roman"/>
          <w:lang w:eastAsia="zh-CN"/>
        </w:rPr>
        <w:t>(1</w:t>
      </w:r>
      <w:r w:rsidR="00FD5A29" w:rsidRPr="009110BC">
        <w:rPr>
          <w:rFonts w:ascii="Times New Roman" w:hAnsi="Times New Roman" w:cs="Times New Roman"/>
          <w:lang w:eastAsia="zh-CN"/>
        </w:rPr>
        <w:t>)</w:t>
      </w:r>
    </w:p>
    <w:p w14:paraId="64BE1D05" w14:textId="161172B5" w:rsidR="00FD5A29" w:rsidRPr="009110BC" w:rsidRDefault="00B33333" w:rsidP="00FD5A29">
      <w:pPr>
        <w:tabs>
          <w:tab w:val="left" w:pos="2181"/>
        </w:tabs>
        <w:rPr>
          <w:rFonts w:ascii="Times New Roman" w:hAnsi="Times New Roman" w:cs="Times New Roman"/>
          <w:lang w:eastAsia="zh-CN"/>
        </w:rPr>
      </w:pPr>
      <w:r w:rsidRPr="009110BC">
        <w:rPr>
          <w:rFonts w:ascii="Times New Roman" w:hAnsi="Times New Roman" w:cs="Times New Roman"/>
          <w:lang w:eastAsia="zh-CN"/>
        </w:rPr>
        <w:t>where</w:t>
      </w:r>
      <w:r w:rsidRPr="009110BC">
        <w:rPr>
          <w:rFonts w:ascii="Times New Roman" w:hAnsi="Times New Roman" w:cs="Times New Roman"/>
          <w:i/>
          <w:lang w:eastAsia="zh-CN"/>
        </w:rPr>
        <w:t xml:space="preserve"> </w:t>
      </w:r>
      <m:oMath>
        <m:r>
          <w:rPr>
            <w:rFonts w:ascii="Cambria Math" w:hAnsi="Cambria Math" w:cs="Times New Roman"/>
            <w:lang w:eastAsia="zh-CN"/>
          </w:rPr>
          <m:t>j</m:t>
        </m:r>
      </m:oMath>
      <w:r w:rsidR="007B26BE" w:rsidRPr="009110BC">
        <w:rPr>
          <w:rFonts w:ascii="Times New Roman" w:hAnsi="Times New Roman" w:cs="Times New Roman"/>
          <w:i/>
          <w:lang w:eastAsia="zh-CN"/>
        </w:rPr>
        <w:t xml:space="preserve"> </w:t>
      </w:r>
      <w:r w:rsidR="007B26BE" w:rsidRPr="009110BC">
        <w:rPr>
          <w:rFonts w:ascii="Times New Roman" w:hAnsi="Times New Roman" w:cs="Times New Roman"/>
          <w:lang w:eastAsia="zh-CN"/>
        </w:rPr>
        <w:t>represents land use grids</w:t>
      </w:r>
      <w:r w:rsidR="005F33E8" w:rsidRPr="009110BC">
        <w:rPr>
          <w:rFonts w:ascii="Times New Roman" w:hAnsi="Times New Roman" w:cs="Times New Roman"/>
          <w:lang w:eastAsia="zh-CN"/>
        </w:rPr>
        <w:t xml:space="preserve"> of 100 * 100m</w:t>
      </w:r>
      <w:r w:rsidR="007B26BE" w:rsidRPr="009110BC">
        <w:rPr>
          <w:rFonts w:ascii="Times New Roman" w:hAnsi="Times New Roman" w:cs="Times New Roman"/>
          <w:lang w:eastAsia="zh-CN"/>
        </w:rPr>
        <w:t xml:space="preserve"> in the</w:t>
      </w:r>
      <w:r w:rsidR="005F33E8" w:rsidRPr="009110BC">
        <w:rPr>
          <w:rFonts w:ascii="Times New Roman" w:hAnsi="Times New Roman" w:cs="Times New Roman"/>
          <w:lang w:eastAsia="zh-CN"/>
        </w:rPr>
        <w:t xml:space="preserve"> zoning grid of 1km * 1km;</w:t>
      </w:r>
      <w:r w:rsidR="007B26BE" w:rsidRPr="009110BC">
        <w:rPr>
          <w:rFonts w:ascii="Times New Roman" w:hAnsi="Times New Roman" w:cs="Times New Roman"/>
          <w:i/>
          <w:lang w:eastAsia="zh-CN"/>
        </w:rPr>
        <w:t xml:space="preserve"> </w:t>
      </w:r>
      <w:r w:rsidR="00FD5A29" w:rsidRPr="009110BC">
        <w:rPr>
          <w:rFonts w:ascii="Times New Roman" w:hAnsi="Times New Roman" w:cs="Times New Roman"/>
          <w:lang w:eastAsia="zh-CN"/>
        </w:rPr>
        <w:t xml:space="preserve"> </w:t>
      </w:r>
      <m:oMath>
        <m:r>
          <w:rPr>
            <w:rFonts w:ascii="Cambria Math" w:hAnsi="Cambria Math" w:cs="Times New Roman"/>
            <w:lang w:eastAsia="zh-CN"/>
          </w:rPr>
          <m:t>r</m:t>
        </m:r>
      </m:oMath>
      <w:r w:rsidR="00FD5A29" w:rsidRPr="009110BC">
        <w:rPr>
          <w:rFonts w:ascii="Times New Roman" w:hAnsi="Times New Roman" w:cs="Times New Roman"/>
          <w:lang w:eastAsia="zh-CN"/>
        </w:rPr>
        <w:t xml:space="preserve"> represents the food cultivation ratio which can be calculated from the statistical book (table 1). </w:t>
      </w:r>
      <m:oMath>
        <m:sSub>
          <m:sSubPr>
            <m:ctrlPr>
              <w:rPr>
                <w:rFonts w:ascii="Cambria Math" w:hAnsi="Cambria Math" w:cs="Times New Roman"/>
                <w:i/>
                <w:lang w:eastAsia="zh-CN"/>
              </w:rPr>
            </m:ctrlPr>
          </m:sSubPr>
          <m:e>
            <m:r>
              <w:rPr>
                <w:rFonts w:ascii="Cambria Math" w:hAnsi="Cambria Math" w:cs="Times New Roman"/>
                <w:lang w:eastAsia="zh-CN"/>
              </w:rPr>
              <m:t>P</m:t>
            </m:r>
          </m:e>
          <m:sub>
            <m:r>
              <w:rPr>
                <w:rFonts w:ascii="Cambria Math" w:hAnsi="Cambria Math" w:cs="Times New Roman"/>
                <w:lang w:eastAsia="zh-CN"/>
              </w:rPr>
              <m:t>j</m:t>
            </m:r>
          </m:sub>
        </m:sSub>
      </m:oMath>
      <w:r w:rsidR="005F33E8" w:rsidRPr="009110BC">
        <w:rPr>
          <w:rFonts w:ascii="Times New Roman" w:hAnsi="Times New Roman" w:cs="Times New Roman"/>
          <w:lang w:eastAsia="zh-CN"/>
        </w:rPr>
        <w:t xml:space="preserve"> represents the </w:t>
      </w:r>
      <w:r w:rsidR="00FD5A29" w:rsidRPr="009110BC">
        <w:rPr>
          <w:rFonts w:ascii="Times New Roman" w:hAnsi="Times New Roman" w:cs="Times New Roman"/>
          <w:lang w:eastAsia="zh-CN"/>
        </w:rPr>
        <w:t xml:space="preserve">food production capacity of the grid estimated by the </w:t>
      </w:r>
      <w:r w:rsidRPr="009110BC">
        <w:rPr>
          <w:rFonts w:ascii="Times New Roman" w:hAnsi="Times New Roman" w:cs="Times New Roman"/>
          <w:lang w:eastAsia="zh-CN"/>
        </w:rPr>
        <w:t>GAEZ</w:t>
      </w:r>
      <w:r w:rsidR="00FD5A29" w:rsidRPr="009110BC">
        <w:rPr>
          <w:rFonts w:ascii="Times New Roman" w:hAnsi="Times New Roman" w:cs="Times New Roman"/>
          <w:lang w:eastAsia="zh-CN"/>
        </w:rPr>
        <w:t xml:space="preserve"> model. In the GAEZ model, we </w:t>
      </w:r>
      <w:r w:rsidR="00FD5A29" w:rsidRPr="009110BC">
        <w:rPr>
          <w:rFonts w:ascii="Times New Roman" w:hAnsi="Times New Roman" w:cs="Times New Roman"/>
          <w:lang w:eastAsia="zh-CN"/>
        </w:rPr>
        <w:lastRenderedPageBreak/>
        <w:t>selected maize as the crop type and calculated the aggregate potential productivity based on the soil and slope distribution on the one hand, and crop, environment and management specific fallow period requirements on the other hand</w:t>
      </w:r>
      <w:r w:rsidR="005F33E8" w:rsidRPr="009110BC">
        <w:rPr>
          <w:rFonts w:ascii="Times New Roman" w:hAnsi="Times New Roman" w:cs="Times New Roman"/>
          <w:lang w:eastAsia="zh-CN"/>
        </w:rPr>
        <w:t xml:space="preserve"> </w:t>
      </w:r>
      <w:r w:rsidR="005F33E8" w:rsidRPr="009110BC">
        <w:rPr>
          <w:rFonts w:ascii="Times New Roman" w:hAnsi="Times New Roman" w:cs="Times New Roman"/>
          <w:lang w:eastAsia="zh-CN"/>
        </w:rPr>
        <w:fldChar w:fldCharType="begin"/>
      </w:r>
      <w:r w:rsidR="005F33E8" w:rsidRPr="009110BC">
        <w:rPr>
          <w:rFonts w:ascii="Times New Roman" w:hAnsi="Times New Roman" w:cs="Times New Roman"/>
          <w:lang w:eastAsia="zh-CN"/>
        </w:rPr>
        <w:instrText xml:space="preserve"> ADDIN ZOTERO_ITEM CSL_CITATION {"citationID":"a1vcu1l3kvr","properties":{"formattedCitation":"(Fischer et al., 2012)","plainCitation":"(Fischer et al., 2012)"},"citationItems":[{"id":216,"uris":["http://zotero.org/users/local/n3RgMt1k/items/HX8Q3LGI"],"uri":["http://zotero.org/users/local/n3RgMt1k/items/HX8Q3LGI"],"itemData":{"id":216,"type":"article-journal","title":"Global Agro-ecological Zones (GAEZ v3. 0)-Model Documentation","source":"Google Scholar","author":[{"family":"Fischer","given":"Günther"},{"family":"Nachtergaele","given":"Freddy O."},{"family":"Prieler","given":"Sylvia"},{"family":"Teixeira","given":"Edmar"},{"family":"Tóth","given":"Géza"},{"family":"Van Velthuizen","given":"Harrij"},{"family":"Verelst","given":"Luc"},{"family":"Wiberg","given":"David"}],"issued":{"date-parts":[["2012"]]}}}],"schema":"https://github.com/citation-style-language/schema/raw/master/csl-citation.json"} </w:instrText>
      </w:r>
      <w:r w:rsidR="005F33E8" w:rsidRPr="009110BC">
        <w:rPr>
          <w:rFonts w:ascii="Times New Roman" w:hAnsi="Times New Roman" w:cs="Times New Roman"/>
          <w:lang w:eastAsia="zh-CN"/>
        </w:rPr>
        <w:fldChar w:fldCharType="separate"/>
      </w:r>
      <w:r w:rsidR="005F33E8" w:rsidRPr="009110BC">
        <w:rPr>
          <w:rFonts w:ascii="Times New Roman" w:hAnsi="Times New Roman" w:cs="Times New Roman"/>
          <w:noProof/>
          <w:lang w:eastAsia="zh-CN"/>
        </w:rPr>
        <w:t>(Fischer et al., 2012)</w:t>
      </w:r>
      <w:r w:rsidR="005F33E8" w:rsidRPr="009110BC">
        <w:rPr>
          <w:rFonts w:ascii="Times New Roman" w:hAnsi="Times New Roman" w:cs="Times New Roman"/>
          <w:lang w:eastAsia="zh-CN"/>
        </w:rPr>
        <w:fldChar w:fldCharType="end"/>
      </w:r>
      <w:r w:rsidR="00FD5A29" w:rsidRPr="009110BC">
        <w:rPr>
          <w:rFonts w:ascii="Times New Roman" w:hAnsi="Times New Roman" w:cs="Times New Roman"/>
          <w:lang w:eastAsia="zh-CN"/>
        </w:rPr>
        <w:t xml:space="preserve">. </w:t>
      </w:r>
    </w:p>
    <w:p w14:paraId="6C6C23C7" w14:textId="77777777" w:rsidR="00FD5A29" w:rsidRPr="009110BC" w:rsidRDefault="00FD5A29" w:rsidP="00FD5A29">
      <w:pPr>
        <w:tabs>
          <w:tab w:val="left" w:pos="2181"/>
        </w:tabs>
        <w:rPr>
          <w:rFonts w:ascii="Times New Roman" w:hAnsi="Times New Roman" w:cs="Times New Roman"/>
          <w:lang w:eastAsia="zh-CN"/>
        </w:rPr>
      </w:pPr>
    </w:p>
    <w:p w14:paraId="0BA576C4" w14:textId="70C2FDDF" w:rsidR="00FD5A29" w:rsidRPr="009110BC" w:rsidRDefault="00FD5A29" w:rsidP="00FD5A29">
      <w:pPr>
        <w:tabs>
          <w:tab w:val="left" w:pos="2181"/>
        </w:tabs>
        <w:rPr>
          <w:rFonts w:ascii="Times New Roman" w:hAnsi="Times New Roman" w:cs="Times New Roman"/>
          <w:lang w:eastAsia="zh-CN"/>
        </w:rPr>
      </w:pPr>
      <w:r w:rsidRPr="009110BC">
        <w:rPr>
          <w:rFonts w:ascii="Times New Roman" w:hAnsi="Times New Roman" w:cs="Times New Roman"/>
          <w:lang w:eastAsia="zh-CN"/>
        </w:rPr>
        <w:t>Table 1 Food cultivation ratio of different counties in Beijing</w:t>
      </w:r>
    </w:p>
    <w:tbl>
      <w:tblPr>
        <w:tblW w:w="5000" w:type="pct"/>
        <w:tblLook w:val="0000" w:firstRow="0" w:lastRow="0" w:firstColumn="0" w:lastColumn="0" w:noHBand="0" w:noVBand="0"/>
      </w:tblPr>
      <w:tblGrid>
        <w:gridCol w:w="1620"/>
        <w:gridCol w:w="2700"/>
        <w:gridCol w:w="2341"/>
        <w:gridCol w:w="2699"/>
      </w:tblGrid>
      <w:tr w:rsidR="00FD5A29" w:rsidRPr="009110BC" w14:paraId="07D241F2" w14:textId="77777777" w:rsidTr="006E7B3A">
        <w:tc>
          <w:tcPr>
            <w:tcW w:w="865" w:type="pct"/>
            <w:tcBorders>
              <w:top w:val="single" w:sz="8" w:space="0" w:color="auto"/>
              <w:bottom w:val="single" w:sz="8" w:space="0" w:color="auto"/>
            </w:tcBorders>
            <w:vAlign w:val="center"/>
          </w:tcPr>
          <w:p w14:paraId="65C9FF37" w14:textId="4EDF16E1" w:rsidR="00FD5A29" w:rsidRPr="009110BC" w:rsidRDefault="00FD5A29" w:rsidP="008A5FEA">
            <w:pPr>
              <w:tabs>
                <w:tab w:val="left" w:pos="2181"/>
              </w:tabs>
              <w:rPr>
                <w:rFonts w:ascii="Times New Roman" w:hAnsi="Times New Roman" w:cs="Times New Roman"/>
                <w:sz w:val="20"/>
                <w:lang w:eastAsia="zh-CN"/>
              </w:rPr>
            </w:pPr>
            <w:r w:rsidRPr="009110BC">
              <w:rPr>
                <w:rFonts w:ascii="Times New Roman" w:hAnsi="Times New Roman" w:cs="Times New Roman"/>
                <w:sz w:val="20"/>
                <w:lang w:eastAsia="zh-CN"/>
              </w:rPr>
              <w:t>County</w:t>
            </w:r>
            <w:r w:rsidR="006E7B3A" w:rsidRPr="009110BC">
              <w:rPr>
                <w:rFonts w:ascii="Times New Roman" w:hAnsi="Times New Roman" w:cs="Times New Roman"/>
                <w:sz w:val="20"/>
                <w:lang w:eastAsia="zh-CN"/>
              </w:rPr>
              <w:t xml:space="preserve"> name</w:t>
            </w:r>
          </w:p>
        </w:tc>
        <w:tc>
          <w:tcPr>
            <w:tcW w:w="1442" w:type="pct"/>
            <w:tcBorders>
              <w:top w:val="single" w:sz="8" w:space="0" w:color="auto"/>
              <w:bottom w:val="single" w:sz="8" w:space="0" w:color="auto"/>
            </w:tcBorders>
            <w:vAlign w:val="center"/>
          </w:tcPr>
          <w:p w14:paraId="1150BBCC" w14:textId="77777777" w:rsidR="00FD5A29" w:rsidRPr="009110BC" w:rsidRDefault="00FD5A29" w:rsidP="008A5FEA">
            <w:pPr>
              <w:autoSpaceDE w:val="0"/>
              <w:autoSpaceDN w:val="0"/>
              <w:adjustRightInd w:val="0"/>
              <w:spacing w:line="380" w:lineRule="atLeast"/>
              <w:jc w:val="center"/>
              <w:rPr>
                <w:rFonts w:ascii="Times New Roman" w:hAnsi="Times New Roman" w:cs="Times New Roman"/>
                <w:sz w:val="20"/>
                <w:lang w:eastAsia="zh-CN"/>
              </w:rPr>
            </w:pPr>
            <w:r w:rsidRPr="009110BC">
              <w:rPr>
                <w:rFonts w:ascii="Times New Roman" w:hAnsi="Times New Roman" w:cs="Times New Roman"/>
                <w:sz w:val="20"/>
                <w:lang w:eastAsia="zh-CN"/>
              </w:rPr>
              <w:t>Agricultural land area</w:t>
            </w:r>
          </w:p>
          <w:p w14:paraId="61413A47" w14:textId="77777777" w:rsidR="00FD5A29" w:rsidRPr="009110BC" w:rsidRDefault="00FD5A29" w:rsidP="008A5FEA">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sz w:val="20"/>
                <w:lang w:eastAsia="zh-CN"/>
              </w:rPr>
              <w:t xml:space="preserve"> (ha)</w:t>
            </w:r>
          </w:p>
        </w:tc>
        <w:tc>
          <w:tcPr>
            <w:tcW w:w="1250" w:type="pct"/>
            <w:tcBorders>
              <w:top w:val="single" w:sz="8" w:space="0" w:color="auto"/>
              <w:bottom w:val="single" w:sz="8" w:space="0" w:color="auto"/>
            </w:tcBorders>
            <w:vAlign w:val="center"/>
          </w:tcPr>
          <w:p w14:paraId="4DC82260" w14:textId="77777777" w:rsidR="006E7B3A" w:rsidRPr="009110BC" w:rsidRDefault="009530DD" w:rsidP="008A5FEA">
            <w:pPr>
              <w:autoSpaceDE w:val="0"/>
              <w:autoSpaceDN w:val="0"/>
              <w:adjustRightInd w:val="0"/>
              <w:spacing w:line="380" w:lineRule="atLeast"/>
              <w:jc w:val="center"/>
              <w:rPr>
                <w:rFonts w:ascii="Times New Roman" w:hAnsi="Times New Roman" w:cs="Times New Roman"/>
                <w:sz w:val="20"/>
                <w:lang w:eastAsia="zh-CN"/>
              </w:rPr>
            </w:pPr>
            <w:r w:rsidRPr="009110BC">
              <w:rPr>
                <w:rFonts w:ascii="Times New Roman" w:hAnsi="Times New Roman" w:cs="Times New Roman"/>
                <w:sz w:val="20"/>
                <w:lang w:eastAsia="zh-CN"/>
              </w:rPr>
              <w:t>Food crop</w:t>
            </w:r>
            <w:r w:rsidR="00FD5A29" w:rsidRPr="009110BC">
              <w:rPr>
                <w:rFonts w:ascii="Times New Roman" w:hAnsi="Times New Roman" w:cs="Times New Roman"/>
                <w:sz w:val="20"/>
                <w:lang w:eastAsia="zh-CN"/>
              </w:rPr>
              <w:t xml:space="preserve"> cultivation area </w:t>
            </w:r>
          </w:p>
          <w:p w14:paraId="1E65A656" w14:textId="49F81846" w:rsidR="00FD5A29" w:rsidRPr="009110BC" w:rsidRDefault="00FD5A29" w:rsidP="008A5FEA">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sz w:val="20"/>
                <w:lang w:eastAsia="zh-CN"/>
              </w:rPr>
              <w:t>(ha)</w:t>
            </w:r>
          </w:p>
        </w:tc>
        <w:tc>
          <w:tcPr>
            <w:tcW w:w="1442" w:type="pct"/>
            <w:tcBorders>
              <w:top w:val="single" w:sz="8" w:space="0" w:color="auto"/>
              <w:bottom w:val="single" w:sz="8" w:space="0" w:color="auto"/>
            </w:tcBorders>
            <w:vAlign w:val="center"/>
          </w:tcPr>
          <w:p w14:paraId="3CAB0457" w14:textId="5A89C172" w:rsidR="00FD5A29" w:rsidRPr="009110BC" w:rsidRDefault="00C07CCD" w:rsidP="008A5FEA">
            <w:pPr>
              <w:autoSpaceDE w:val="0"/>
              <w:autoSpaceDN w:val="0"/>
              <w:adjustRightInd w:val="0"/>
              <w:spacing w:line="380" w:lineRule="atLeast"/>
              <w:jc w:val="center"/>
              <w:rPr>
                <w:rFonts w:ascii="Times New Roman" w:hAnsi="Times New Roman" w:cs="Times New Roman"/>
                <w:sz w:val="20"/>
                <w:lang w:eastAsia="zh-CN"/>
              </w:rPr>
            </w:pPr>
            <w:r w:rsidRPr="009110BC">
              <w:rPr>
                <w:rFonts w:ascii="Times New Roman" w:hAnsi="Times New Roman" w:cs="Times New Roman"/>
                <w:sz w:val="20"/>
                <w:lang w:eastAsia="zh-CN"/>
              </w:rPr>
              <w:t>Food crop</w:t>
            </w:r>
            <w:r w:rsidR="00FD5A29" w:rsidRPr="009110BC">
              <w:rPr>
                <w:rFonts w:ascii="Times New Roman" w:hAnsi="Times New Roman" w:cs="Times New Roman"/>
                <w:sz w:val="20"/>
                <w:lang w:eastAsia="zh-CN"/>
              </w:rPr>
              <w:t xml:space="preserve"> cultivation ratio</w:t>
            </w:r>
          </w:p>
        </w:tc>
      </w:tr>
      <w:tr w:rsidR="00AF6D62" w:rsidRPr="009110BC" w14:paraId="4A259F65" w14:textId="77777777" w:rsidTr="006E7B3A">
        <w:tc>
          <w:tcPr>
            <w:tcW w:w="865" w:type="pct"/>
            <w:tcBorders>
              <w:top w:val="single" w:sz="8" w:space="0" w:color="auto"/>
            </w:tcBorders>
          </w:tcPr>
          <w:p w14:paraId="28388734" w14:textId="08770C47" w:rsidR="00AF6D62" w:rsidRPr="009110BC" w:rsidRDefault="00AF6D62" w:rsidP="00AF6D62">
            <w:pPr>
              <w:autoSpaceDE w:val="0"/>
              <w:autoSpaceDN w:val="0"/>
              <w:adjustRightInd w:val="0"/>
              <w:spacing w:line="380" w:lineRule="atLeast"/>
              <w:rPr>
                <w:rFonts w:ascii="Times New Roman" w:hAnsi="Times New Roman" w:cs="Times New Roman"/>
                <w:color w:val="000000"/>
                <w:sz w:val="20"/>
                <w:szCs w:val="32"/>
              </w:rPr>
            </w:pPr>
            <w:r w:rsidRPr="009110BC">
              <w:rPr>
                <w:rFonts w:ascii="Times New Roman" w:hAnsi="Times New Roman" w:cs="Times New Roman"/>
              </w:rPr>
              <w:t>Changpin</w:t>
            </w:r>
          </w:p>
        </w:tc>
        <w:tc>
          <w:tcPr>
            <w:tcW w:w="1442" w:type="pct"/>
            <w:tcBorders>
              <w:top w:val="single" w:sz="8" w:space="0" w:color="auto"/>
            </w:tcBorders>
          </w:tcPr>
          <w:p w14:paraId="1BA7A8C4" w14:textId="20C1F785"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30694</w:t>
            </w:r>
          </w:p>
        </w:tc>
        <w:tc>
          <w:tcPr>
            <w:tcW w:w="1250" w:type="pct"/>
            <w:tcBorders>
              <w:top w:val="single" w:sz="8" w:space="0" w:color="auto"/>
            </w:tcBorders>
          </w:tcPr>
          <w:p w14:paraId="0A0216A3" w14:textId="62E52842"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2078</w:t>
            </w:r>
          </w:p>
        </w:tc>
        <w:tc>
          <w:tcPr>
            <w:tcW w:w="1442" w:type="pct"/>
            <w:tcBorders>
              <w:top w:val="single" w:sz="8" w:space="0" w:color="auto"/>
            </w:tcBorders>
          </w:tcPr>
          <w:p w14:paraId="0D2B1DDF" w14:textId="68DBDD15"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0.07</w:t>
            </w:r>
          </w:p>
        </w:tc>
      </w:tr>
      <w:tr w:rsidR="00AF6D62" w:rsidRPr="009110BC" w14:paraId="320995D5" w14:textId="77777777" w:rsidTr="006E7B3A">
        <w:tc>
          <w:tcPr>
            <w:tcW w:w="865" w:type="pct"/>
          </w:tcPr>
          <w:p w14:paraId="2060C60D" w14:textId="65B0BCAB" w:rsidR="00AF6D62" w:rsidRPr="009110BC" w:rsidRDefault="00AF6D62" w:rsidP="00AF6D62">
            <w:pPr>
              <w:autoSpaceDE w:val="0"/>
              <w:autoSpaceDN w:val="0"/>
              <w:adjustRightInd w:val="0"/>
              <w:spacing w:line="380" w:lineRule="atLeast"/>
              <w:rPr>
                <w:rFonts w:ascii="Times New Roman" w:hAnsi="Times New Roman" w:cs="Times New Roman"/>
                <w:color w:val="000000"/>
                <w:sz w:val="20"/>
                <w:szCs w:val="32"/>
              </w:rPr>
            </w:pPr>
            <w:r w:rsidRPr="009110BC">
              <w:rPr>
                <w:rFonts w:ascii="Times New Roman" w:hAnsi="Times New Roman" w:cs="Times New Roman"/>
              </w:rPr>
              <w:t>Chaoyang</w:t>
            </w:r>
          </w:p>
        </w:tc>
        <w:tc>
          <w:tcPr>
            <w:tcW w:w="1442" w:type="pct"/>
          </w:tcPr>
          <w:p w14:paraId="3B9AAAD4" w14:textId="0260CB9F"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8334</w:t>
            </w:r>
          </w:p>
        </w:tc>
        <w:tc>
          <w:tcPr>
            <w:tcW w:w="1250" w:type="pct"/>
          </w:tcPr>
          <w:p w14:paraId="37985325" w14:textId="01699826"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20</w:t>
            </w:r>
          </w:p>
        </w:tc>
        <w:tc>
          <w:tcPr>
            <w:tcW w:w="1442" w:type="pct"/>
          </w:tcPr>
          <w:p w14:paraId="69BA7AE5" w14:textId="063FFF2D"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0.01</w:t>
            </w:r>
          </w:p>
        </w:tc>
      </w:tr>
      <w:tr w:rsidR="00AF6D62" w:rsidRPr="009110BC" w14:paraId="479F1798" w14:textId="77777777" w:rsidTr="006E7B3A">
        <w:tc>
          <w:tcPr>
            <w:tcW w:w="865" w:type="pct"/>
          </w:tcPr>
          <w:p w14:paraId="34C5E2C6" w14:textId="48E44FAC" w:rsidR="00AF6D62" w:rsidRPr="009110BC" w:rsidRDefault="00AF6D62" w:rsidP="00AF6D62">
            <w:pPr>
              <w:autoSpaceDE w:val="0"/>
              <w:autoSpaceDN w:val="0"/>
              <w:adjustRightInd w:val="0"/>
              <w:spacing w:line="380" w:lineRule="atLeast"/>
              <w:rPr>
                <w:rFonts w:ascii="Times New Roman" w:hAnsi="Times New Roman" w:cs="Times New Roman"/>
                <w:color w:val="000000"/>
                <w:sz w:val="20"/>
                <w:szCs w:val="32"/>
              </w:rPr>
            </w:pPr>
            <w:r w:rsidRPr="009110BC">
              <w:rPr>
                <w:rFonts w:ascii="Times New Roman" w:hAnsi="Times New Roman" w:cs="Times New Roman"/>
              </w:rPr>
              <w:t>Daxing</w:t>
            </w:r>
          </w:p>
        </w:tc>
        <w:tc>
          <w:tcPr>
            <w:tcW w:w="1442" w:type="pct"/>
          </w:tcPr>
          <w:p w14:paraId="269989F7" w14:textId="2B32501F"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61742</w:t>
            </w:r>
          </w:p>
        </w:tc>
        <w:tc>
          <w:tcPr>
            <w:tcW w:w="1250" w:type="pct"/>
          </w:tcPr>
          <w:p w14:paraId="6B4E9FDF" w14:textId="26EFCD4B"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19144</w:t>
            </w:r>
          </w:p>
        </w:tc>
        <w:tc>
          <w:tcPr>
            <w:tcW w:w="1442" w:type="pct"/>
          </w:tcPr>
          <w:p w14:paraId="4258115E" w14:textId="6462473C"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0.31</w:t>
            </w:r>
          </w:p>
        </w:tc>
      </w:tr>
      <w:tr w:rsidR="00AF6D62" w:rsidRPr="009110BC" w14:paraId="1926C5F7" w14:textId="77777777" w:rsidTr="006E7B3A">
        <w:tc>
          <w:tcPr>
            <w:tcW w:w="865" w:type="pct"/>
          </w:tcPr>
          <w:p w14:paraId="3D58F0E5" w14:textId="6D62753D" w:rsidR="00AF6D62" w:rsidRPr="009110BC" w:rsidRDefault="00AF6D62" w:rsidP="00AF6D62">
            <w:pPr>
              <w:autoSpaceDE w:val="0"/>
              <w:autoSpaceDN w:val="0"/>
              <w:adjustRightInd w:val="0"/>
              <w:spacing w:line="380" w:lineRule="atLeast"/>
              <w:rPr>
                <w:rFonts w:ascii="Times New Roman" w:hAnsi="Times New Roman" w:cs="Times New Roman"/>
                <w:color w:val="000000"/>
                <w:sz w:val="20"/>
                <w:szCs w:val="32"/>
              </w:rPr>
            </w:pPr>
            <w:r w:rsidRPr="009110BC">
              <w:rPr>
                <w:rFonts w:ascii="Times New Roman" w:hAnsi="Times New Roman" w:cs="Times New Roman"/>
              </w:rPr>
              <w:t>Fangshan</w:t>
            </w:r>
          </w:p>
        </w:tc>
        <w:tc>
          <w:tcPr>
            <w:tcW w:w="1442" w:type="pct"/>
          </w:tcPr>
          <w:p w14:paraId="181E5065" w14:textId="47A5F7D3"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36601</w:t>
            </w:r>
          </w:p>
        </w:tc>
        <w:tc>
          <w:tcPr>
            <w:tcW w:w="1250" w:type="pct"/>
          </w:tcPr>
          <w:p w14:paraId="5DFEE5F1" w14:textId="14575F20"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12324</w:t>
            </w:r>
          </w:p>
        </w:tc>
        <w:tc>
          <w:tcPr>
            <w:tcW w:w="1442" w:type="pct"/>
          </w:tcPr>
          <w:p w14:paraId="16C831AF" w14:textId="090053FA"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0.34</w:t>
            </w:r>
          </w:p>
        </w:tc>
      </w:tr>
      <w:tr w:rsidR="00AF6D62" w:rsidRPr="009110BC" w14:paraId="50314D2A" w14:textId="77777777" w:rsidTr="006E7B3A">
        <w:tc>
          <w:tcPr>
            <w:tcW w:w="865" w:type="pct"/>
          </w:tcPr>
          <w:p w14:paraId="7F8561D4" w14:textId="152D6093" w:rsidR="00AF6D62" w:rsidRPr="009110BC" w:rsidRDefault="00AF6D62" w:rsidP="00AF6D62">
            <w:pPr>
              <w:autoSpaceDE w:val="0"/>
              <w:autoSpaceDN w:val="0"/>
              <w:adjustRightInd w:val="0"/>
              <w:spacing w:line="380" w:lineRule="atLeast"/>
              <w:rPr>
                <w:rFonts w:ascii="Times New Roman" w:hAnsi="Times New Roman" w:cs="Times New Roman"/>
                <w:color w:val="000000"/>
                <w:sz w:val="20"/>
                <w:szCs w:val="32"/>
              </w:rPr>
            </w:pPr>
            <w:r w:rsidRPr="009110BC">
              <w:rPr>
                <w:rFonts w:ascii="Times New Roman" w:hAnsi="Times New Roman" w:cs="Times New Roman"/>
              </w:rPr>
              <w:t>Fengtai</w:t>
            </w:r>
          </w:p>
        </w:tc>
        <w:tc>
          <w:tcPr>
            <w:tcW w:w="1442" w:type="pct"/>
          </w:tcPr>
          <w:p w14:paraId="3B06FEB2" w14:textId="27E9219E"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4108</w:t>
            </w:r>
          </w:p>
        </w:tc>
        <w:tc>
          <w:tcPr>
            <w:tcW w:w="1250" w:type="pct"/>
          </w:tcPr>
          <w:p w14:paraId="1665D619" w14:textId="66D3F0A8"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86</w:t>
            </w:r>
          </w:p>
        </w:tc>
        <w:tc>
          <w:tcPr>
            <w:tcW w:w="1442" w:type="pct"/>
          </w:tcPr>
          <w:p w14:paraId="5BD331FB" w14:textId="298BA87E"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0.02</w:t>
            </w:r>
          </w:p>
        </w:tc>
      </w:tr>
      <w:tr w:rsidR="00AF6D62" w:rsidRPr="009110BC" w14:paraId="0BBC3926" w14:textId="77777777" w:rsidTr="006E7B3A">
        <w:tc>
          <w:tcPr>
            <w:tcW w:w="865" w:type="pct"/>
          </w:tcPr>
          <w:p w14:paraId="0E6A1C14" w14:textId="6149DFFE" w:rsidR="00AF6D62" w:rsidRPr="009110BC" w:rsidRDefault="00AF6D62" w:rsidP="00AF6D62">
            <w:pPr>
              <w:autoSpaceDE w:val="0"/>
              <w:autoSpaceDN w:val="0"/>
              <w:adjustRightInd w:val="0"/>
              <w:spacing w:line="380" w:lineRule="atLeast"/>
              <w:rPr>
                <w:rFonts w:ascii="Times New Roman" w:hAnsi="Times New Roman" w:cs="Times New Roman"/>
                <w:color w:val="000000"/>
                <w:sz w:val="20"/>
                <w:szCs w:val="32"/>
              </w:rPr>
            </w:pPr>
            <w:r w:rsidRPr="009110BC">
              <w:rPr>
                <w:rFonts w:ascii="Times New Roman" w:hAnsi="Times New Roman" w:cs="Times New Roman"/>
              </w:rPr>
              <w:t>Haidian</w:t>
            </w:r>
          </w:p>
        </w:tc>
        <w:tc>
          <w:tcPr>
            <w:tcW w:w="1442" w:type="pct"/>
          </w:tcPr>
          <w:p w14:paraId="17C3DA40" w14:textId="7223D3FD"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9801</w:t>
            </w:r>
          </w:p>
        </w:tc>
        <w:tc>
          <w:tcPr>
            <w:tcW w:w="1250" w:type="pct"/>
          </w:tcPr>
          <w:p w14:paraId="4F987874" w14:textId="61A218DF"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466</w:t>
            </w:r>
          </w:p>
        </w:tc>
        <w:tc>
          <w:tcPr>
            <w:tcW w:w="1442" w:type="pct"/>
          </w:tcPr>
          <w:p w14:paraId="2751E49E" w14:textId="3836E818"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0.05</w:t>
            </w:r>
          </w:p>
        </w:tc>
      </w:tr>
      <w:tr w:rsidR="00AF6D62" w:rsidRPr="009110BC" w14:paraId="60724E0C" w14:textId="77777777" w:rsidTr="006E7B3A">
        <w:tc>
          <w:tcPr>
            <w:tcW w:w="865" w:type="pct"/>
          </w:tcPr>
          <w:p w14:paraId="4EE91FAD" w14:textId="5A2B74FB" w:rsidR="00AF6D62" w:rsidRPr="009110BC" w:rsidRDefault="00AF6D62" w:rsidP="00AF6D62">
            <w:pPr>
              <w:autoSpaceDE w:val="0"/>
              <w:autoSpaceDN w:val="0"/>
              <w:adjustRightInd w:val="0"/>
              <w:spacing w:line="380" w:lineRule="atLeast"/>
              <w:rPr>
                <w:rFonts w:ascii="Times New Roman" w:hAnsi="Times New Roman" w:cs="Times New Roman"/>
                <w:color w:val="000000"/>
                <w:sz w:val="20"/>
                <w:szCs w:val="32"/>
              </w:rPr>
            </w:pPr>
            <w:r w:rsidRPr="009110BC">
              <w:rPr>
                <w:rFonts w:ascii="Times New Roman" w:hAnsi="Times New Roman" w:cs="Times New Roman"/>
              </w:rPr>
              <w:t>Huairou</w:t>
            </w:r>
          </w:p>
        </w:tc>
        <w:tc>
          <w:tcPr>
            <w:tcW w:w="1442" w:type="pct"/>
          </w:tcPr>
          <w:p w14:paraId="60710484" w14:textId="093F56C5"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22137</w:t>
            </w:r>
          </w:p>
        </w:tc>
        <w:tc>
          <w:tcPr>
            <w:tcW w:w="1250" w:type="pct"/>
          </w:tcPr>
          <w:p w14:paraId="6AC71F88" w14:textId="17D9E8CC"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7622</w:t>
            </w:r>
          </w:p>
        </w:tc>
        <w:tc>
          <w:tcPr>
            <w:tcW w:w="1442" w:type="pct"/>
          </w:tcPr>
          <w:p w14:paraId="74118D9A" w14:textId="246EDD01"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0.34</w:t>
            </w:r>
          </w:p>
        </w:tc>
      </w:tr>
      <w:tr w:rsidR="00AF6D62" w:rsidRPr="009110BC" w14:paraId="19182361" w14:textId="77777777" w:rsidTr="006E7B3A">
        <w:tc>
          <w:tcPr>
            <w:tcW w:w="865" w:type="pct"/>
          </w:tcPr>
          <w:p w14:paraId="1C28FB01" w14:textId="67CBFB78" w:rsidR="00AF6D62" w:rsidRPr="009110BC" w:rsidRDefault="00AF6D62" w:rsidP="00AF6D62">
            <w:pPr>
              <w:autoSpaceDE w:val="0"/>
              <w:autoSpaceDN w:val="0"/>
              <w:adjustRightInd w:val="0"/>
              <w:spacing w:line="380" w:lineRule="atLeast"/>
              <w:rPr>
                <w:rFonts w:ascii="Times New Roman" w:hAnsi="Times New Roman" w:cs="Times New Roman"/>
                <w:color w:val="000000"/>
                <w:sz w:val="20"/>
                <w:szCs w:val="32"/>
              </w:rPr>
            </w:pPr>
            <w:r w:rsidRPr="009110BC">
              <w:rPr>
                <w:rFonts w:ascii="Times New Roman" w:hAnsi="Times New Roman" w:cs="Times New Roman"/>
              </w:rPr>
              <w:t>Mentougou</w:t>
            </w:r>
          </w:p>
        </w:tc>
        <w:tc>
          <w:tcPr>
            <w:tcW w:w="1442" w:type="pct"/>
          </w:tcPr>
          <w:p w14:paraId="6B320444" w14:textId="6B9563DE"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6079</w:t>
            </w:r>
          </w:p>
        </w:tc>
        <w:tc>
          <w:tcPr>
            <w:tcW w:w="1250" w:type="pct"/>
          </w:tcPr>
          <w:p w14:paraId="78DA99AA" w14:textId="1A782E26"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1009</w:t>
            </w:r>
          </w:p>
        </w:tc>
        <w:tc>
          <w:tcPr>
            <w:tcW w:w="1442" w:type="pct"/>
          </w:tcPr>
          <w:p w14:paraId="7545FD6D" w14:textId="30CC068D"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0.17</w:t>
            </w:r>
          </w:p>
        </w:tc>
      </w:tr>
      <w:tr w:rsidR="00AF6D62" w:rsidRPr="009110BC" w14:paraId="27AFD467" w14:textId="77777777" w:rsidTr="006E7B3A">
        <w:tc>
          <w:tcPr>
            <w:tcW w:w="865" w:type="pct"/>
          </w:tcPr>
          <w:p w14:paraId="4E11FF8D" w14:textId="6879848F" w:rsidR="00AF6D62" w:rsidRPr="009110BC" w:rsidRDefault="00AF6D62" w:rsidP="00AF6D62">
            <w:pPr>
              <w:autoSpaceDE w:val="0"/>
              <w:autoSpaceDN w:val="0"/>
              <w:adjustRightInd w:val="0"/>
              <w:spacing w:line="380" w:lineRule="atLeast"/>
              <w:rPr>
                <w:rFonts w:ascii="Times New Roman" w:hAnsi="Times New Roman" w:cs="Times New Roman"/>
                <w:color w:val="000000"/>
                <w:sz w:val="20"/>
                <w:szCs w:val="32"/>
              </w:rPr>
            </w:pPr>
            <w:r w:rsidRPr="009110BC">
              <w:rPr>
                <w:rFonts w:ascii="Times New Roman" w:hAnsi="Times New Roman" w:cs="Times New Roman"/>
              </w:rPr>
              <w:t>Miyun</w:t>
            </w:r>
          </w:p>
        </w:tc>
        <w:tc>
          <w:tcPr>
            <w:tcW w:w="1442" w:type="pct"/>
          </w:tcPr>
          <w:p w14:paraId="2385B0B9" w14:textId="744B7BD8"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42582</w:t>
            </w:r>
          </w:p>
        </w:tc>
        <w:tc>
          <w:tcPr>
            <w:tcW w:w="1250" w:type="pct"/>
          </w:tcPr>
          <w:p w14:paraId="5AD95D48" w14:textId="7F52F39E"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12375</w:t>
            </w:r>
          </w:p>
        </w:tc>
        <w:tc>
          <w:tcPr>
            <w:tcW w:w="1442" w:type="pct"/>
          </w:tcPr>
          <w:p w14:paraId="5FDC7636" w14:textId="6A9EAF9F"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0.29</w:t>
            </w:r>
          </w:p>
        </w:tc>
      </w:tr>
      <w:tr w:rsidR="00AF6D62" w:rsidRPr="009110BC" w14:paraId="185C3026" w14:textId="77777777" w:rsidTr="006E7B3A">
        <w:tc>
          <w:tcPr>
            <w:tcW w:w="865" w:type="pct"/>
          </w:tcPr>
          <w:p w14:paraId="1F7444A4" w14:textId="4A35E153" w:rsidR="00AF6D62" w:rsidRPr="009110BC" w:rsidRDefault="00AF6D62" w:rsidP="00AF6D62">
            <w:pPr>
              <w:autoSpaceDE w:val="0"/>
              <w:autoSpaceDN w:val="0"/>
              <w:adjustRightInd w:val="0"/>
              <w:spacing w:line="380" w:lineRule="atLeast"/>
              <w:rPr>
                <w:rFonts w:ascii="Times New Roman" w:hAnsi="Times New Roman" w:cs="Times New Roman"/>
                <w:color w:val="000000"/>
                <w:sz w:val="20"/>
                <w:szCs w:val="32"/>
              </w:rPr>
            </w:pPr>
            <w:r w:rsidRPr="009110BC">
              <w:rPr>
                <w:rFonts w:ascii="Times New Roman" w:hAnsi="Times New Roman" w:cs="Times New Roman"/>
              </w:rPr>
              <w:t>Pinggu</w:t>
            </w:r>
          </w:p>
        </w:tc>
        <w:tc>
          <w:tcPr>
            <w:tcW w:w="1442" w:type="pct"/>
          </w:tcPr>
          <w:p w14:paraId="4A7A1D85" w14:textId="03BF7BC9"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29883</w:t>
            </w:r>
          </w:p>
        </w:tc>
        <w:tc>
          <w:tcPr>
            <w:tcW w:w="1250" w:type="pct"/>
          </w:tcPr>
          <w:p w14:paraId="49CB5E45" w14:textId="6D5BB64A"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8467</w:t>
            </w:r>
          </w:p>
        </w:tc>
        <w:tc>
          <w:tcPr>
            <w:tcW w:w="1442" w:type="pct"/>
          </w:tcPr>
          <w:p w14:paraId="19EC4693" w14:textId="5D082AE7"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0.28</w:t>
            </w:r>
          </w:p>
        </w:tc>
      </w:tr>
      <w:tr w:rsidR="00AF6D62" w:rsidRPr="009110BC" w14:paraId="7160633A" w14:textId="77777777" w:rsidTr="006E7B3A">
        <w:tc>
          <w:tcPr>
            <w:tcW w:w="865" w:type="pct"/>
          </w:tcPr>
          <w:p w14:paraId="23AFE4DE" w14:textId="21663022" w:rsidR="00AF6D62" w:rsidRPr="009110BC" w:rsidRDefault="00AF6D62" w:rsidP="00AF6D62">
            <w:pPr>
              <w:autoSpaceDE w:val="0"/>
              <w:autoSpaceDN w:val="0"/>
              <w:adjustRightInd w:val="0"/>
              <w:spacing w:line="380" w:lineRule="atLeast"/>
              <w:rPr>
                <w:rFonts w:ascii="Times New Roman" w:hAnsi="Times New Roman" w:cs="Times New Roman"/>
                <w:color w:val="000000"/>
                <w:sz w:val="20"/>
                <w:szCs w:val="32"/>
              </w:rPr>
            </w:pPr>
            <w:r w:rsidRPr="009110BC">
              <w:rPr>
                <w:rFonts w:ascii="Times New Roman" w:hAnsi="Times New Roman" w:cs="Times New Roman"/>
              </w:rPr>
              <w:t>Shijinshan</w:t>
            </w:r>
          </w:p>
        </w:tc>
        <w:tc>
          <w:tcPr>
            <w:tcW w:w="1442" w:type="pct"/>
          </w:tcPr>
          <w:p w14:paraId="2DEBE1EE" w14:textId="694E5351"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17</w:t>
            </w:r>
          </w:p>
        </w:tc>
        <w:tc>
          <w:tcPr>
            <w:tcW w:w="1250" w:type="pct"/>
          </w:tcPr>
          <w:p w14:paraId="4D4733AA" w14:textId="62EDBAE9"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0</w:t>
            </w:r>
          </w:p>
        </w:tc>
        <w:tc>
          <w:tcPr>
            <w:tcW w:w="1442" w:type="pct"/>
          </w:tcPr>
          <w:p w14:paraId="3F95D02F" w14:textId="70BF0AA9"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0.00</w:t>
            </w:r>
          </w:p>
        </w:tc>
      </w:tr>
      <w:tr w:rsidR="00AF6D62" w:rsidRPr="009110BC" w14:paraId="52E2FC1F" w14:textId="77777777" w:rsidTr="006E7B3A">
        <w:tc>
          <w:tcPr>
            <w:tcW w:w="865" w:type="pct"/>
          </w:tcPr>
          <w:p w14:paraId="19CBA534" w14:textId="12ACE072" w:rsidR="00AF6D62" w:rsidRPr="009110BC" w:rsidRDefault="00AF6D62" w:rsidP="00AF6D62">
            <w:pPr>
              <w:autoSpaceDE w:val="0"/>
              <w:autoSpaceDN w:val="0"/>
              <w:adjustRightInd w:val="0"/>
              <w:spacing w:line="380" w:lineRule="atLeast"/>
              <w:rPr>
                <w:rFonts w:ascii="Times New Roman" w:hAnsi="Times New Roman" w:cs="Times New Roman"/>
                <w:color w:val="000000"/>
                <w:sz w:val="20"/>
                <w:szCs w:val="32"/>
              </w:rPr>
            </w:pPr>
            <w:r w:rsidRPr="009110BC">
              <w:rPr>
                <w:rFonts w:ascii="Times New Roman" w:hAnsi="Times New Roman" w:cs="Times New Roman"/>
              </w:rPr>
              <w:t>Shunyi</w:t>
            </w:r>
          </w:p>
        </w:tc>
        <w:tc>
          <w:tcPr>
            <w:tcW w:w="1442" w:type="pct"/>
          </w:tcPr>
          <w:p w14:paraId="348D7C8E" w14:textId="1800708F"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56931</w:t>
            </w:r>
          </w:p>
        </w:tc>
        <w:tc>
          <w:tcPr>
            <w:tcW w:w="1250" w:type="pct"/>
          </w:tcPr>
          <w:p w14:paraId="32F0240F" w14:textId="0C926AC9"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16039</w:t>
            </w:r>
          </w:p>
        </w:tc>
        <w:tc>
          <w:tcPr>
            <w:tcW w:w="1442" w:type="pct"/>
          </w:tcPr>
          <w:p w14:paraId="41A4306F" w14:textId="2E83832D"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0.28</w:t>
            </w:r>
          </w:p>
        </w:tc>
      </w:tr>
      <w:tr w:rsidR="00AF6D62" w:rsidRPr="009110BC" w14:paraId="2A811AF6" w14:textId="77777777" w:rsidTr="006E7B3A">
        <w:tc>
          <w:tcPr>
            <w:tcW w:w="865" w:type="pct"/>
          </w:tcPr>
          <w:p w14:paraId="68EF1D62" w14:textId="4C174123" w:rsidR="00AF6D62" w:rsidRPr="009110BC" w:rsidRDefault="00AF6D62" w:rsidP="00AF6D62">
            <w:pPr>
              <w:autoSpaceDE w:val="0"/>
              <w:autoSpaceDN w:val="0"/>
              <w:adjustRightInd w:val="0"/>
              <w:spacing w:line="380" w:lineRule="atLeast"/>
              <w:rPr>
                <w:rFonts w:ascii="Times New Roman" w:hAnsi="Times New Roman" w:cs="Times New Roman"/>
                <w:color w:val="000000"/>
                <w:sz w:val="20"/>
                <w:szCs w:val="32"/>
              </w:rPr>
            </w:pPr>
            <w:r w:rsidRPr="009110BC">
              <w:rPr>
                <w:rFonts w:ascii="Times New Roman" w:hAnsi="Times New Roman" w:cs="Times New Roman"/>
              </w:rPr>
              <w:t>Tongzhou</w:t>
            </w:r>
          </w:p>
        </w:tc>
        <w:tc>
          <w:tcPr>
            <w:tcW w:w="1442" w:type="pct"/>
          </w:tcPr>
          <w:p w14:paraId="38471690" w14:textId="435709EC"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50559</w:t>
            </w:r>
          </w:p>
        </w:tc>
        <w:tc>
          <w:tcPr>
            <w:tcW w:w="1250" w:type="pct"/>
          </w:tcPr>
          <w:p w14:paraId="1A39639D" w14:textId="614826DC"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10044</w:t>
            </w:r>
          </w:p>
        </w:tc>
        <w:tc>
          <w:tcPr>
            <w:tcW w:w="1442" w:type="pct"/>
          </w:tcPr>
          <w:p w14:paraId="26AF3496" w14:textId="310EF4E4"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0.20</w:t>
            </w:r>
          </w:p>
        </w:tc>
      </w:tr>
      <w:tr w:rsidR="00AF6D62" w:rsidRPr="009110BC" w14:paraId="1E8B1473" w14:textId="77777777" w:rsidTr="006E7B3A">
        <w:tc>
          <w:tcPr>
            <w:tcW w:w="865" w:type="pct"/>
            <w:tcBorders>
              <w:bottom w:val="single" w:sz="8" w:space="0" w:color="auto"/>
            </w:tcBorders>
          </w:tcPr>
          <w:p w14:paraId="35F4193F" w14:textId="09A34D54" w:rsidR="00AF6D62" w:rsidRPr="009110BC" w:rsidRDefault="00AF6D62" w:rsidP="00AF6D62">
            <w:pPr>
              <w:autoSpaceDE w:val="0"/>
              <w:autoSpaceDN w:val="0"/>
              <w:adjustRightInd w:val="0"/>
              <w:spacing w:line="380" w:lineRule="atLeast"/>
              <w:rPr>
                <w:rFonts w:ascii="Times New Roman" w:hAnsi="Times New Roman" w:cs="Times New Roman"/>
                <w:color w:val="000000"/>
                <w:sz w:val="20"/>
                <w:szCs w:val="32"/>
              </w:rPr>
            </w:pPr>
            <w:r w:rsidRPr="009110BC">
              <w:rPr>
                <w:rFonts w:ascii="Times New Roman" w:hAnsi="Times New Roman" w:cs="Times New Roman"/>
              </w:rPr>
              <w:t>Yanqing</w:t>
            </w:r>
          </w:p>
        </w:tc>
        <w:tc>
          <w:tcPr>
            <w:tcW w:w="1442" w:type="pct"/>
            <w:tcBorders>
              <w:bottom w:val="single" w:sz="8" w:space="0" w:color="auto"/>
            </w:tcBorders>
          </w:tcPr>
          <w:p w14:paraId="70796378" w14:textId="7E108AF2"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45496</w:t>
            </w:r>
          </w:p>
        </w:tc>
        <w:tc>
          <w:tcPr>
            <w:tcW w:w="1250" w:type="pct"/>
            <w:tcBorders>
              <w:bottom w:val="single" w:sz="8" w:space="0" w:color="auto"/>
            </w:tcBorders>
          </w:tcPr>
          <w:p w14:paraId="7BE9EDC6" w14:textId="4A742BE3"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14779</w:t>
            </w:r>
          </w:p>
        </w:tc>
        <w:tc>
          <w:tcPr>
            <w:tcW w:w="1442" w:type="pct"/>
            <w:tcBorders>
              <w:bottom w:val="single" w:sz="8" w:space="0" w:color="auto"/>
            </w:tcBorders>
          </w:tcPr>
          <w:p w14:paraId="5853B672" w14:textId="0E251748" w:rsidR="00AF6D62" w:rsidRPr="009110BC" w:rsidRDefault="00AF6D62" w:rsidP="00AF6D62">
            <w:pPr>
              <w:autoSpaceDE w:val="0"/>
              <w:autoSpaceDN w:val="0"/>
              <w:adjustRightInd w:val="0"/>
              <w:spacing w:line="380" w:lineRule="atLeast"/>
              <w:jc w:val="center"/>
              <w:rPr>
                <w:rFonts w:ascii="Times New Roman" w:hAnsi="Times New Roman" w:cs="Times New Roman"/>
                <w:color w:val="000000"/>
                <w:sz w:val="20"/>
                <w:szCs w:val="32"/>
              </w:rPr>
            </w:pPr>
            <w:r w:rsidRPr="009110BC">
              <w:rPr>
                <w:rFonts w:ascii="Times New Roman" w:hAnsi="Times New Roman" w:cs="Times New Roman"/>
              </w:rPr>
              <w:t>0.32</w:t>
            </w:r>
          </w:p>
        </w:tc>
      </w:tr>
    </w:tbl>
    <w:p w14:paraId="6C10C5A2" w14:textId="2E488393" w:rsidR="00B97120" w:rsidRPr="009110BC" w:rsidRDefault="00FD5A29" w:rsidP="00FD5A29">
      <w:pPr>
        <w:tabs>
          <w:tab w:val="left" w:pos="2181"/>
        </w:tabs>
        <w:rPr>
          <w:rFonts w:ascii="Times New Roman" w:hAnsi="Times New Roman" w:cs="Times New Roman"/>
          <w:sz w:val="20"/>
          <w:lang w:eastAsia="zh-CN"/>
        </w:rPr>
      </w:pPr>
      <w:r w:rsidRPr="009110BC">
        <w:rPr>
          <w:rFonts w:ascii="Times New Roman" w:hAnsi="Times New Roman" w:cs="Times New Roman"/>
          <w:sz w:val="20"/>
          <w:lang w:eastAsia="zh-CN"/>
        </w:rPr>
        <w:t xml:space="preserve">Note: </w:t>
      </w:r>
      <w:r w:rsidR="00937FB8" w:rsidRPr="009110BC">
        <w:rPr>
          <w:rFonts w:ascii="Times New Roman" w:hAnsi="Times New Roman" w:cs="Times New Roman"/>
          <w:sz w:val="20"/>
          <w:lang w:eastAsia="zh-CN"/>
        </w:rPr>
        <w:t>Data of a</w:t>
      </w:r>
      <w:r w:rsidR="00232BC1" w:rsidRPr="009110BC">
        <w:rPr>
          <w:rFonts w:ascii="Times New Roman" w:hAnsi="Times New Roman" w:cs="Times New Roman"/>
          <w:sz w:val="20"/>
          <w:lang w:eastAsia="zh-CN"/>
        </w:rPr>
        <w:t>gricu</w:t>
      </w:r>
      <w:r w:rsidR="00F471F0" w:rsidRPr="009110BC">
        <w:rPr>
          <w:rFonts w:ascii="Times New Roman" w:hAnsi="Times New Roman" w:cs="Times New Roman"/>
          <w:sz w:val="20"/>
          <w:lang w:eastAsia="zh-CN"/>
        </w:rPr>
        <w:t>ltural land area comes from</w:t>
      </w:r>
      <w:r w:rsidR="00232BC1" w:rsidRPr="009110BC">
        <w:rPr>
          <w:rFonts w:ascii="Times New Roman" w:hAnsi="Times New Roman" w:cs="Times New Roman"/>
          <w:sz w:val="20"/>
          <w:lang w:eastAsia="zh-CN"/>
        </w:rPr>
        <w:t xml:space="preserve"> </w:t>
      </w:r>
      <w:r w:rsidR="00F471F0" w:rsidRPr="009110BC">
        <w:rPr>
          <w:rFonts w:ascii="Times New Roman" w:hAnsi="Times New Roman" w:cs="Times New Roman"/>
          <w:sz w:val="20"/>
          <w:lang w:eastAsia="zh-CN"/>
        </w:rPr>
        <w:t xml:space="preserve">statistic of </w:t>
      </w:r>
      <w:r w:rsidR="00937FB8" w:rsidRPr="009110BC">
        <w:rPr>
          <w:rFonts w:ascii="Times New Roman" w:hAnsi="Times New Roman" w:cs="Times New Roman"/>
          <w:sz w:val="20"/>
          <w:lang w:eastAsia="zh-CN"/>
        </w:rPr>
        <w:t>land use map. Data</w:t>
      </w:r>
      <w:r w:rsidR="00232BC1" w:rsidRPr="009110BC">
        <w:rPr>
          <w:rFonts w:ascii="Times New Roman" w:hAnsi="Times New Roman" w:cs="Times New Roman"/>
          <w:sz w:val="20"/>
          <w:lang w:eastAsia="zh-CN"/>
        </w:rPr>
        <w:t xml:space="preserve"> of food cultivation area</w:t>
      </w:r>
      <w:r w:rsidRPr="009110BC">
        <w:rPr>
          <w:rFonts w:ascii="Times New Roman" w:hAnsi="Times New Roman" w:cs="Times New Roman"/>
          <w:sz w:val="20"/>
          <w:lang w:eastAsia="zh-CN"/>
        </w:rPr>
        <w:t xml:space="preserve"> comes from the Statistic Year Book of Beijing, 2016 (</w:t>
      </w:r>
      <w:hyperlink r:id="rId10" w:history="1">
        <w:r w:rsidRPr="009110BC">
          <w:rPr>
            <w:rStyle w:val="Hyperlink"/>
            <w:rFonts w:ascii="Times New Roman" w:hAnsi="Times New Roman" w:cs="Times New Roman"/>
            <w:sz w:val="20"/>
            <w:lang w:eastAsia="zh-CN"/>
          </w:rPr>
          <w:t>http://www.bjstats.gov.cn/nj/main/2016-tjnj/zk/indexch.htm</w:t>
        </w:r>
      </w:hyperlink>
      <w:r w:rsidRPr="009110BC">
        <w:rPr>
          <w:rFonts w:ascii="Times New Roman" w:hAnsi="Times New Roman" w:cs="Times New Roman"/>
          <w:sz w:val="20"/>
          <w:lang w:eastAsia="zh-CN"/>
        </w:rPr>
        <w:t>)</w:t>
      </w:r>
      <w:r w:rsidR="005F33E8" w:rsidRPr="009110BC">
        <w:rPr>
          <w:rFonts w:ascii="Times New Roman" w:hAnsi="Times New Roman" w:cs="Times New Roman"/>
          <w:sz w:val="20"/>
          <w:lang w:eastAsia="zh-CN"/>
        </w:rPr>
        <w:t>.</w:t>
      </w:r>
    </w:p>
    <w:p w14:paraId="31195860" w14:textId="77777777" w:rsidR="00B97120" w:rsidRPr="009110BC" w:rsidRDefault="00B97120" w:rsidP="00FD5A29">
      <w:pPr>
        <w:tabs>
          <w:tab w:val="left" w:pos="2181"/>
        </w:tabs>
        <w:rPr>
          <w:rFonts w:ascii="Times New Roman" w:hAnsi="Times New Roman" w:cs="Times New Roman"/>
          <w:lang w:eastAsia="zh-CN"/>
        </w:rPr>
      </w:pPr>
    </w:p>
    <w:p w14:paraId="67C519D1" w14:textId="4DC320D9" w:rsidR="00B97120" w:rsidRPr="009110BC" w:rsidRDefault="00F471F0" w:rsidP="00FD5A29">
      <w:pPr>
        <w:tabs>
          <w:tab w:val="left" w:pos="2181"/>
        </w:tabs>
        <w:rPr>
          <w:rFonts w:ascii="Times New Roman" w:hAnsi="Times New Roman" w:cs="Times New Roman"/>
          <w:lang w:eastAsia="zh-CN"/>
        </w:rPr>
      </w:pPr>
      <w:r w:rsidRPr="009110BC">
        <w:rPr>
          <w:rFonts w:ascii="Times New Roman" w:hAnsi="Times New Roman" w:cs="Times New Roman"/>
          <w:lang w:eastAsia="zh-CN"/>
        </w:rPr>
        <w:t>The food crop productivity of 1km *1km grid</w:t>
      </w:r>
      <w:r w:rsidR="00C07CCD" w:rsidRPr="009110BC">
        <w:rPr>
          <w:rFonts w:ascii="Times New Roman" w:hAnsi="Times New Roman" w:cs="Times New Roman"/>
          <w:lang w:eastAsia="zh-CN"/>
        </w:rPr>
        <w:t>s in Beijing</w:t>
      </w:r>
      <w:r w:rsidR="00B33333" w:rsidRPr="009110BC">
        <w:rPr>
          <w:rFonts w:ascii="Times New Roman" w:hAnsi="Times New Roman" w:cs="Times New Roman"/>
          <w:lang w:eastAsia="zh-CN"/>
        </w:rPr>
        <w:t>, 2015 was</w:t>
      </w:r>
      <w:r w:rsidR="00C07CCD" w:rsidRPr="009110BC">
        <w:rPr>
          <w:rFonts w:ascii="Times New Roman" w:hAnsi="Times New Roman" w:cs="Times New Roman"/>
          <w:lang w:eastAsia="zh-CN"/>
        </w:rPr>
        <w:t xml:space="preserve"> estimated and validated with the actual yields from the Statistic Yea</w:t>
      </w:r>
      <w:r w:rsidR="005F33E8" w:rsidRPr="009110BC">
        <w:rPr>
          <w:rFonts w:ascii="Times New Roman" w:hAnsi="Times New Roman" w:cs="Times New Roman"/>
          <w:lang w:eastAsia="zh-CN"/>
        </w:rPr>
        <w:t>r Book at county level (Figure 2, 3</w:t>
      </w:r>
      <w:r w:rsidR="00C07CCD" w:rsidRPr="009110BC">
        <w:rPr>
          <w:rFonts w:ascii="Times New Roman" w:hAnsi="Times New Roman" w:cs="Times New Roman"/>
          <w:lang w:eastAsia="zh-CN"/>
        </w:rPr>
        <w:t xml:space="preserve">). </w:t>
      </w:r>
      <w:r w:rsidR="00B33333" w:rsidRPr="009110BC">
        <w:rPr>
          <w:rFonts w:ascii="Times New Roman" w:hAnsi="Times New Roman" w:cs="Times New Roman"/>
          <w:lang w:eastAsia="zh-CN"/>
        </w:rPr>
        <w:t xml:space="preserve">The total food productivity estimated with GAEZ in Beijing is </w:t>
      </w:r>
      <w:r w:rsidR="00B65745" w:rsidRPr="009110BC">
        <w:rPr>
          <w:rFonts w:ascii="Times New Roman" w:hAnsi="Times New Roman" w:cs="Times New Roman"/>
          <w:lang w:eastAsia="zh-CN"/>
        </w:rPr>
        <w:t>0.6149</w:t>
      </w:r>
      <w:r w:rsidR="00B33333" w:rsidRPr="009110BC">
        <w:rPr>
          <w:rFonts w:ascii="Times New Roman" w:hAnsi="Times New Roman" w:cs="Times New Roman"/>
          <w:lang w:eastAsia="zh-CN"/>
        </w:rPr>
        <w:t xml:space="preserve"> million tons, similar to the actual yield of </w:t>
      </w:r>
      <w:r w:rsidR="00B65745" w:rsidRPr="009110BC">
        <w:rPr>
          <w:rFonts w:ascii="Times New Roman" w:hAnsi="Times New Roman" w:cs="Times New Roman"/>
          <w:lang w:eastAsia="zh-CN"/>
        </w:rPr>
        <w:t>0.</w:t>
      </w:r>
      <w:r w:rsidR="00B33333" w:rsidRPr="009110BC">
        <w:rPr>
          <w:rFonts w:ascii="Times New Roman" w:hAnsi="Times New Roman" w:cs="Times New Roman"/>
          <w:lang w:eastAsia="zh-CN"/>
        </w:rPr>
        <w:t>6072</w:t>
      </w:r>
      <w:r w:rsidR="00B65745" w:rsidRPr="009110BC">
        <w:rPr>
          <w:rFonts w:ascii="Times New Roman" w:hAnsi="Times New Roman" w:cs="Times New Roman"/>
          <w:lang w:eastAsia="zh-CN"/>
        </w:rPr>
        <w:t xml:space="preserve"> million tons.</w:t>
      </w:r>
      <w:r w:rsidR="00B33333" w:rsidRPr="009110BC">
        <w:rPr>
          <w:rFonts w:ascii="Times New Roman" w:hAnsi="Times New Roman" w:cs="Times New Roman"/>
          <w:lang w:eastAsia="zh-CN"/>
        </w:rPr>
        <w:t xml:space="preserve"> </w:t>
      </w:r>
      <w:r w:rsidR="00C07CCD" w:rsidRPr="009110BC">
        <w:rPr>
          <w:rFonts w:ascii="Times New Roman" w:hAnsi="Times New Roman" w:cs="Times New Roman"/>
          <w:lang w:eastAsia="zh-CN"/>
        </w:rPr>
        <w:t>Results shows that there is a</w:t>
      </w:r>
      <w:r w:rsidR="00B33333" w:rsidRPr="009110BC">
        <w:rPr>
          <w:rFonts w:ascii="Times New Roman" w:hAnsi="Times New Roman" w:cs="Times New Roman"/>
          <w:lang w:eastAsia="zh-CN"/>
        </w:rPr>
        <w:t>n</w:t>
      </w:r>
      <w:r w:rsidR="00C07CCD" w:rsidRPr="009110BC">
        <w:rPr>
          <w:rFonts w:ascii="Times New Roman" w:hAnsi="Times New Roman" w:cs="Times New Roman"/>
          <w:lang w:eastAsia="zh-CN"/>
        </w:rPr>
        <w:t xml:space="preserve"> excellent </w:t>
      </w:r>
      <w:r w:rsidR="00B33333" w:rsidRPr="009110BC">
        <w:rPr>
          <w:rFonts w:ascii="Times New Roman" w:hAnsi="Times New Roman" w:cs="Times New Roman"/>
          <w:lang w:eastAsia="zh-CN"/>
        </w:rPr>
        <w:t xml:space="preserve">correlation between the </w:t>
      </w:r>
      <w:r w:rsidR="00C07CCD" w:rsidRPr="009110BC">
        <w:rPr>
          <w:rFonts w:ascii="Times New Roman" w:hAnsi="Times New Roman" w:cs="Times New Roman"/>
          <w:lang w:eastAsia="zh-CN"/>
        </w:rPr>
        <w:t>food crop productivity estimated with GAEZ model and</w:t>
      </w:r>
      <w:r w:rsidR="00B33333" w:rsidRPr="009110BC">
        <w:rPr>
          <w:rFonts w:ascii="Times New Roman" w:hAnsi="Times New Roman" w:cs="Times New Roman"/>
          <w:lang w:eastAsia="zh-CN"/>
        </w:rPr>
        <w:t xml:space="preserve"> the actual yields.</w:t>
      </w:r>
      <w:r w:rsidR="00C07CCD" w:rsidRPr="009110BC">
        <w:rPr>
          <w:rFonts w:ascii="Times New Roman" w:hAnsi="Times New Roman" w:cs="Times New Roman"/>
          <w:lang w:eastAsia="zh-CN"/>
        </w:rPr>
        <w:t xml:space="preserve"> </w:t>
      </w:r>
    </w:p>
    <w:p w14:paraId="3084E612" w14:textId="431F5F90" w:rsidR="00F471F0" w:rsidRPr="009110BC" w:rsidRDefault="00057923" w:rsidP="00FD5A29">
      <w:pPr>
        <w:tabs>
          <w:tab w:val="left" w:pos="2181"/>
        </w:tabs>
        <w:rPr>
          <w:rFonts w:ascii="Times New Roman" w:hAnsi="Times New Roman" w:cs="Times New Roman"/>
          <w:lang w:eastAsia="zh-CN"/>
        </w:rPr>
      </w:pPr>
      <w:r w:rsidRPr="009110BC">
        <w:rPr>
          <w:rFonts w:ascii="Times New Roman" w:hAnsi="Times New Roman" w:cs="Times New Roman"/>
          <w:noProof/>
          <w:lang w:eastAsia="zh-CN"/>
        </w:rPr>
        <w:lastRenderedPageBreak/>
        <w:drawing>
          <wp:inline distT="0" distB="0" distL="0" distR="0" wp14:anchorId="57F8A4CB" wp14:editId="486F25A8">
            <wp:extent cx="3878664" cy="38786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od_productivity.png"/>
                    <pic:cNvPicPr/>
                  </pic:nvPicPr>
                  <pic:blipFill>
                    <a:blip r:embed="rId11">
                      <a:extLst>
                        <a:ext uri="{28A0092B-C50C-407E-A947-70E740481C1C}">
                          <a14:useLocalDpi xmlns:a14="http://schemas.microsoft.com/office/drawing/2010/main" val="0"/>
                        </a:ext>
                      </a:extLst>
                    </a:blip>
                    <a:stretch>
                      <a:fillRect/>
                    </a:stretch>
                  </pic:blipFill>
                  <pic:spPr>
                    <a:xfrm>
                      <a:off x="0" y="0"/>
                      <a:ext cx="3883460" cy="3883460"/>
                    </a:xfrm>
                    <a:prstGeom prst="rect">
                      <a:avLst/>
                    </a:prstGeom>
                  </pic:spPr>
                </pic:pic>
              </a:graphicData>
            </a:graphic>
          </wp:inline>
        </w:drawing>
      </w:r>
    </w:p>
    <w:p w14:paraId="25A2004A" w14:textId="60ECC88E" w:rsidR="00B97120" w:rsidRPr="009110BC" w:rsidRDefault="00F471F0" w:rsidP="00F471F0">
      <w:pPr>
        <w:tabs>
          <w:tab w:val="left" w:pos="8372"/>
        </w:tabs>
        <w:rPr>
          <w:rFonts w:ascii="Times New Roman" w:hAnsi="Times New Roman" w:cs="Times New Roman"/>
          <w:lang w:eastAsia="zh-CN"/>
        </w:rPr>
      </w:pPr>
      <w:r w:rsidRPr="009110BC">
        <w:rPr>
          <w:rFonts w:ascii="Times New Roman" w:hAnsi="Times New Roman" w:cs="Times New Roman"/>
          <w:lang w:eastAsia="zh-CN"/>
        </w:rPr>
        <w:t>Fig</w:t>
      </w:r>
      <w:r w:rsidR="00B549BA" w:rsidRPr="009110BC">
        <w:rPr>
          <w:rFonts w:ascii="Times New Roman" w:hAnsi="Times New Roman" w:cs="Times New Roman"/>
          <w:lang w:eastAsia="zh-CN"/>
        </w:rPr>
        <w:t>ure 2</w:t>
      </w:r>
      <w:r w:rsidRPr="009110BC">
        <w:rPr>
          <w:rFonts w:ascii="Times New Roman" w:hAnsi="Times New Roman" w:cs="Times New Roman"/>
          <w:lang w:eastAsia="zh-CN"/>
        </w:rPr>
        <w:t xml:space="preserve"> Food crop productivity of 1km * 1km </w:t>
      </w:r>
      <w:r w:rsidR="005F33E8" w:rsidRPr="009110BC">
        <w:rPr>
          <w:rFonts w:ascii="Times New Roman" w:hAnsi="Times New Roman" w:cs="Times New Roman"/>
          <w:lang w:eastAsia="zh-CN"/>
        </w:rPr>
        <w:t xml:space="preserve">zoning </w:t>
      </w:r>
      <w:r w:rsidRPr="009110BC">
        <w:rPr>
          <w:rFonts w:ascii="Times New Roman" w:hAnsi="Times New Roman" w:cs="Times New Roman"/>
          <w:lang w:eastAsia="zh-CN"/>
        </w:rPr>
        <w:t>grids in Beijing, 2015</w:t>
      </w:r>
      <w:r w:rsidR="00187F82" w:rsidRPr="009110BC">
        <w:rPr>
          <w:rFonts w:ascii="Times New Roman" w:hAnsi="Times New Roman" w:cs="Times New Roman"/>
          <w:lang w:eastAsia="zh-CN"/>
        </w:rPr>
        <w:t xml:space="preserve"> (Mg)</w:t>
      </w:r>
      <w:r w:rsidRPr="009110BC">
        <w:rPr>
          <w:rFonts w:ascii="Times New Roman" w:hAnsi="Times New Roman" w:cs="Times New Roman"/>
          <w:lang w:eastAsia="zh-CN"/>
        </w:rPr>
        <w:t xml:space="preserve"> </w:t>
      </w:r>
      <w:r w:rsidRPr="009110BC">
        <w:rPr>
          <w:rFonts w:ascii="Times New Roman" w:hAnsi="Times New Roman" w:cs="Times New Roman"/>
          <w:lang w:eastAsia="zh-CN"/>
        </w:rPr>
        <w:tab/>
      </w:r>
    </w:p>
    <w:p w14:paraId="75881F3D" w14:textId="0F7C5992" w:rsidR="00B97120" w:rsidRPr="009110BC" w:rsidRDefault="00B97120" w:rsidP="00FD5A29">
      <w:pPr>
        <w:tabs>
          <w:tab w:val="left" w:pos="2181"/>
        </w:tabs>
        <w:rPr>
          <w:rFonts w:ascii="Times New Roman" w:hAnsi="Times New Roman" w:cs="Times New Roman"/>
          <w:highlight w:val="cyan"/>
          <w:lang w:eastAsia="zh-CN"/>
        </w:rPr>
      </w:pPr>
      <w:r w:rsidRPr="009110BC">
        <w:rPr>
          <w:rFonts w:ascii="Times New Roman" w:hAnsi="Times New Roman" w:cs="Times New Roman"/>
          <w:noProof/>
          <w:lang w:eastAsia="zh-CN"/>
        </w:rPr>
        <w:drawing>
          <wp:inline distT="0" distB="0" distL="0" distR="0" wp14:anchorId="33F8808F" wp14:editId="0908C69E">
            <wp:extent cx="3581988" cy="2686493"/>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EZ_validation.png"/>
                    <pic:cNvPicPr/>
                  </pic:nvPicPr>
                  <pic:blipFill>
                    <a:blip r:embed="rId12">
                      <a:extLst>
                        <a:ext uri="{28A0092B-C50C-407E-A947-70E740481C1C}">
                          <a14:useLocalDpi xmlns:a14="http://schemas.microsoft.com/office/drawing/2010/main" val="0"/>
                        </a:ext>
                      </a:extLst>
                    </a:blip>
                    <a:stretch>
                      <a:fillRect/>
                    </a:stretch>
                  </pic:blipFill>
                  <pic:spPr>
                    <a:xfrm>
                      <a:off x="0" y="0"/>
                      <a:ext cx="3614448" cy="2710838"/>
                    </a:xfrm>
                    <a:prstGeom prst="rect">
                      <a:avLst/>
                    </a:prstGeom>
                  </pic:spPr>
                </pic:pic>
              </a:graphicData>
            </a:graphic>
          </wp:inline>
        </w:drawing>
      </w:r>
    </w:p>
    <w:p w14:paraId="5F200B30" w14:textId="57416F8A" w:rsidR="00FD5A29" w:rsidRPr="009110BC" w:rsidRDefault="00FD5A29" w:rsidP="00FD5A29">
      <w:pPr>
        <w:tabs>
          <w:tab w:val="left" w:pos="2181"/>
        </w:tabs>
        <w:rPr>
          <w:rFonts w:ascii="Times New Roman" w:hAnsi="Times New Roman" w:cs="Times New Roman"/>
          <w:lang w:eastAsia="zh-CN"/>
        </w:rPr>
      </w:pPr>
      <w:r w:rsidRPr="009110BC">
        <w:rPr>
          <w:rFonts w:ascii="Times New Roman" w:hAnsi="Times New Roman" w:cs="Times New Roman"/>
          <w:lang w:eastAsia="zh-CN"/>
        </w:rPr>
        <w:t>Fig</w:t>
      </w:r>
      <w:r w:rsidR="00B549BA" w:rsidRPr="009110BC">
        <w:rPr>
          <w:rFonts w:ascii="Times New Roman" w:hAnsi="Times New Roman" w:cs="Times New Roman"/>
          <w:lang w:eastAsia="zh-CN"/>
        </w:rPr>
        <w:t>ure 3</w:t>
      </w:r>
      <w:r w:rsidRPr="009110BC">
        <w:rPr>
          <w:rFonts w:ascii="Times New Roman" w:hAnsi="Times New Roman" w:cs="Times New Roman"/>
          <w:lang w:eastAsia="zh-CN"/>
        </w:rPr>
        <w:t xml:space="preserve"> Validating results of the food productivity estimated with GAEZ model</w:t>
      </w:r>
      <w:r w:rsidR="005F33E8" w:rsidRPr="009110BC">
        <w:rPr>
          <w:rFonts w:ascii="Times New Roman" w:hAnsi="Times New Roman" w:cs="Times New Roman"/>
          <w:lang w:eastAsia="zh-CN"/>
        </w:rPr>
        <w:t xml:space="preserve"> at the county level of Beijing</w:t>
      </w:r>
    </w:p>
    <w:p w14:paraId="2B7B83AF" w14:textId="3C778A58" w:rsidR="00FD5A29" w:rsidRPr="009110BC" w:rsidRDefault="00FD5A29" w:rsidP="00FD5A29">
      <w:pPr>
        <w:rPr>
          <w:rFonts w:ascii="Times New Roman" w:hAnsi="Times New Roman" w:cs="Times New Roman"/>
          <w:lang w:eastAsia="zh-CN"/>
        </w:rPr>
      </w:pPr>
    </w:p>
    <w:p w14:paraId="01F692E7" w14:textId="5D1D8E99" w:rsidR="00FD5A29" w:rsidRPr="009110BC" w:rsidRDefault="00FD5A29" w:rsidP="00FD5A29">
      <w:pPr>
        <w:pStyle w:val="Heading2"/>
        <w:rPr>
          <w:rFonts w:ascii="Times New Roman" w:hAnsi="Times New Roman" w:cs="Times New Roman"/>
          <w:lang w:eastAsia="zh-CN"/>
        </w:rPr>
      </w:pPr>
      <w:r w:rsidRPr="009110BC">
        <w:rPr>
          <w:rFonts w:ascii="Times New Roman" w:hAnsi="Times New Roman" w:cs="Times New Roman"/>
          <w:lang w:eastAsia="zh-CN"/>
        </w:rPr>
        <w:t>3.2 Carbon sequestration potential estimating of agricultural afforestatio</w:t>
      </w:r>
      <w:r w:rsidR="008712AC" w:rsidRPr="009110BC">
        <w:rPr>
          <w:rFonts w:ascii="Times New Roman" w:hAnsi="Times New Roman" w:cs="Times New Roman"/>
          <w:lang w:eastAsia="zh-CN"/>
        </w:rPr>
        <w:t>n</w:t>
      </w:r>
    </w:p>
    <w:p w14:paraId="51032D88" w14:textId="77777777" w:rsidR="00FD5A29" w:rsidRPr="009110BC" w:rsidRDefault="00FD5A29" w:rsidP="00FD5A29">
      <w:pPr>
        <w:rPr>
          <w:rFonts w:ascii="Times New Roman" w:hAnsi="Times New Roman" w:cs="Times New Roman"/>
          <w:lang w:eastAsia="zh-CN"/>
        </w:rPr>
      </w:pPr>
    </w:p>
    <w:p w14:paraId="7D876290" w14:textId="77777777" w:rsidR="005732B4" w:rsidRPr="009110BC" w:rsidRDefault="005732B4" w:rsidP="005732B4">
      <w:pPr>
        <w:rPr>
          <w:rFonts w:ascii="Times New Roman" w:hAnsi="Times New Roman" w:cs="Times New Roman"/>
          <w:lang w:eastAsia="zh-CN"/>
        </w:rPr>
      </w:pPr>
    </w:p>
    <w:p w14:paraId="52BB773E" w14:textId="41E1D677" w:rsidR="00BE69C4" w:rsidRPr="009110BC" w:rsidRDefault="00BE69C4" w:rsidP="00BE69C4">
      <w:pPr>
        <w:rPr>
          <w:rFonts w:ascii="Times New Roman" w:hAnsi="Times New Roman" w:cs="Times New Roman"/>
          <w:lang w:eastAsia="zh-CN"/>
        </w:rPr>
      </w:pPr>
      <w:r w:rsidRPr="009110BC">
        <w:rPr>
          <w:rFonts w:ascii="Times New Roman" w:hAnsi="Times New Roman" w:cs="Times New Roman"/>
          <w:lang w:eastAsia="zh-CN"/>
        </w:rPr>
        <w:lastRenderedPageBreak/>
        <w:t>The effects of agricultural afforestation on carbon holding capacity is esti</w:t>
      </w:r>
      <w:r w:rsidR="000025E5" w:rsidRPr="009110BC">
        <w:rPr>
          <w:rFonts w:ascii="Times New Roman" w:hAnsi="Times New Roman" w:cs="Times New Roman"/>
          <w:lang w:eastAsia="zh-CN"/>
        </w:rPr>
        <w:t>mated as the sum of the</w:t>
      </w:r>
      <w:r w:rsidR="00910EA9" w:rsidRPr="009110BC">
        <w:rPr>
          <w:rFonts w:ascii="Times New Roman" w:hAnsi="Times New Roman" w:cs="Times New Roman"/>
          <w:lang w:eastAsia="zh-CN"/>
        </w:rPr>
        <w:t xml:space="preserve"> carbon sequestration of plant biomass and t</w:t>
      </w:r>
      <w:r w:rsidR="00FA6185" w:rsidRPr="009110BC">
        <w:rPr>
          <w:rFonts w:ascii="Times New Roman" w:hAnsi="Times New Roman" w:cs="Times New Roman"/>
          <w:lang w:eastAsia="zh-CN"/>
        </w:rPr>
        <w:t>he change of SOC of topsoil (0-20cm)</w:t>
      </w:r>
      <w:r w:rsidR="00910EA9" w:rsidRPr="009110BC">
        <w:rPr>
          <w:rFonts w:ascii="Times New Roman" w:hAnsi="Times New Roman" w:cs="Times New Roman"/>
          <w:lang w:eastAsia="zh-CN"/>
        </w:rPr>
        <w:t xml:space="preserve"> after afforestation </w:t>
      </w:r>
      <w:r w:rsidRPr="009110BC">
        <w:rPr>
          <w:rFonts w:ascii="Times New Roman" w:hAnsi="Times New Roman" w:cs="Times New Roman"/>
          <w:lang w:eastAsia="zh-CN"/>
        </w:rPr>
        <w:t>(Eq. 1).</w:t>
      </w:r>
    </w:p>
    <w:p w14:paraId="7671EEF1" w14:textId="45C53C21" w:rsidR="008C1D37" w:rsidRPr="009110BC" w:rsidRDefault="008C1D37" w:rsidP="00875E65">
      <w:pPr>
        <w:tabs>
          <w:tab w:val="left" w:pos="2181"/>
        </w:tabs>
        <w:rPr>
          <w:rFonts w:ascii="Times New Roman" w:hAnsi="Times New Roman" w:cs="Times New Roman"/>
          <w:lang w:eastAsia="zh-CN"/>
        </w:rPr>
      </w:pPr>
    </w:p>
    <w:p w14:paraId="0FD8FC2E" w14:textId="43E24355" w:rsidR="00B10FF8" w:rsidRPr="009110BC" w:rsidRDefault="00FE3A41" w:rsidP="00E54733">
      <w:pPr>
        <w:pStyle w:val="Equation"/>
        <w:rPr>
          <w:rFonts w:ascii="Times New Roman" w:hAnsi="Times New Roman" w:cs="Times New Roman"/>
          <w:lang w:eastAsia="zh-CN"/>
        </w:rPr>
      </w:pPr>
      <m:oMath>
        <m:sSub>
          <m:sSubPr>
            <m:ctrlPr>
              <w:rPr>
                <w:rFonts w:hAnsi="Cambria Math" w:cs="Times New Roman"/>
                <w:lang w:eastAsia="zh-CN"/>
              </w:rPr>
            </m:ctrlPr>
          </m:sSubPr>
          <m:e>
            <m:r>
              <w:rPr>
                <w:rFonts w:hAnsi="Cambria Math" w:cs="Times New Roman"/>
                <w:lang w:eastAsia="zh-CN"/>
              </w:rPr>
              <m:t>CP</m:t>
            </m:r>
          </m:e>
          <m:sub>
            <m:r>
              <w:rPr>
                <w:rFonts w:hAnsi="Cambria Math" w:cs="Times New Roman"/>
                <w:lang w:eastAsia="zh-CN"/>
              </w:rPr>
              <m:t>i</m:t>
            </m:r>
          </m:sub>
        </m:sSub>
        <m:r>
          <w:rPr>
            <w:rFonts w:hAnsi="Cambria Math" w:cs="Times New Roman"/>
            <w:lang w:eastAsia="zh-CN"/>
          </w:rPr>
          <m:t>=</m:t>
        </m:r>
        <m:sSub>
          <m:sSubPr>
            <m:ctrlPr>
              <w:rPr>
                <w:rFonts w:hAnsi="Cambria Math" w:cs="Times New Roman"/>
                <w:lang w:eastAsia="zh-CN"/>
              </w:rPr>
            </m:ctrlPr>
          </m:sSubPr>
          <m:e>
            <m:r>
              <w:rPr>
                <w:rFonts w:hAnsi="Cambria Math" w:cs="Times New Roman"/>
                <w:lang w:eastAsia="zh-CN"/>
              </w:rPr>
              <m:t>CPV</m:t>
            </m:r>
          </m:e>
          <m:sub>
            <m:r>
              <w:rPr>
                <w:rFonts w:hAnsi="Cambria Math" w:cs="Times New Roman"/>
                <w:lang w:eastAsia="zh-CN"/>
              </w:rPr>
              <m:t>i</m:t>
            </m:r>
          </m:sub>
        </m:sSub>
        <m:r>
          <w:rPr>
            <w:rFonts w:hAnsi="Cambria Math" w:cs="Times New Roman"/>
            <w:lang w:eastAsia="zh-CN"/>
          </w:rPr>
          <m:t>+</m:t>
        </m:r>
        <m:sSub>
          <m:sSubPr>
            <m:ctrlPr>
              <w:rPr>
                <w:rFonts w:hAnsi="Cambria Math" w:cs="Times New Roman"/>
                <w:lang w:eastAsia="zh-CN"/>
              </w:rPr>
            </m:ctrlPr>
          </m:sSubPr>
          <m:e>
            <m:r>
              <w:rPr>
                <w:rFonts w:hAnsi="Cambria Math" w:cs="Times New Roman"/>
                <w:lang w:eastAsia="zh-CN"/>
              </w:rPr>
              <m:t>CPS</m:t>
            </m:r>
          </m:e>
          <m:sub>
            <m:r>
              <w:rPr>
                <w:rFonts w:hAnsi="Cambria Math" w:cs="Times New Roman"/>
                <w:lang w:eastAsia="zh-CN"/>
              </w:rPr>
              <m:t>i</m:t>
            </m:r>
          </m:sub>
        </m:sSub>
      </m:oMath>
      <w:r w:rsidR="00E54733" w:rsidRPr="009110BC">
        <w:rPr>
          <w:rFonts w:ascii="Times New Roman" w:hAnsi="Times New Roman" w:cs="Times New Roman"/>
          <w:lang w:eastAsia="zh-CN"/>
        </w:rPr>
        <w:t xml:space="preserve">                 </w:t>
      </w:r>
      <w:r w:rsidR="005F33E8" w:rsidRPr="009110BC">
        <w:rPr>
          <w:rFonts w:ascii="Times New Roman" w:hAnsi="Times New Roman" w:cs="Times New Roman"/>
          <w:lang w:eastAsia="zh-CN"/>
        </w:rPr>
        <w:t xml:space="preserve">     </w:t>
      </w:r>
      <w:r w:rsidR="00E54733" w:rsidRPr="009110BC">
        <w:rPr>
          <w:rFonts w:ascii="Times New Roman" w:hAnsi="Times New Roman" w:cs="Times New Roman"/>
          <w:lang w:eastAsia="zh-CN"/>
        </w:rPr>
        <w:t xml:space="preserve">                                 </w:t>
      </w:r>
      <w:r w:rsidR="00BA3360" w:rsidRPr="009110BC">
        <w:rPr>
          <w:rFonts w:ascii="Times New Roman" w:hAnsi="Times New Roman" w:cs="Times New Roman"/>
          <w:lang w:eastAsia="zh-CN"/>
        </w:rPr>
        <w:t>(2</w:t>
      </w:r>
      <w:r w:rsidR="002432B5" w:rsidRPr="009110BC">
        <w:rPr>
          <w:rFonts w:ascii="Times New Roman" w:hAnsi="Times New Roman" w:cs="Times New Roman"/>
          <w:lang w:eastAsia="zh-CN"/>
        </w:rPr>
        <w:t>)</w:t>
      </w:r>
    </w:p>
    <w:p w14:paraId="7A1219EA" w14:textId="36BAFAB3" w:rsidR="00974D24" w:rsidRPr="009110BC" w:rsidRDefault="005F33E8" w:rsidP="00875E65">
      <w:pPr>
        <w:tabs>
          <w:tab w:val="left" w:pos="2181"/>
        </w:tabs>
        <w:rPr>
          <w:rFonts w:ascii="Times New Roman" w:hAnsi="Times New Roman" w:cs="Times New Roman"/>
          <w:lang w:eastAsia="zh-CN"/>
        </w:rPr>
      </w:pPr>
      <w:r w:rsidRPr="009110BC">
        <w:rPr>
          <w:rFonts w:ascii="Times New Roman" w:hAnsi="Times New Roman" w:cs="Times New Roman"/>
          <w:lang w:eastAsia="zh-CN"/>
        </w:rPr>
        <w:t>w</w:t>
      </w:r>
      <w:r w:rsidR="00B10FF8" w:rsidRPr="009110BC">
        <w:rPr>
          <w:rFonts w:ascii="Times New Roman" w:hAnsi="Times New Roman" w:cs="Times New Roman"/>
          <w:lang w:eastAsia="zh-CN"/>
        </w:rPr>
        <w:t>here</w:t>
      </w:r>
      <w:r w:rsidRPr="009110BC">
        <w:rPr>
          <w:rFonts w:ascii="Times New Roman" w:hAnsi="Times New Roman" w:cs="Times New Roman"/>
          <w:lang w:eastAsia="zh-CN"/>
        </w:rPr>
        <w:t xml:space="preserve"> </w:t>
      </w:r>
      <m:oMath>
        <m:sSub>
          <m:sSubPr>
            <m:ctrlPr>
              <w:rPr>
                <w:rFonts w:ascii="Cambria Math" w:hAnsi="Cambria Math" w:cs="Times New Roman"/>
                <w:lang w:eastAsia="zh-CN"/>
              </w:rPr>
            </m:ctrlPr>
          </m:sSubPr>
          <m:e>
            <m:r>
              <w:rPr>
                <w:rFonts w:ascii="Cambria Math" w:hAnsi="Cambria Math" w:cs="Times New Roman"/>
                <w:lang w:eastAsia="zh-CN"/>
              </w:rPr>
              <m:t>CPV</m:t>
            </m:r>
          </m:e>
          <m:sub>
            <m:r>
              <w:rPr>
                <w:rFonts w:ascii="Cambria Math" w:hAnsi="Cambria Math" w:cs="Times New Roman"/>
                <w:lang w:eastAsia="zh-CN"/>
              </w:rPr>
              <m:t>i</m:t>
            </m:r>
          </m:sub>
        </m:sSub>
      </m:oMath>
      <w:r w:rsidR="00F856F5" w:rsidRPr="009110BC">
        <w:rPr>
          <w:rFonts w:ascii="Times New Roman" w:hAnsi="Times New Roman" w:cs="Times New Roman"/>
          <w:lang w:eastAsia="zh-CN"/>
        </w:rPr>
        <w:t xml:space="preserve"> represents the</w:t>
      </w:r>
      <w:r w:rsidR="00B10FF8" w:rsidRPr="009110BC">
        <w:rPr>
          <w:rFonts w:ascii="Times New Roman" w:hAnsi="Times New Roman" w:cs="Times New Roman"/>
          <w:lang w:eastAsia="zh-CN"/>
        </w:rPr>
        <w:t xml:space="preserve"> carbon sequestratio</w:t>
      </w:r>
      <w:r w:rsidR="00F856F5" w:rsidRPr="009110BC">
        <w:rPr>
          <w:rFonts w:ascii="Times New Roman" w:hAnsi="Times New Roman" w:cs="Times New Roman"/>
          <w:lang w:eastAsia="zh-CN"/>
        </w:rPr>
        <w:t xml:space="preserve">n increase of </w:t>
      </w:r>
      <w:r w:rsidR="00974D24" w:rsidRPr="009110BC">
        <w:rPr>
          <w:rFonts w:ascii="Times New Roman" w:hAnsi="Times New Roman" w:cs="Times New Roman"/>
          <w:lang w:eastAsia="zh-CN"/>
        </w:rPr>
        <w:t xml:space="preserve">above-ground biomass </w:t>
      </w:r>
      <w:r w:rsidR="00B10FF8" w:rsidRPr="009110BC">
        <w:rPr>
          <w:rFonts w:ascii="Times New Roman" w:hAnsi="Times New Roman" w:cs="Times New Roman"/>
          <w:lang w:eastAsia="zh-CN"/>
        </w:rPr>
        <w:fldChar w:fldCharType="begin"/>
      </w:r>
      <w:r w:rsidR="008B38C0" w:rsidRPr="009110BC">
        <w:rPr>
          <w:rFonts w:ascii="Times New Roman" w:hAnsi="Times New Roman" w:cs="Times New Roman"/>
          <w:lang w:eastAsia="zh-CN"/>
        </w:rPr>
        <w:instrText xml:space="preserve"> ADDIN ZOTERO_ITEM CSL_CITATION {"citationID":"ac98hu8aqm","properties":{"formattedCitation":"(Liu et al., 2014)","plainCitation":"(Liu et al., 2014)"},"citationItems":[{"id":178,"uris":["http://zotero.org/users/local/n3RgMt1k/items/G8ZGWHU7"],"uri":["http://zotero.org/users/local/n3RgMt1k/items/G8ZGWHU7"],"itemData":{"id":178,"type":"article-journal","title":"Carbon carry capacity and carbon sequestration potential in China based on an integrated analysis of mature forest biomass","container-title":"Science China Life Sciences","page":"1218–1229","volume":"57","issue":"12","source":"Google Scholar","author":[{"family":"Liu","given":"YingChun"},{"family":"Yu","given":"GuiRui"},{"family":"Wang","given":"QiuFeng"},{"family":"Zhang","given":"YangJian"},{"family":"Xu","given":"ZeHong"}],"issued":{"date-parts":[["2014"]]}}}],"schema":"https://github.com/citation-style-language/schema/raw/master/csl-citation.json"} </w:instrText>
      </w:r>
      <w:r w:rsidR="00B10FF8"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Liu et al., 2014)</w:t>
      </w:r>
      <w:r w:rsidR="00B10FF8" w:rsidRPr="009110BC">
        <w:rPr>
          <w:rFonts w:ascii="Times New Roman" w:hAnsi="Times New Roman" w:cs="Times New Roman"/>
          <w:lang w:eastAsia="zh-CN"/>
        </w:rPr>
        <w:fldChar w:fldCharType="end"/>
      </w:r>
      <w:r w:rsidR="00F856F5" w:rsidRPr="009110BC">
        <w:rPr>
          <w:rFonts w:ascii="Times New Roman" w:hAnsi="Times New Roman" w:cs="Times New Roman"/>
          <w:lang w:eastAsia="zh-CN"/>
        </w:rPr>
        <w:t xml:space="preserve">. </w:t>
      </w:r>
      <m:oMath>
        <m:sSub>
          <m:sSubPr>
            <m:ctrlPr>
              <w:rPr>
                <w:rFonts w:ascii="Cambria Math" w:hAnsi="Cambria Math" w:cs="Times New Roman"/>
                <w:lang w:eastAsia="zh-CN"/>
              </w:rPr>
            </m:ctrlPr>
          </m:sSubPr>
          <m:e>
            <m:r>
              <w:rPr>
                <w:rFonts w:ascii="Cambria Math" w:hAnsi="Cambria Math" w:cs="Times New Roman"/>
                <w:lang w:eastAsia="zh-CN"/>
              </w:rPr>
              <m:t>CPS</m:t>
            </m:r>
          </m:e>
          <m:sub>
            <m:r>
              <w:rPr>
                <w:rFonts w:ascii="Cambria Math" w:hAnsi="Cambria Math" w:cs="Times New Roman"/>
                <w:lang w:eastAsia="zh-CN"/>
              </w:rPr>
              <m:t>i</m:t>
            </m:r>
          </m:sub>
        </m:sSub>
      </m:oMath>
      <w:r w:rsidR="00F856F5" w:rsidRPr="009110BC">
        <w:rPr>
          <w:rFonts w:ascii="Times New Roman" w:hAnsi="Times New Roman" w:cs="Times New Roman"/>
          <w:lang w:eastAsia="zh-CN"/>
        </w:rPr>
        <w:t xml:space="preserve"> represents </w:t>
      </w:r>
      <w:r w:rsidR="00FA6185" w:rsidRPr="009110BC">
        <w:rPr>
          <w:rFonts w:ascii="Times New Roman" w:hAnsi="Times New Roman" w:cs="Times New Roman"/>
          <w:lang w:eastAsia="zh-CN"/>
        </w:rPr>
        <w:t>the SOC</w:t>
      </w:r>
      <w:r w:rsidR="00F856F5" w:rsidRPr="009110BC">
        <w:rPr>
          <w:rFonts w:ascii="Times New Roman" w:hAnsi="Times New Roman" w:cs="Times New Roman"/>
          <w:lang w:eastAsia="zh-CN"/>
        </w:rPr>
        <w:t xml:space="preserve"> change of </w:t>
      </w:r>
      <w:r w:rsidR="00974D24" w:rsidRPr="009110BC">
        <w:rPr>
          <w:rFonts w:ascii="Times New Roman" w:hAnsi="Times New Roman" w:cs="Times New Roman"/>
          <w:lang w:eastAsia="zh-CN"/>
        </w:rPr>
        <w:t xml:space="preserve">below-ground </w:t>
      </w:r>
      <w:r w:rsidR="00F856F5" w:rsidRPr="009110BC">
        <w:rPr>
          <w:rFonts w:ascii="Times New Roman" w:hAnsi="Times New Roman" w:cs="Times New Roman"/>
          <w:lang w:eastAsia="zh-CN"/>
        </w:rPr>
        <w:t>soil</w:t>
      </w:r>
      <w:r w:rsidR="00FA6185" w:rsidRPr="009110BC">
        <w:rPr>
          <w:rFonts w:ascii="Times New Roman" w:hAnsi="Times New Roman" w:cs="Times New Roman"/>
          <w:lang w:eastAsia="zh-CN"/>
        </w:rPr>
        <w:t xml:space="preserve"> (0 - 2</w:t>
      </w:r>
      <w:r w:rsidR="00974D24" w:rsidRPr="009110BC">
        <w:rPr>
          <w:rFonts w:ascii="Times New Roman" w:hAnsi="Times New Roman" w:cs="Times New Roman"/>
          <w:lang w:eastAsia="zh-CN"/>
        </w:rPr>
        <w:t>0 cm)</w:t>
      </w:r>
      <w:r w:rsidR="00F856F5" w:rsidRPr="009110BC">
        <w:rPr>
          <w:rFonts w:ascii="Times New Roman" w:hAnsi="Times New Roman" w:cs="Times New Roman"/>
          <w:lang w:eastAsia="zh-CN"/>
        </w:rPr>
        <w:t>.</w:t>
      </w:r>
    </w:p>
    <w:p w14:paraId="2C45219B" w14:textId="4C08ECCC" w:rsidR="00066CB4" w:rsidRPr="009110BC" w:rsidRDefault="002C70AF" w:rsidP="00875E65">
      <w:pPr>
        <w:tabs>
          <w:tab w:val="left" w:pos="2181"/>
        </w:tabs>
        <w:rPr>
          <w:rFonts w:ascii="Times New Roman" w:hAnsi="Times New Roman" w:cs="Times New Roman"/>
          <w:lang w:eastAsia="zh-CN"/>
        </w:rPr>
      </w:pPr>
      <w:r w:rsidRPr="009110BC">
        <w:rPr>
          <w:rFonts w:ascii="Times New Roman" w:hAnsi="Times New Roman" w:cs="Times New Roman"/>
          <w:lang w:eastAsia="zh-CN"/>
        </w:rPr>
        <w:t>According to the assessment of carbon carry capacity of mature forest biomass in China, t</w:t>
      </w:r>
      <w:r w:rsidR="00974D24" w:rsidRPr="009110BC">
        <w:rPr>
          <w:rFonts w:ascii="Times New Roman" w:hAnsi="Times New Roman" w:cs="Times New Roman"/>
          <w:lang w:eastAsia="zh-CN"/>
        </w:rPr>
        <w:t>he carbon seques</w:t>
      </w:r>
      <w:r w:rsidR="00FB11A3" w:rsidRPr="009110BC">
        <w:rPr>
          <w:rFonts w:ascii="Times New Roman" w:hAnsi="Times New Roman" w:cs="Times New Roman"/>
          <w:lang w:eastAsia="zh-CN"/>
        </w:rPr>
        <w:t xml:space="preserve">tration increase of </w:t>
      </w:r>
      <w:r w:rsidR="00910EA9" w:rsidRPr="009110BC">
        <w:rPr>
          <w:rFonts w:ascii="Times New Roman" w:hAnsi="Times New Roman" w:cs="Times New Roman"/>
          <w:lang w:eastAsia="zh-CN"/>
        </w:rPr>
        <w:t>plant</w:t>
      </w:r>
      <w:r w:rsidR="00974D24" w:rsidRPr="009110BC">
        <w:rPr>
          <w:rFonts w:ascii="Times New Roman" w:hAnsi="Times New Roman" w:cs="Times New Roman"/>
          <w:lang w:eastAsia="zh-CN"/>
        </w:rPr>
        <w:t xml:space="preserve"> biomass</w:t>
      </w:r>
      <w:r w:rsidRPr="009110BC">
        <w:rPr>
          <w:rFonts w:ascii="Times New Roman" w:hAnsi="Times New Roman" w:cs="Times New Roman"/>
          <w:lang w:eastAsia="zh-CN"/>
        </w:rPr>
        <w:t xml:space="preserve"> (</w:t>
      </w:r>
      <m:oMath>
        <m:sSub>
          <m:sSubPr>
            <m:ctrlPr>
              <w:rPr>
                <w:rFonts w:ascii="Cambria Math" w:hAnsi="Cambria Math" w:cs="Times New Roman"/>
                <w:i/>
                <w:lang w:eastAsia="zh-CN"/>
              </w:rPr>
            </m:ctrlPr>
          </m:sSubPr>
          <m:e>
            <m:r>
              <w:rPr>
                <w:rFonts w:ascii="Cambria Math" w:hAnsi="Cambria Math" w:cs="Times New Roman"/>
                <w:lang w:eastAsia="zh-CN"/>
              </w:rPr>
              <m:t>CPV</m:t>
            </m:r>
          </m:e>
          <m:sub>
            <m:r>
              <w:rPr>
                <w:rFonts w:ascii="Cambria Math" w:hAnsi="Cambria Math" w:cs="Times New Roman"/>
                <w:lang w:eastAsia="zh-CN"/>
              </w:rPr>
              <m:t>i</m:t>
            </m:r>
          </m:sub>
        </m:sSub>
      </m:oMath>
      <w:r w:rsidR="002432B5" w:rsidRPr="009110BC">
        <w:rPr>
          <w:rFonts w:ascii="Times New Roman" w:hAnsi="Times New Roman" w:cs="Times New Roman"/>
          <w:lang w:eastAsia="zh-CN"/>
        </w:rPr>
        <w:t>, Mg C/ha</w:t>
      </w:r>
      <w:r w:rsidRPr="009110BC">
        <w:rPr>
          <w:rFonts w:ascii="Times New Roman" w:hAnsi="Times New Roman" w:cs="Times New Roman"/>
          <w:lang w:eastAsia="zh-CN"/>
        </w:rPr>
        <w:t>)</w:t>
      </w:r>
      <w:r w:rsidR="00974D24" w:rsidRPr="009110BC">
        <w:rPr>
          <w:rFonts w:ascii="Times New Roman" w:hAnsi="Times New Roman" w:cs="Times New Roman"/>
          <w:lang w:eastAsia="zh-CN"/>
        </w:rPr>
        <w:t xml:space="preserve"> is estimated based on the spatial heterogeneity of mean annual precipitation</w:t>
      </w:r>
      <w:r w:rsidRPr="009110BC">
        <w:rPr>
          <w:rFonts w:ascii="Times New Roman" w:hAnsi="Times New Roman" w:cs="Times New Roman"/>
          <w:lang w:eastAsia="zh-CN"/>
        </w:rPr>
        <w:t xml:space="preserve"> (</w:t>
      </w:r>
      <m:oMath>
        <m:sSub>
          <m:sSubPr>
            <m:ctrlPr>
              <w:rPr>
                <w:rFonts w:ascii="Cambria Math" w:hAnsi="Cambria Math" w:cs="Times New Roman"/>
                <w:i/>
                <w:lang w:eastAsia="zh-CN"/>
              </w:rPr>
            </m:ctrlPr>
          </m:sSubPr>
          <m:e>
            <m:r>
              <w:rPr>
                <w:rFonts w:ascii="Cambria Math" w:hAnsi="Cambria Math" w:cs="Times New Roman"/>
                <w:lang w:eastAsia="zh-CN"/>
              </w:rPr>
              <m:t>MAP</m:t>
            </m:r>
          </m:e>
          <m:sub>
            <m:r>
              <w:rPr>
                <w:rFonts w:ascii="Cambria Math" w:hAnsi="Cambria Math" w:cs="Times New Roman"/>
                <w:lang w:eastAsia="zh-CN"/>
              </w:rPr>
              <m:t>i</m:t>
            </m:r>
          </m:sub>
        </m:sSub>
      </m:oMath>
      <w:r w:rsidRPr="009110BC">
        <w:rPr>
          <w:rFonts w:ascii="Times New Roman" w:hAnsi="Times New Roman" w:cs="Times New Roman"/>
          <w:lang w:eastAsia="zh-CN"/>
        </w:rPr>
        <w:t>, mm)</w:t>
      </w:r>
      <w:r w:rsidR="00974D24" w:rsidRPr="009110BC">
        <w:rPr>
          <w:rFonts w:ascii="Times New Roman" w:hAnsi="Times New Roman" w:cs="Times New Roman"/>
          <w:lang w:eastAsia="zh-CN"/>
        </w:rPr>
        <w:t xml:space="preserve"> and mean annual temperature</w:t>
      </w:r>
      <w:r w:rsidRPr="009110BC">
        <w:rPr>
          <w:rFonts w:ascii="Times New Roman" w:hAnsi="Times New Roman" w:cs="Times New Roman"/>
          <w:lang w:eastAsia="zh-CN"/>
        </w:rPr>
        <w:t xml:space="preserve"> (</w:t>
      </w:r>
      <m:oMath>
        <m:sSub>
          <m:sSubPr>
            <m:ctrlPr>
              <w:rPr>
                <w:rFonts w:ascii="Cambria Math" w:hAnsi="Cambria Math" w:cs="Times New Roman"/>
                <w:i/>
                <w:lang w:eastAsia="zh-CN"/>
              </w:rPr>
            </m:ctrlPr>
          </m:sSubPr>
          <m:e>
            <m:r>
              <w:rPr>
                <w:rFonts w:ascii="Cambria Math" w:hAnsi="Cambria Math" w:cs="Times New Roman"/>
                <w:lang w:eastAsia="zh-CN"/>
              </w:rPr>
              <m:t>MAT</m:t>
            </m:r>
          </m:e>
          <m:sub>
            <m:r>
              <w:rPr>
                <w:rFonts w:ascii="Cambria Math" w:hAnsi="Cambria Math" w:cs="Times New Roman"/>
                <w:lang w:eastAsia="zh-CN"/>
              </w:rPr>
              <m:t>i</m:t>
            </m:r>
          </m:sub>
        </m:sSub>
      </m:oMath>
      <w:r w:rsidRPr="009110BC">
        <w:rPr>
          <w:rFonts w:ascii="Times New Roman" w:hAnsi="Times New Roman" w:cs="Times New Roman"/>
          <w:lang w:eastAsia="zh-CN"/>
        </w:rPr>
        <w:t xml:space="preserve">, </w:t>
      </w:r>
      <w:r w:rsidRPr="009110BC">
        <w:rPr>
          <w:rFonts w:ascii="Cambria Math" w:hAnsi="Cambria Math" w:cs="Cambria Math"/>
          <w:lang w:eastAsia="zh-CN"/>
        </w:rPr>
        <w:t>℃</w:t>
      </w:r>
      <w:r w:rsidRPr="009110BC">
        <w:rPr>
          <w:rFonts w:ascii="Times New Roman" w:hAnsi="Times New Roman" w:cs="Times New Roman"/>
          <w:lang w:eastAsia="zh-CN"/>
        </w:rPr>
        <w:t xml:space="preserve">) (Eq. 2) </w:t>
      </w:r>
      <w:r w:rsidRPr="009110BC">
        <w:rPr>
          <w:rFonts w:ascii="Times New Roman" w:hAnsi="Times New Roman" w:cs="Times New Roman"/>
          <w:lang w:eastAsia="zh-CN"/>
        </w:rPr>
        <w:fldChar w:fldCharType="begin"/>
      </w:r>
      <w:r w:rsidR="008B38C0" w:rsidRPr="009110BC">
        <w:rPr>
          <w:rFonts w:ascii="Times New Roman" w:hAnsi="Times New Roman" w:cs="Times New Roman"/>
          <w:lang w:eastAsia="zh-CN"/>
        </w:rPr>
        <w:instrText xml:space="preserve"> ADDIN ZOTERO_ITEM CSL_CITATION {"citationID":"a1mt8bauolu","properties":{"formattedCitation":"(Liu et al., 2014)","plainCitation":"(Liu et al., 2014)"},"citationItems":[{"id":178,"uris":["http://zotero.org/users/local/n3RgMt1k/items/G8ZGWHU7"],"uri":["http://zotero.org/users/local/n3RgMt1k/items/G8ZGWHU7"],"itemData":{"id":178,"type":"article-journal","title":"Carbon carry capacity and carbon sequestration potential in China based on an integrated analysis of mature forest biomass","container-title":"Science China Life Sciences","page":"1218–1229","volume":"57","issue":"12","source":"Google Scholar","author":[{"family":"Liu","given":"YingChun"},{"family":"Yu","given":"GuiRui"},{"family":"Wang","given":"QiuFeng"},{"family":"Zhang","given":"YangJian"},{"family":"Xu","given":"ZeHong"}],"issued":{"date-parts":[["2014"]]}}}],"schema":"https://github.com/citation-style-language/schema/raw/master/csl-citation.json"} </w:instrText>
      </w:r>
      <w:r w:rsidRPr="009110BC">
        <w:rPr>
          <w:rFonts w:ascii="Times New Roman" w:hAnsi="Times New Roman" w:cs="Times New Roman"/>
          <w:lang w:eastAsia="zh-CN"/>
        </w:rPr>
        <w:fldChar w:fldCharType="separate"/>
      </w:r>
      <w:r w:rsidR="00AD7DF8" w:rsidRPr="009110BC">
        <w:rPr>
          <w:rFonts w:ascii="Times New Roman" w:hAnsi="Times New Roman" w:cs="Times New Roman"/>
          <w:noProof/>
          <w:lang w:eastAsia="zh-CN"/>
        </w:rPr>
        <w:t>(Liu et al., 2014)</w:t>
      </w:r>
      <w:r w:rsidRPr="009110BC">
        <w:rPr>
          <w:rFonts w:ascii="Times New Roman" w:hAnsi="Times New Roman" w:cs="Times New Roman"/>
          <w:lang w:eastAsia="zh-CN"/>
        </w:rPr>
        <w:fldChar w:fldCharType="end"/>
      </w:r>
      <w:r w:rsidR="00974D24" w:rsidRPr="009110BC">
        <w:rPr>
          <w:rFonts w:ascii="Times New Roman" w:hAnsi="Times New Roman" w:cs="Times New Roman"/>
          <w:lang w:eastAsia="zh-CN"/>
        </w:rPr>
        <w:t>.</w:t>
      </w:r>
    </w:p>
    <w:p w14:paraId="3AB30888" w14:textId="39D5E16E" w:rsidR="00066CB4" w:rsidRPr="009110BC" w:rsidRDefault="00FE3A41" w:rsidP="00E54733">
      <w:pPr>
        <w:pStyle w:val="Equation"/>
        <w:rPr>
          <w:rFonts w:ascii="Times New Roman" w:hAnsi="Times New Roman" w:cs="Times New Roman"/>
          <w:lang w:eastAsia="zh-CN"/>
        </w:rPr>
      </w:pPr>
      <m:oMath>
        <m:sSub>
          <m:sSubPr>
            <m:ctrlPr>
              <w:rPr>
                <w:rFonts w:hAnsi="Cambria Math" w:cs="Times New Roman"/>
                <w:lang w:eastAsia="zh-CN"/>
              </w:rPr>
            </m:ctrlPr>
          </m:sSubPr>
          <m:e>
            <m:r>
              <w:rPr>
                <w:rFonts w:hAnsi="Cambria Math" w:cs="Times New Roman"/>
                <w:lang w:eastAsia="zh-CN"/>
              </w:rPr>
              <m:t>CPV</m:t>
            </m:r>
          </m:e>
          <m:sub>
            <m:r>
              <w:rPr>
                <w:rFonts w:hAnsi="Cambria Math" w:cs="Times New Roman"/>
                <w:lang w:eastAsia="zh-CN"/>
              </w:rPr>
              <m:t>i</m:t>
            </m:r>
          </m:sub>
        </m:sSub>
        <m:r>
          <w:rPr>
            <w:rFonts w:hAnsi="Cambria Math" w:cs="Times New Roman"/>
            <w:lang w:eastAsia="zh-CN"/>
          </w:rPr>
          <m:t>=</m:t>
        </m:r>
        <m:nary>
          <m:naryPr>
            <m:chr m:val="∑"/>
            <m:limLoc m:val="subSup"/>
            <m:supHide m:val="1"/>
            <m:ctrlPr>
              <w:rPr>
                <w:rFonts w:hAnsi="Cambria Math" w:cs="Times New Roman"/>
                <w:lang w:eastAsia="zh-CN"/>
              </w:rPr>
            </m:ctrlPr>
          </m:naryPr>
          <m:sub>
            <m:r>
              <w:rPr>
                <w:rFonts w:hAnsi="Cambria Math" w:cs="Times New Roman"/>
                <w:lang w:eastAsia="zh-CN"/>
              </w:rPr>
              <m:t>j</m:t>
            </m:r>
          </m:sub>
          <m:sup/>
          <m:e>
            <m:r>
              <w:rPr>
                <w:rFonts w:hAnsi="Cambria Math" w:cs="Times New Roman"/>
                <w:lang w:eastAsia="zh-CN"/>
              </w:rPr>
              <m:t>74.52+0.0352*</m:t>
            </m:r>
            <m:sSub>
              <m:sSubPr>
                <m:ctrlPr>
                  <w:rPr>
                    <w:rFonts w:hAnsi="Cambria Math" w:cs="Times New Roman"/>
                    <w:lang w:eastAsia="zh-CN"/>
                  </w:rPr>
                </m:ctrlPr>
              </m:sSubPr>
              <m:e>
                <m:r>
                  <w:rPr>
                    <w:rFonts w:hAnsi="Cambria Math" w:cs="Times New Roman"/>
                    <w:lang w:eastAsia="zh-CN"/>
                  </w:rPr>
                  <m:t>MAP</m:t>
                </m:r>
              </m:e>
              <m:sub>
                <m:r>
                  <w:rPr>
                    <w:rFonts w:hAnsi="Cambria Math" w:cs="Times New Roman"/>
                    <w:lang w:eastAsia="zh-CN"/>
                  </w:rPr>
                  <m:t>j</m:t>
                </m:r>
              </m:sub>
            </m:sSub>
            <m:r>
              <w:rPr>
                <w:rFonts w:hAnsi="Cambria Math" w:cs="Times New Roman"/>
                <w:lang w:eastAsia="zh-CN"/>
              </w:rPr>
              <m:t>+3.5474*</m:t>
            </m:r>
            <m:sSub>
              <m:sSubPr>
                <m:ctrlPr>
                  <w:rPr>
                    <w:rFonts w:hAnsi="Cambria Math" w:cs="Times New Roman"/>
                    <w:lang w:eastAsia="zh-CN"/>
                  </w:rPr>
                </m:ctrlPr>
              </m:sSubPr>
              <m:e>
                <m:r>
                  <w:rPr>
                    <w:rFonts w:hAnsi="Cambria Math" w:cs="Times New Roman"/>
                    <w:lang w:eastAsia="zh-CN"/>
                  </w:rPr>
                  <m:t>MAT</m:t>
                </m:r>
              </m:e>
              <m:sub>
                <m:r>
                  <w:rPr>
                    <w:rFonts w:hAnsi="Cambria Math" w:cs="Times New Roman"/>
                    <w:lang w:eastAsia="zh-CN"/>
                  </w:rPr>
                  <m:t>j</m:t>
                </m:r>
              </m:sub>
            </m:sSub>
          </m:e>
        </m:nary>
      </m:oMath>
      <w:r w:rsidR="00E54733" w:rsidRPr="009110BC">
        <w:rPr>
          <w:rFonts w:ascii="Times New Roman" w:hAnsi="Times New Roman" w:cs="Times New Roman"/>
          <w:lang w:eastAsia="zh-CN"/>
        </w:rPr>
        <w:t xml:space="preserve">          </w:t>
      </w:r>
      <w:r w:rsidR="00DF76DD" w:rsidRPr="009110BC">
        <w:rPr>
          <w:rFonts w:ascii="Times New Roman" w:hAnsi="Times New Roman" w:cs="Times New Roman"/>
          <w:lang w:eastAsia="zh-CN"/>
        </w:rPr>
        <w:t xml:space="preserve">   </w:t>
      </w:r>
      <w:r w:rsidR="00E54733" w:rsidRPr="009110BC">
        <w:rPr>
          <w:rFonts w:ascii="Times New Roman" w:hAnsi="Times New Roman" w:cs="Times New Roman"/>
          <w:lang w:eastAsia="zh-CN"/>
        </w:rPr>
        <w:t xml:space="preserve">              </w:t>
      </w:r>
      <w:r w:rsidR="00BA3360" w:rsidRPr="009110BC">
        <w:rPr>
          <w:rFonts w:ascii="Times New Roman" w:hAnsi="Times New Roman" w:cs="Times New Roman"/>
          <w:lang w:eastAsia="zh-CN"/>
        </w:rPr>
        <w:t>(3</w:t>
      </w:r>
      <w:r w:rsidR="002432B5" w:rsidRPr="009110BC">
        <w:rPr>
          <w:rFonts w:ascii="Times New Roman" w:hAnsi="Times New Roman" w:cs="Times New Roman"/>
          <w:lang w:eastAsia="zh-CN"/>
        </w:rPr>
        <w:t>)</w:t>
      </w:r>
    </w:p>
    <w:p w14:paraId="1080021A" w14:textId="38C096C8" w:rsidR="002C70AF" w:rsidRPr="009110BC" w:rsidRDefault="009607DA" w:rsidP="00875E65">
      <w:pPr>
        <w:tabs>
          <w:tab w:val="left" w:pos="2181"/>
        </w:tabs>
        <w:rPr>
          <w:rFonts w:ascii="Times New Roman" w:hAnsi="Times New Roman" w:cs="Times New Roman"/>
          <w:lang w:eastAsia="zh-CN"/>
        </w:rPr>
      </w:pPr>
      <w:r w:rsidRPr="009110BC">
        <w:rPr>
          <w:rFonts w:ascii="Times New Roman" w:hAnsi="Times New Roman" w:cs="Times New Roman"/>
          <w:lang w:eastAsia="zh-CN"/>
        </w:rPr>
        <w:t xml:space="preserve">In this research, we assumed that the SOC level of topsoil could reach the saturation level of soil after afforestation. </w:t>
      </w:r>
      <w:r w:rsidR="002C70AF" w:rsidRPr="009110BC">
        <w:rPr>
          <w:rFonts w:ascii="Times New Roman" w:hAnsi="Times New Roman" w:cs="Times New Roman"/>
          <w:lang w:eastAsia="zh-CN"/>
        </w:rPr>
        <w:t xml:space="preserve">The carbon sequestration increase of </w:t>
      </w:r>
      <w:r w:rsidRPr="009110BC">
        <w:rPr>
          <w:rFonts w:ascii="Times New Roman" w:hAnsi="Times New Roman" w:cs="Times New Roman"/>
          <w:lang w:eastAsia="zh-CN"/>
        </w:rPr>
        <w:t>topsoil</w:t>
      </w:r>
      <w:r w:rsidR="002B705D" w:rsidRPr="009110BC">
        <w:rPr>
          <w:rFonts w:ascii="Times New Roman" w:hAnsi="Times New Roman" w:cs="Times New Roman"/>
          <w:lang w:eastAsia="zh-CN"/>
        </w:rPr>
        <w:t xml:space="preserve"> </w:t>
      </w:r>
      <w:r w:rsidR="002C70AF" w:rsidRPr="009110BC">
        <w:rPr>
          <w:rFonts w:ascii="Times New Roman" w:hAnsi="Times New Roman" w:cs="Times New Roman"/>
          <w:lang w:eastAsia="zh-CN"/>
        </w:rPr>
        <w:t xml:space="preserve">is estimated as the difference of current </w:t>
      </w:r>
      <w:r w:rsidR="00FA6185" w:rsidRPr="009110BC">
        <w:rPr>
          <w:rFonts w:ascii="Times New Roman" w:hAnsi="Times New Roman" w:cs="Times New Roman"/>
          <w:lang w:eastAsia="zh-CN"/>
        </w:rPr>
        <w:t xml:space="preserve">SOC </w:t>
      </w:r>
      <w:r w:rsidR="002C70AF" w:rsidRPr="009110BC">
        <w:rPr>
          <w:rFonts w:ascii="Times New Roman" w:hAnsi="Times New Roman" w:cs="Times New Roman"/>
          <w:lang w:eastAsia="zh-CN"/>
        </w:rPr>
        <w:t>level</w:t>
      </w:r>
      <w:r w:rsidR="002432B5" w:rsidRPr="009110BC">
        <w:rPr>
          <w:rFonts w:ascii="Times New Roman" w:hAnsi="Times New Roman" w:cs="Times New Roman"/>
          <w:lang w:eastAsia="zh-CN"/>
        </w:rPr>
        <w:t xml:space="preserve"> (</w:t>
      </w:r>
      <m:oMath>
        <m:sSub>
          <m:sSubPr>
            <m:ctrlPr>
              <w:rPr>
                <w:rFonts w:ascii="Cambria Math" w:hAnsi="Cambria Math" w:cs="Times New Roman"/>
                <w:i/>
                <w:lang w:eastAsia="zh-CN"/>
              </w:rPr>
            </m:ctrlPr>
          </m:sSubPr>
          <m:e>
            <m:r>
              <w:rPr>
                <w:rFonts w:ascii="Cambria Math" w:hAnsi="Cambria Math" w:cs="Times New Roman"/>
                <w:lang w:eastAsia="zh-CN"/>
              </w:rPr>
              <m:t>SOC</m:t>
            </m:r>
          </m:e>
          <m:sub>
            <m:r>
              <w:rPr>
                <w:rFonts w:ascii="Cambria Math" w:hAnsi="Cambria Math" w:cs="Times New Roman"/>
                <w:lang w:eastAsia="zh-CN"/>
              </w:rPr>
              <m:t>i</m:t>
            </m:r>
          </m:sub>
        </m:sSub>
      </m:oMath>
      <w:r w:rsidR="002432B5" w:rsidRPr="009110BC">
        <w:rPr>
          <w:rFonts w:ascii="Times New Roman" w:hAnsi="Times New Roman" w:cs="Times New Roman"/>
          <w:lang w:eastAsia="zh-CN"/>
        </w:rPr>
        <w:t>)</w:t>
      </w:r>
      <w:r w:rsidR="002C70AF" w:rsidRPr="009110BC">
        <w:rPr>
          <w:rFonts w:ascii="Times New Roman" w:hAnsi="Times New Roman" w:cs="Times New Roman"/>
          <w:lang w:eastAsia="zh-CN"/>
        </w:rPr>
        <w:t xml:space="preserve"> and the</w:t>
      </w:r>
      <w:r w:rsidR="00FA6185" w:rsidRPr="009110BC">
        <w:rPr>
          <w:rFonts w:ascii="Times New Roman" w:hAnsi="Times New Roman" w:cs="Times New Roman"/>
          <w:lang w:eastAsia="zh-CN"/>
        </w:rPr>
        <w:t xml:space="preserve"> SOC </w:t>
      </w:r>
      <w:r w:rsidRPr="009110BC">
        <w:rPr>
          <w:rFonts w:ascii="Times New Roman" w:hAnsi="Times New Roman" w:cs="Times New Roman"/>
          <w:lang w:eastAsia="zh-CN"/>
        </w:rPr>
        <w:t xml:space="preserve">saturation </w:t>
      </w:r>
      <w:r w:rsidR="00FA6185" w:rsidRPr="009110BC">
        <w:rPr>
          <w:rFonts w:ascii="Times New Roman" w:hAnsi="Times New Roman" w:cs="Times New Roman"/>
          <w:lang w:eastAsia="zh-CN"/>
        </w:rPr>
        <w:t>level</w:t>
      </w:r>
      <w:r w:rsidR="002432B5" w:rsidRPr="009110BC">
        <w:rPr>
          <w:rFonts w:ascii="Times New Roman" w:hAnsi="Times New Roman" w:cs="Times New Roman"/>
          <w:lang w:eastAsia="zh-CN"/>
        </w:rPr>
        <w:t xml:space="preserve"> (</w:t>
      </w:r>
      <m:oMath>
        <m:sSub>
          <m:sSubPr>
            <m:ctrlPr>
              <w:rPr>
                <w:rFonts w:ascii="Cambria Math" w:hAnsi="Cambria Math" w:cs="Times New Roman"/>
                <w:i/>
                <w:lang w:eastAsia="zh-CN"/>
              </w:rPr>
            </m:ctrlPr>
          </m:sSubPr>
          <m:e>
            <m:r>
              <w:rPr>
                <w:rFonts w:ascii="Cambria Math" w:hAnsi="Cambria Math" w:cs="Times New Roman"/>
                <w:lang w:eastAsia="zh-CN"/>
              </w:rPr>
              <m:t>SOCS</m:t>
            </m:r>
          </m:e>
          <m:sub>
            <m:r>
              <w:rPr>
                <w:rFonts w:ascii="Cambria Math" w:hAnsi="Cambria Math" w:cs="Times New Roman"/>
                <w:lang w:eastAsia="zh-CN"/>
              </w:rPr>
              <m:t>i</m:t>
            </m:r>
          </m:sub>
        </m:sSub>
      </m:oMath>
      <w:r w:rsidR="002432B5" w:rsidRPr="009110BC">
        <w:rPr>
          <w:rFonts w:ascii="Times New Roman" w:hAnsi="Times New Roman" w:cs="Times New Roman"/>
          <w:lang w:eastAsia="zh-CN"/>
        </w:rPr>
        <w:t>)</w:t>
      </w:r>
      <w:r w:rsidRPr="009110BC">
        <w:rPr>
          <w:rFonts w:ascii="Times New Roman" w:hAnsi="Times New Roman" w:cs="Times New Roman"/>
          <w:lang w:eastAsia="zh-CN"/>
        </w:rPr>
        <w:t xml:space="preserve"> (Eq. 4)</w:t>
      </w:r>
      <w:r w:rsidR="002C70AF" w:rsidRPr="009110BC">
        <w:rPr>
          <w:rFonts w:ascii="Times New Roman" w:hAnsi="Times New Roman" w:cs="Times New Roman"/>
          <w:lang w:eastAsia="zh-CN"/>
        </w:rPr>
        <w:t>.</w:t>
      </w:r>
      <w:r w:rsidR="002B705D" w:rsidRPr="009110BC">
        <w:rPr>
          <w:rFonts w:ascii="Times New Roman" w:hAnsi="Times New Roman" w:cs="Times New Roman"/>
          <w:lang w:eastAsia="zh-CN"/>
        </w:rPr>
        <w:t xml:space="preserve"> </w:t>
      </w:r>
      <w:r w:rsidRPr="009110BC">
        <w:rPr>
          <w:rFonts w:ascii="Times New Roman" w:hAnsi="Times New Roman" w:cs="Times New Roman"/>
          <w:lang w:eastAsia="zh-CN"/>
        </w:rPr>
        <w:t>The SOC saturation level is estimated based on the dynamic factors of annual temperature</w:t>
      </w:r>
      <w:r w:rsidR="00095949" w:rsidRPr="009110BC">
        <w:rPr>
          <w:rFonts w:ascii="Times New Roman" w:hAnsi="Times New Roman" w:cs="Times New Roman"/>
          <w:lang w:eastAsia="zh-C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T</m:t>
            </m:r>
          </m:e>
          <m:sub>
            <m:r>
              <w:rPr>
                <w:rFonts w:ascii="Cambria Math" w:eastAsiaTheme="minorEastAsia" w:hAnsi="Cambria Math" w:cs="Times New Roman"/>
              </w:rPr>
              <m:t>i</m:t>
            </m:r>
          </m:sub>
        </m:sSub>
      </m:oMath>
      <w:r w:rsidR="00095949" w:rsidRPr="009110BC">
        <w:rPr>
          <w:rFonts w:ascii="Times New Roman" w:hAnsi="Times New Roman" w:cs="Times New Roman"/>
        </w:rPr>
        <w:t xml:space="preserve">, </w:t>
      </w:r>
      <w:r w:rsidR="00095949" w:rsidRPr="009110BC">
        <w:rPr>
          <w:rFonts w:ascii="Cambria Math" w:hAnsi="Cambria Math" w:cs="Cambria Math"/>
          <w:lang w:eastAsia="zh-CN"/>
        </w:rPr>
        <w:t>℃</w:t>
      </w:r>
      <w:r w:rsidR="00095949" w:rsidRPr="009110BC">
        <w:rPr>
          <w:rFonts w:ascii="Times New Roman" w:hAnsi="Times New Roman" w:cs="Times New Roman"/>
          <w:lang w:eastAsia="zh-CN"/>
        </w:rPr>
        <w:t>)</w:t>
      </w:r>
      <w:r w:rsidRPr="009110BC">
        <w:rPr>
          <w:rFonts w:ascii="Times New Roman" w:hAnsi="Times New Roman" w:cs="Times New Roman"/>
          <w:lang w:eastAsia="zh-CN"/>
        </w:rPr>
        <w:t>, annual precipitation</w:t>
      </w:r>
      <w:r w:rsidR="00095949" w:rsidRPr="009110BC">
        <w:rPr>
          <w:rFonts w:ascii="Times New Roman" w:hAnsi="Times New Roman" w:cs="Times New Roman"/>
          <w:lang w:eastAsia="zh-C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W</m:t>
            </m:r>
          </m:e>
          <m:sub>
            <m:r>
              <w:rPr>
                <w:rFonts w:ascii="Cambria Math" w:eastAsiaTheme="minorEastAsia" w:hAnsi="Cambria Math" w:cs="Times New Roman"/>
              </w:rPr>
              <m:t>j</m:t>
            </m:r>
          </m:sub>
        </m:sSub>
      </m:oMath>
      <w:r w:rsidR="00095949" w:rsidRPr="009110BC">
        <w:rPr>
          <w:rFonts w:ascii="Times New Roman" w:hAnsi="Times New Roman" w:cs="Times New Roman"/>
        </w:rPr>
        <w:t>, 100 mm</w:t>
      </w:r>
      <w:r w:rsidR="00095949" w:rsidRPr="009110BC">
        <w:rPr>
          <w:rFonts w:ascii="Times New Roman" w:hAnsi="Times New Roman" w:cs="Times New Roman"/>
          <w:lang w:eastAsia="zh-CN"/>
        </w:rPr>
        <w:t>)</w:t>
      </w:r>
      <w:r w:rsidRPr="009110BC">
        <w:rPr>
          <w:rFonts w:ascii="Times New Roman" w:hAnsi="Times New Roman" w:cs="Times New Roman"/>
          <w:lang w:eastAsia="zh-CN"/>
        </w:rPr>
        <w:t>, soil clay content</w:t>
      </w:r>
      <w:r w:rsidR="00095949" w:rsidRPr="009110BC">
        <w:rPr>
          <w:rFonts w:ascii="Times New Roman" w:hAnsi="Times New Roman" w:cs="Times New Roman"/>
          <w:lang w:eastAsia="zh-C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CL</m:t>
            </m:r>
          </m:e>
          <m:sub>
            <m:r>
              <w:rPr>
                <w:rFonts w:ascii="Cambria Math" w:eastAsiaTheme="minorEastAsia" w:hAnsi="Cambria Math" w:cs="Times New Roman"/>
              </w:rPr>
              <m:t>j</m:t>
            </m:r>
          </m:sub>
        </m:sSub>
      </m:oMath>
      <w:r w:rsidR="00095949" w:rsidRPr="009110BC">
        <w:rPr>
          <w:rFonts w:ascii="Times New Roman" w:hAnsi="Times New Roman" w:cs="Times New Roman"/>
        </w:rPr>
        <w:t>, %</w:t>
      </w:r>
      <w:r w:rsidR="00095949" w:rsidRPr="009110BC">
        <w:rPr>
          <w:rFonts w:ascii="Times New Roman" w:hAnsi="Times New Roman" w:cs="Times New Roman"/>
          <w:lang w:eastAsia="zh-CN"/>
        </w:rPr>
        <w:t>)</w:t>
      </w:r>
      <w:r w:rsidRPr="009110BC">
        <w:rPr>
          <w:rFonts w:ascii="Times New Roman" w:hAnsi="Times New Roman" w:cs="Times New Roman"/>
          <w:lang w:eastAsia="zh-CN"/>
        </w:rPr>
        <w:t>, and soil pH</w:t>
      </w:r>
      <w:r w:rsidR="00095949" w:rsidRPr="009110BC">
        <w:rPr>
          <w:rFonts w:ascii="Times New Roman" w:hAnsi="Times New Roman" w:cs="Times New Roman"/>
          <w:lang w:eastAsia="zh-CN"/>
        </w:rPr>
        <w:t xml:space="preserve"> (</w:t>
      </w:r>
      <m:oMath>
        <m:sSub>
          <m:sSubPr>
            <m:ctrlPr>
              <w:rPr>
                <w:rFonts w:ascii="Cambria Math" w:eastAsiaTheme="minorEastAsia" w:hAnsi="Cambria Math" w:cs="Times New Roman"/>
              </w:rPr>
            </m:ctrlPr>
          </m:sSubPr>
          <m:e>
            <m:r>
              <w:rPr>
                <w:rFonts w:ascii="Cambria Math" w:eastAsiaTheme="minorEastAsia" w:hAnsi="Cambria Math" w:cs="Times New Roman"/>
              </w:rPr>
              <m:t>pH</m:t>
            </m:r>
          </m:e>
          <m:sub>
            <m:r>
              <w:rPr>
                <w:rFonts w:ascii="Cambria Math" w:eastAsiaTheme="minorEastAsia" w:hAnsi="Cambria Math" w:cs="Times New Roman"/>
              </w:rPr>
              <m:t>j</m:t>
            </m:r>
          </m:sub>
        </m:sSub>
      </m:oMath>
      <w:r w:rsidR="00095949" w:rsidRPr="009110BC">
        <w:rPr>
          <w:rFonts w:ascii="Times New Roman" w:hAnsi="Times New Roman" w:cs="Times New Roman"/>
          <w:lang w:eastAsia="zh-CN"/>
        </w:rPr>
        <w:t>)</w:t>
      </w:r>
      <w:r w:rsidR="004B507B" w:rsidRPr="009110BC">
        <w:rPr>
          <w:rFonts w:ascii="Times New Roman" w:hAnsi="Times New Roman" w:cs="Times New Roman"/>
          <w:lang w:eastAsia="zh-CN"/>
        </w:rPr>
        <w:t xml:space="preserve"> of agricultural land </w:t>
      </w:r>
      <w:r w:rsidR="004B507B" w:rsidRPr="009110BC">
        <w:rPr>
          <w:rFonts w:ascii="Times New Roman" w:hAnsi="Times New Roman" w:cs="Times New Roman"/>
          <w:i/>
          <w:lang w:eastAsia="zh-CN"/>
        </w:rPr>
        <w:t xml:space="preserve">j </w:t>
      </w:r>
      <w:r w:rsidR="004B507B" w:rsidRPr="009110BC">
        <w:rPr>
          <w:rFonts w:ascii="Times New Roman" w:hAnsi="Times New Roman" w:cs="Times New Roman"/>
          <w:lang w:eastAsia="zh-CN"/>
        </w:rPr>
        <w:t>in the zoning grid</w:t>
      </w:r>
      <w:r w:rsidRPr="009110BC">
        <w:rPr>
          <w:rFonts w:ascii="Times New Roman" w:hAnsi="Times New Roman" w:cs="Times New Roman"/>
          <w:lang w:eastAsia="zh-CN"/>
        </w:rPr>
        <w:t xml:space="preserve">. These factors can influence the carbon balance </w:t>
      </w:r>
      <w:r w:rsidR="004B507B" w:rsidRPr="009110BC">
        <w:rPr>
          <w:rFonts w:ascii="Times New Roman" w:hAnsi="Times New Roman" w:cs="Times New Roman"/>
          <w:lang w:eastAsia="zh-CN"/>
        </w:rPr>
        <w:t>and determine the maximum carbon sequestration potential of soil</w:t>
      </w:r>
      <w:r w:rsidRPr="009110BC">
        <w:rPr>
          <w:rFonts w:ascii="Times New Roman" w:hAnsi="Times New Roman" w:cs="Times New Roman"/>
          <w:lang w:eastAsia="zh-CN"/>
        </w:rPr>
        <w:t xml:space="preserve"> </w:t>
      </w:r>
      <w:r w:rsidRPr="009110BC">
        <w:rPr>
          <w:rFonts w:ascii="Times New Roman" w:hAnsi="Times New Roman" w:cs="Times New Roman"/>
          <w:lang w:eastAsia="zh-CN"/>
        </w:rPr>
        <w:fldChar w:fldCharType="begin"/>
      </w:r>
      <w:r w:rsidRPr="009110BC">
        <w:rPr>
          <w:rFonts w:ascii="Times New Roman" w:hAnsi="Times New Roman" w:cs="Times New Roman"/>
          <w:lang w:eastAsia="zh-CN"/>
        </w:rPr>
        <w:instrText xml:space="preserve"> ADDIN ZOTERO_ITEM CSL_CITATION {"citationID":"a26f4l5eqo5","properties":{"formattedCitation":"(Qin and Huang, 2010; Yao and Kong, 2018)","plainCitation":"(Qin and Huang, 2010; Yao and Kong, 2018)"},"citationItems":[{"id":305,"uris":["http://zotero.org/users/local/n3RgMt1k/items/IJXEG5J8"],"uri":["http://zotero.org/users/local/n3RgMt1k/items/IJXEG5J8"],"itemData":{"id":305,"type":"article-journal","title":"Quantification of soil organic carbon sequestration potential in cropland: A model approach","container-title":"Science China Life Sciences","page":"868-884","volume":"53","issue":"7","source":"link.springer.com","abstract":"Agroecosystems have a critical role in the terrestrial carbon cycling process. Soil organic carbon (SOC) in cropland is of great importance for mitigating atmospheric carbon dioxide increases and for global food security. With an understanding of soil carbon saturation, we analyzed the datasets from 95 global long-term agricultural experiments distributed across a vast area spanning wide ranges of temperate, subtropical and tropical climates. We then developed a statistical model for estimating SOC sequestration potential in cropland. The model is driven by air temperature, precipitation, soil clay content and pH, and explains 58% of the variation in the observed soil carbon saturation (n=76). Model validation using independent data observed in China yielded a correlation coefficient R2 of 0.74 (n=19, P&lt;0.001). Model sensitivity analysis suggested that soils with high clay content and low pH in the cold, humid regions possess a larger carbon sequestration potential than other soils. As a case study, we estimated the SOC sequestration potential by applying the model in Henan Province. Model estimations suggested that carbon (C) density at the saturation state would reach an average of 32 t C ha−1 in the top 0–20 cm soil depth. Using SOC density in the 1990s as a reference, cropland soils in Henan Province are expected to sequester an additional 100 Tg C in the future.","URL":"https://link.springer.com/article/10.1007/s11427-010-4023-3","DOI":"10.1007/s11427-010-4023-3","ISSN":"1674-7305, 1869-1889","shortTitle":"Quantification of soil organic carbon sequestration potential in cropland","journalAbbreviation":"Sci. China Life Sci.","language":"en","author":[{"family":"Qin","given":"ZhangCai"},{"family":"Huang","given":"Yao"}],"issued":{"date-parts":[["2010",7,1]]},"accessed":{"date-parts":[["2018",2,8]]}}},{"id":302,"uris":["http://zotero.org/users/local/n3RgMt1k/items/UHFH69CQ"],"uri":["http://zotero.org/users/local/n3RgMt1k/items/UHFH69CQ"],"itemData":{"id":302,"type":"article-journal","title":"Modeling the effects of land-use optimization on the soil organic carbon sequestration potential","container-title":"Journal of Geographical Sciences","volume":"under publication","abstract":"In order to increase the carbon sequestration as well as improve the environmental quality, the af-forestation of agricultural land is considered as a practical method for Beijing, China. Due to the balancing of the need of crop land to support the food security of population, it is difficult to allo-cate the afforestation area and estimate the carbon holding capacity of agricultural afforestation. The spatial heterogeneity of both the food productivity and carbon holding capacity, and the objective pursuit of spatial compactness further complicated this problem. The spatial optimization of affor-estation area of agricultural land is a multi-objective wherein the spatial heterogeneity and compact-ness need to be considered. In this research, we proposed a particle swarm optimization (PSO) model to address this issue and estimate the carbon holding capacity of agricultural afforestation in Beijing, China. The model was simulated with multi scenarios of different food decrease rates and the spatial compactness weights. Results demonstrated that 1) both the pursuit of food security and the spatial compactness would affect the optimized distribution of afforestation area and do nega-tive effect on the carbon sequestration potential; 2) the pursuit of food security will do less effect on the optimized carbon holding capacity when the spatial compactness weight is low than it is high; 3) the pursuit of spatial compactness would do less effect on the optimized carbon holding capacity when the food decrease rate is high than it is low; 4) the PSO model can be used to solve the spatial optimization problem of agricultural afforestation under the consideration of spatial het-erogeneity, spatial compactness and food security.","author":[{"family":"Yao","given":"Jingtao"},{"family":"Kong","given":"Xiangbin"}],"issued":{"date-parts":[["2018"]]}}}],"schema":"https://github.com/citation-style-language/schema/raw/master/csl-citation.json"} </w:instrText>
      </w:r>
      <w:r w:rsidRPr="009110BC">
        <w:rPr>
          <w:rFonts w:ascii="Times New Roman" w:hAnsi="Times New Roman" w:cs="Times New Roman"/>
          <w:lang w:eastAsia="zh-CN"/>
        </w:rPr>
        <w:fldChar w:fldCharType="separate"/>
      </w:r>
      <w:r w:rsidRPr="009110BC">
        <w:rPr>
          <w:rFonts w:ascii="Times New Roman" w:hAnsi="Times New Roman" w:cs="Times New Roman"/>
          <w:noProof/>
          <w:lang w:eastAsia="zh-CN"/>
        </w:rPr>
        <w:t>(Qin and Huang, 2010; Yao and Kong, 2018)</w:t>
      </w:r>
      <w:r w:rsidRPr="009110BC">
        <w:rPr>
          <w:rFonts w:ascii="Times New Roman" w:hAnsi="Times New Roman" w:cs="Times New Roman"/>
          <w:lang w:eastAsia="zh-CN"/>
        </w:rPr>
        <w:fldChar w:fldCharType="end"/>
      </w:r>
      <w:r w:rsidRPr="009110BC">
        <w:rPr>
          <w:rFonts w:ascii="Times New Roman" w:hAnsi="Times New Roman" w:cs="Times New Roman"/>
          <w:lang w:eastAsia="zh-CN"/>
        </w:rPr>
        <w:t>.</w:t>
      </w:r>
    </w:p>
    <w:p w14:paraId="296BF301" w14:textId="543E9855" w:rsidR="00911720" w:rsidRPr="009110BC" w:rsidRDefault="00FE3A41" w:rsidP="009607DA">
      <w:pPr>
        <w:pStyle w:val="Equation"/>
        <w:rPr>
          <w:rFonts w:ascii="Times New Roman" w:hAnsi="Times New Roman" w:cs="Times New Roman"/>
          <w:lang w:eastAsia="zh-CN"/>
        </w:rPr>
      </w:pPr>
      <m:oMath>
        <m:sSub>
          <m:sSubPr>
            <m:ctrlPr>
              <w:rPr>
                <w:rFonts w:hAnsi="Cambria Math" w:cs="Times New Roman"/>
                <w:lang w:eastAsia="zh-CN"/>
              </w:rPr>
            </m:ctrlPr>
          </m:sSubPr>
          <m:e>
            <m:r>
              <w:rPr>
                <w:rFonts w:hAnsi="Cambria Math" w:cs="Times New Roman"/>
                <w:lang w:eastAsia="zh-CN"/>
              </w:rPr>
              <m:t>CPS</m:t>
            </m:r>
          </m:e>
          <m:sub>
            <m:r>
              <w:rPr>
                <w:rFonts w:hAnsi="Cambria Math" w:cs="Times New Roman"/>
                <w:lang w:eastAsia="zh-CN"/>
              </w:rPr>
              <m:t>i</m:t>
            </m:r>
          </m:sub>
        </m:sSub>
        <m:r>
          <w:rPr>
            <w:rFonts w:hAnsi="Cambria Math" w:cs="Times New Roman"/>
            <w:lang w:eastAsia="zh-CN"/>
          </w:rPr>
          <m:t>=</m:t>
        </m:r>
        <m:sSub>
          <m:sSubPr>
            <m:ctrlPr>
              <w:rPr>
                <w:rFonts w:hAnsi="Cambria Math" w:cs="Times New Roman"/>
                <w:lang w:eastAsia="zh-CN"/>
              </w:rPr>
            </m:ctrlPr>
          </m:sSubPr>
          <m:e>
            <m:r>
              <w:rPr>
                <w:rFonts w:hAnsi="Cambria Math" w:cs="Times New Roman"/>
                <w:lang w:eastAsia="zh-CN"/>
              </w:rPr>
              <m:t>SOCS</m:t>
            </m:r>
          </m:e>
          <m:sub>
            <m:r>
              <w:rPr>
                <w:rFonts w:hAnsi="Cambria Math" w:cs="Times New Roman"/>
                <w:lang w:eastAsia="zh-CN"/>
              </w:rPr>
              <m:t>i</m:t>
            </m:r>
          </m:sub>
        </m:sSub>
        <m:r>
          <w:rPr>
            <w:rFonts w:hAnsi="Cambria Math" w:cs="Times New Roman"/>
            <w:lang w:eastAsia="zh-CN"/>
          </w:rPr>
          <m:t>-</m:t>
        </m:r>
        <m:sSub>
          <m:sSubPr>
            <m:ctrlPr>
              <w:rPr>
                <w:rFonts w:hAnsi="Cambria Math" w:cs="Times New Roman"/>
                <w:lang w:eastAsia="zh-CN"/>
              </w:rPr>
            </m:ctrlPr>
          </m:sSubPr>
          <m:e>
            <m:r>
              <w:rPr>
                <w:rFonts w:hAnsi="Cambria Math" w:cs="Times New Roman"/>
                <w:lang w:eastAsia="zh-CN"/>
              </w:rPr>
              <m:t>SOC</m:t>
            </m:r>
          </m:e>
          <m:sub>
            <m:r>
              <w:rPr>
                <w:rFonts w:hAnsi="Cambria Math" w:cs="Times New Roman"/>
                <w:lang w:eastAsia="zh-CN"/>
              </w:rPr>
              <m:t>i</m:t>
            </m:r>
          </m:sub>
        </m:sSub>
      </m:oMath>
      <w:r w:rsidR="00E54733" w:rsidRPr="009110BC">
        <w:rPr>
          <w:rFonts w:ascii="Times New Roman" w:hAnsi="Times New Roman" w:cs="Times New Roman"/>
          <w:lang w:eastAsia="zh-CN"/>
        </w:rPr>
        <w:t xml:space="preserve">            </w:t>
      </w:r>
      <w:r w:rsidR="00DF76DD" w:rsidRPr="009110BC">
        <w:rPr>
          <w:rFonts w:ascii="Times New Roman" w:hAnsi="Times New Roman" w:cs="Times New Roman"/>
          <w:lang w:eastAsia="zh-CN"/>
        </w:rPr>
        <w:t xml:space="preserve">    </w:t>
      </w:r>
      <w:r w:rsidR="00E54733" w:rsidRPr="009110BC">
        <w:rPr>
          <w:rFonts w:ascii="Times New Roman" w:hAnsi="Times New Roman" w:cs="Times New Roman"/>
          <w:lang w:eastAsia="zh-CN"/>
        </w:rPr>
        <w:t xml:space="preserve">                                     </w:t>
      </w:r>
      <w:r w:rsidR="00BA3360" w:rsidRPr="009110BC">
        <w:rPr>
          <w:rFonts w:ascii="Times New Roman" w:hAnsi="Times New Roman" w:cs="Times New Roman"/>
          <w:lang w:eastAsia="zh-CN"/>
        </w:rPr>
        <w:t>(4</w:t>
      </w:r>
      <w:r w:rsidR="002432B5" w:rsidRPr="009110BC">
        <w:rPr>
          <w:rFonts w:ascii="Times New Roman" w:hAnsi="Times New Roman" w:cs="Times New Roman"/>
          <w:lang w:eastAsia="zh-CN"/>
        </w:rPr>
        <w:t>)</w:t>
      </w:r>
    </w:p>
    <w:p w14:paraId="0FFCD3B5" w14:textId="625FD189" w:rsidR="002B705D" w:rsidRPr="009110BC" w:rsidRDefault="00FE3A41" w:rsidP="00E54733">
      <w:pPr>
        <w:pStyle w:val="Equation"/>
        <w:rPr>
          <w:rFonts w:ascii="Times New Roman" w:hAnsi="Times New Roman" w:cs="Times New Roman"/>
        </w:rPr>
      </w:pPr>
      <m:oMath>
        <m:sSub>
          <m:sSubPr>
            <m:ctrlPr>
              <w:rPr>
                <w:rFonts w:hAnsi="Cambria Math" w:cs="Times New Roman"/>
                <w:lang w:eastAsia="zh-CN"/>
              </w:rPr>
            </m:ctrlPr>
          </m:sSubPr>
          <m:e>
            <m:r>
              <w:rPr>
                <w:rFonts w:hAnsi="Cambria Math" w:cs="Times New Roman"/>
                <w:lang w:eastAsia="zh-CN"/>
              </w:rPr>
              <m:t>SOCS</m:t>
            </m:r>
          </m:e>
          <m:sub>
            <m:r>
              <w:rPr>
                <w:rFonts w:hAnsi="Cambria Math" w:cs="Times New Roman"/>
              </w:rPr>
              <m:t>i</m:t>
            </m:r>
          </m:sub>
        </m:sSub>
        <m:r>
          <w:rPr>
            <w:rFonts w:hAnsi="Cambria Math" w:cs="Times New Roman"/>
          </w:rPr>
          <m:t>=</m:t>
        </m:r>
        <m:nary>
          <m:naryPr>
            <m:chr m:val="∑"/>
            <m:limLoc m:val="subSup"/>
            <m:supHide m:val="1"/>
            <m:ctrlPr>
              <w:rPr>
                <w:rFonts w:hAnsi="Cambria Math" w:cs="Times New Roman"/>
              </w:rPr>
            </m:ctrlPr>
          </m:naryPr>
          <m:sub>
            <m:r>
              <w:rPr>
                <w:rFonts w:hAnsi="Cambria Math" w:cs="Times New Roman"/>
              </w:rPr>
              <m:t>j</m:t>
            </m:r>
          </m:sub>
          <m:sup/>
          <m:e>
            <m:r>
              <w:rPr>
                <w:rFonts w:eastAsiaTheme="minorEastAsia" w:hAnsi="Cambria Math" w:cs="Times New Roman"/>
              </w:rPr>
              <m:t>140.5*</m:t>
            </m:r>
            <m:sSup>
              <m:sSupPr>
                <m:ctrlPr>
                  <w:rPr>
                    <w:rFonts w:eastAsiaTheme="minorEastAsia" w:hAnsi="Cambria Math" w:cs="Times New Roman"/>
                  </w:rPr>
                </m:ctrlPr>
              </m:sSupPr>
              <m:e>
                <m:r>
                  <w:rPr>
                    <w:rFonts w:eastAsiaTheme="minorEastAsia" w:hAnsi="Cambria Math" w:cs="Times New Roman"/>
                  </w:rPr>
                  <m:t>e</m:t>
                </m:r>
              </m:e>
              <m:sup>
                <m:r>
                  <w:rPr>
                    <w:rFonts w:eastAsiaTheme="minorEastAsia" w:hAnsi="Cambria Math" w:cs="Times New Roman"/>
                  </w:rPr>
                  <m:t>-0.021*</m:t>
                </m:r>
                <m:sSub>
                  <m:sSubPr>
                    <m:ctrlPr>
                      <w:rPr>
                        <w:rFonts w:eastAsiaTheme="minorEastAsia" w:hAnsi="Cambria Math" w:cs="Times New Roman"/>
                      </w:rPr>
                    </m:ctrlPr>
                  </m:sSubPr>
                  <m:e>
                    <m:r>
                      <w:rPr>
                        <w:rFonts w:eastAsiaTheme="minorEastAsia" w:hAnsi="Cambria Math" w:cs="Times New Roman"/>
                      </w:rPr>
                      <m:t>MT</m:t>
                    </m:r>
                  </m:e>
                  <m:sub>
                    <m:r>
                      <w:rPr>
                        <w:rFonts w:eastAsiaTheme="minorEastAsia" w:hAnsi="Cambria Math" w:cs="Times New Roman"/>
                      </w:rPr>
                      <m:t>j</m:t>
                    </m:r>
                  </m:sub>
                </m:sSub>
              </m:sup>
            </m:sSup>
            <m:r>
              <w:rPr>
                <w:rFonts w:eastAsiaTheme="minorEastAsia" w:hAnsi="Cambria Math" w:cs="Times New Roman"/>
              </w:rPr>
              <m:t>-98.8*</m:t>
            </m:r>
            <m:sSup>
              <m:sSupPr>
                <m:ctrlPr>
                  <w:rPr>
                    <w:rFonts w:eastAsiaTheme="minorEastAsia" w:hAnsi="Cambria Math" w:cs="Times New Roman"/>
                  </w:rPr>
                </m:ctrlPr>
              </m:sSupPr>
              <m:e>
                <m:r>
                  <w:rPr>
                    <w:rFonts w:eastAsiaTheme="minorEastAsia" w:hAnsi="Cambria Math" w:cs="Times New Roman"/>
                  </w:rPr>
                  <m:t>e</m:t>
                </m:r>
              </m:e>
              <m:sup>
                <m:r>
                  <w:rPr>
                    <w:rFonts w:eastAsiaTheme="minorEastAsia" w:hAnsi="Cambria Math" w:cs="Times New Roman"/>
                  </w:rPr>
                  <m:t>-0.42</m:t>
                </m:r>
                <m:sSub>
                  <m:sSubPr>
                    <m:ctrlPr>
                      <w:rPr>
                        <w:rFonts w:eastAsiaTheme="minorEastAsia" w:hAnsi="Cambria Math" w:cs="Times New Roman"/>
                      </w:rPr>
                    </m:ctrlPr>
                  </m:sSubPr>
                  <m:e>
                    <m:r>
                      <w:rPr>
                        <w:rFonts w:eastAsiaTheme="minorEastAsia" w:hAnsi="Cambria Math" w:cs="Times New Roman"/>
                      </w:rPr>
                      <m:t>MW</m:t>
                    </m:r>
                  </m:e>
                  <m:sub>
                    <m:r>
                      <w:rPr>
                        <w:rFonts w:eastAsiaTheme="minorEastAsia" w:hAnsi="Cambria Math" w:cs="Times New Roman"/>
                      </w:rPr>
                      <m:t>j</m:t>
                    </m:r>
                  </m:sub>
                </m:sSub>
              </m:sup>
            </m:sSup>
            <m:r>
              <w:rPr>
                <w:rFonts w:eastAsiaTheme="minorEastAsia" w:hAnsi="Cambria Math" w:cs="Times New Roman"/>
              </w:rPr>
              <m:t>-39.6*</m:t>
            </m:r>
            <m:sSup>
              <m:sSupPr>
                <m:ctrlPr>
                  <w:rPr>
                    <w:rFonts w:eastAsiaTheme="minorEastAsia" w:hAnsi="Cambria Math" w:cs="Times New Roman"/>
                  </w:rPr>
                </m:ctrlPr>
              </m:sSupPr>
              <m:e>
                <m:r>
                  <w:rPr>
                    <w:rFonts w:eastAsiaTheme="minorEastAsia" w:hAnsi="Cambria Math" w:cs="Times New Roman"/>
                  </w:rPr>
                  <m:t>e</m:t>
                </m:r>
              </m:e>
              <m:sup>
                <m:r>
                  <w:rPr>
                    <w:rFonts w:eastAsiaTheme="minorEastAsia" w:hAnsi="Cambria Math" w:cs="Times New Roman"/>
                  </w:rPr>
                  <m:t>-0.10</m:t>
                </m:r>
                <m:sSub>
                  <m:sSubPr>
                    <m:ctrlPr>
                      <w:rPr>
                        <w:rFonts w:eastAsiaTheme="minorEastAsia" w:hAnsi="Cambria Math" w:cs="Times New Roman"/>
                      </w:rPr>
                    </m:ctrlPr>
                  </m:sSubPr>
                  <m:e>
                    <m:r>
                      <w:rPr>
                        <w:rFonts w:eastAsiaTheme="minorEastAsia" w:hAnsi="Cambria Math" w:cs="Times New Roman"/>
                      </w:rPr>
                      <m:t>CL</m:t>
                    </m:r>
                  </m:e>
                  <m:sub>
                    <m:r>
                      <w:rPr>
                        <w:rFonts w:eastAsiaTheme="minorEastAsia" w:hAnsi="Cambria Math" w:cs="Times New Roman"/>
                      </w:rPr>
                      <m:t>j</m:t>
                    </m:r>
                  </m:sub>
                </m:sSub>
              </m:sup>
            </m:sSup>
            <m:r>
              <w:rPr>
                <w:rFonts w:eastAsiaTheme="minorEastAsia" w:hAnsi="Cambria Math" w:cs="Times New Roman"/>
              </w:rPr>
              <m:t>-4.1*</m:t>
            </m:r>
            <m:sSub>
              <m:sSubPr>
                <m:ctrlPr>
                  <w:rPr>
                    <w:rFonts w:eastAsiaTheme="minorEastAsia" w:hAnsi="Cambria Math" w:cs="Times New Roman"/>
                  </w:rPr>
                </m:ctrlPr>
              </m:sSubPr>
              <m:e>
                <m:r>
                  <w:rPr>
                    <w:rFonts w:eastAsiaTheme="minorEastAsia" w:hAnsi="Cambria Math" w:cs="Times New Roman"/>
                  </w:rPr>
                  <m:t>pH</m:t>
                </m:r>
              </m:e>
              <m:sub>
                <m:r>
                  <w:rPr>
                    <w:rFonts w:eastAsiaTheme="minorEastAsia" w:hAnsi="Cambria Math" w:cs="Times New Roman"/>
                  </w:rPr>
                  <m:t>j</m:t>
                </m:r>
              </m:sub>
            </m:sSub>
            <m:r>
              <w:rPr>
                <w:rFonts w:eastAsiaTheme="minorEastAsia" w:hAnsi="Cambria Math" w:cs="Times New Roman"/>
              </w:rPr>
              <m:t>-27.7</m:t>
            </m:r>
          </m:e>
        </m:nary>
      </m:oMath>
      <w:r w:rsidR="008A5FEA" w:rsidRPr="009110BC">
        <w:rPr>
          <w:rFonts w:ascii="Times New Roman" w:hAnsi="Times New Roman" w:cs="Times New Roman"/>
          <w:lang w:eastAsia="zh-CN"/>
        </w:rPr>
        <w:t xml:space="preserve">  </w:t>
      </w:r>
      <w:r w:rsidR="00A42FBD" w:rsidRPr="009110BC">
        <w:rPr>
          <w:rFonts w:ascii="Times New Roman" w:hAnsi="Times New Roman" w:cs="Times New Roman"/>
          <w:lang w:eastAsia="zh-CN"/>
        </w:rPr>
        <w:t xml:space="preserve"> </w:t>
      </w:r>
      <w:r w:rsidR="00BA3360" w:rsidRPr="009110BC">
        <w:rPr>
          <w:rFonts w:ascii="Times New Roman" w:hAnsi="Times New Roman" w:cs="Times New Roman"/>
        </w:rPr>
        <w:t>(5</w:t>
      </w:r>
      <w:r w:rsidR="002432B5" w:rsidRPr="009110BC">
        <w:rPr>
          <w:rFonts w:ascii="Times New Roman" w:hAnsi="Times New Roman" w:cs="Times New Roman"/>
        </w:rPr>
        <w:t>)</w:t>
      </w:r>
    </w:p>
    <w:p w14:paraId="1AAB95B4" w14:textId="1E3CA4BC" w:rsidR="00911720" w:rsidRPr="009110BC" w:rsidRDefault="00FE3A41" w:rsidP="00E54733">
      <w:pPr>
        <w:pStyle w:val="Equation"/>
        <w:rPr>
          <w:rFonts w:ascii="Times New Roman" w:hAnsi="Times New Roman" w:cs="Times New Roman"/>
        </w:rPr>
      </w:pPr>
      <m:oMath>
        <m:sSub>
          <m:sSubPr>
            <m:ctrlPr>
              <w:rPr>
                <w:rFonts w:hAnsi="Cambria Math" w:cs="Times New Roman"/>
                <w:lang w:eastAsia="zh-CN"/>
              </w:rPr>
            </m:ctrlPr>
          </m:sSubPr>
          <m:e>
            <m:r>
              <w:rPr>
                <w:rFonts w:hAnsi="Cambria Math" w:cs="Times New Roman"/>
              </w:rPr>
              <m:t>SOC</m:t>
            </m:r>
          </m:e>
          <m:sub>
            <m:r>
              <w:rPr>
                <w:rFonts w:hAnsi="Cambria Math" w:cs="Times New Roman"/>
              </w:rPr>
              <m:t>i</m:t>
            </m:r>
          </m:sub>
        </m:sSub>
        <m:r>
          <w:rPr>
            <w:rFonts w:hAnsi="Cambria Math" w:cs="Times New Roman"/>
          </w:rPr>
          <m:t>=</m:t>
        </m:r>
        <m:nary>
          <m:naryPr>
            <m:chr m:val="∑"/>
            <m:limLoc m:val="subSup"/>
            <m:supHide m:val="1"/>
            <m:ctrlPr>
              <w:rPr>
                <w:rFonts w:hAnsi="Cambria Math" w:cs="Times New Roman"/>
                <w:lang w:eastAsia="zh-CN"/>
              </w:rPr>
            </m:ctrlPr>
          </m:naryPr>
          <m:sub>
            <m:r>
              <w:rPr>
                <w:rFonts w:hAnsi="Cambria Math" w:cs="Times New Roman"/>
              </w:rPr>
              <m:t>j</m:t>
            </m:r>
          </m:sub>
          <m:sup/>
          <m:e>
            <m:sSub>
              <m:sSubPr>
                <m:ctrlPr>
                  <w:rPr>
                    <w:rFonts w:hAnsi="Cambria Math" w:cs="Times New Roman"/>
                  </w:rPr>
                </m:ctrlPr>
              </m:sSubPr>
              <m:e>
                <m:r>
                  <w:rPr>
                    <w:rFonts w:hAnsi="Cambria Math" w:cs="Times New Roman"/>
                  </w:rPr>
                  <m:t>SOC</m:t>
                </m:r>
              </m:e>
              <m:sub>
                <m:r>
                  <w:rPr>
                    <w:rFonts w:hAnsi="Cambria Math" w:cs="Times New Roman"/>
                  </w:rPr>
                  <m:t>j</m:t>
                </m:r>
              </m:sub>
            </m:sSub>
            <m:r>
              <w:rPr>
                <w:rFonts w:hAnsi="Cambria Math" w:cs="Times New Roman"/>
              </w:rPr>
              <m:t>*D*</m:t>
            </m:r>
            <m:sSub>
              <m:sSubPr>
                <m:ctrlPr>
                  <w:rPr>
                    <w:rFonts w:hAnsi="Cambria Math" w:cs="Times New Roman"/>
                  </w:rPr>
                </m:ctrlPr>
              </m:sSubPr>
              <m:e>
                <m:r>
                  <w:rPr>
                    <w:rFonts w:hAnsi="Cambria Math" w:cs="Times New Roman"/>
                  </w:rPr>
                  <m:t>BD</m:t>
                </m:r>
              </m:e>
              <m:sub>
                <m:r>
                  <w:rPr>
                    <w:rFonts w:hAnsi="Cambria Math" w:cs="Times New Roman"/>
                  </w:rPr>
                  <m:t>j</m:t>
                </m:r>
              </m:sub>
            </m:sSub>
            <m:r>
              <w:rPr>
                <w:rFonts w:hAnsi="Cambria Math" w:cs="Times New Roman"/>
              </w:rPr>
              <m:t>*(1-</m:t>
            </m:r>
            <m:sSub>
              <m:sSubPr>
                <m:ctrlPr>
                  <w:rPr>
                    <w:rFonts w:hAnsi="Cambria Math" w:cs="Times New Roman"/>
                  </w:rPr>
                </m:ctrlPr>
              </m:sSubPr>
              <m:e>
                <m:r>
                  <w:rPr>
                    <w:rFonts w:hAnsi="Cambria Math" w:cs="Times New Roman"/>
                  </w:rPr>
                  <m:t>F</m:t>
                </m:r>
              </m:e>
              <m:sub>
                <m:r>
                  <w:rPr>
                    <w:rFonts w:hAnsi="Cambria Math" w:cs="Times New Roman"/>
                  </w:rPr>
                  <m:t>j</m:t>
                </m:r>
              </m:sub>
            </m:sSub>
            <m:r>
              <w:rPr>
                <w:rFonts w:hAnsi="Cambria Math" w:cs="Times New Roman"/>
              </w:rPr>
              <m:t>)*</m:t>
            </m:r>
            <m:sSup>
              <m:sSupPr>
                <m:ctrlPr>
                  <w:rPr>
                    <w:rFonts w:hAnsi="Cambria Math" w:cs="Times New Roman"/>
                  </w:rPr>
                </m:ctrlPr>
              </m:sSupPr>
              <m:e>
                <m:r>
                  <w:rPr>
                    <w:rFonts w:hAnsi="Cambria Math" w:cs="Times New Roman"/>
                  </w:rPr>
                  <m:t>10</m:t>
                </m:r>
              </m:e>
              <m:sup>
                <m:r>
                  <w:rPr>
                    <w:rFonts w:hAnsi="Cambria Math" w:cs="Times New Roman"/>
                  </w:rPr>
                  <m:t>-1</m:t>
                </m:r>
              </m:sup>
            </m:sSup>
          </m:e>
        </m:nary>
      </m:oMath>
      <w:r w:rsidR="00E54733" w:rsidRPr="009110BC">
        <w:rPr>
          <w:rFonts w:ascii="Times New Roman" w:hAnsi="Times New Roman" w:cs="Times New Roman"/>
          <w:lang w:eastAsia="zh-CN"/>
        </w:rPr>
        <w:t xml:space="preserve">                                     </w:t>
      </w:r>
      <w:r w:rsidR="00BA3360" w:rsidRPr="009110BC">
        <w:rPr>
          <w:rFonts w:ascii="Times New Roman" w:hAnsi="Times New Roman" w:cs="Times New Roman"/>
        </w:rPr>
        <w:t>(6</w:t>
      </w:r>
      <w:r w:rsidR="002432B5" w:rsidRPr="009110BC">
        <w:rPr>
          <w:rFonts w:ascii="Times New Roman" w:hAnsi="Times New Roman" w:cs="Times New Roman"/>
        </w:rPr>
        <w:t>)</w:t>
      </w:r>
    </w:p>
    <w:p w14:paraId="53F3B48C" w14:textId="11AECE45" w:rsidR="003C7FB0" w:rsidRPr="009110BC" w:rsidRDefault="00911720" w:rsidP="00875E65">
      <w:pPr>
        <w:tabs>
          <w:tab w:val="left" w:pos="2181"/>
        </w:tabs>
        <w:rPr>
          <w:rFonts w:ascii="Times New Roman" w:hAnsi="Times New Roman" w:cs="Times New Roman"/>
        </w:rPr>
      </w:pPr>
      <w:r w:rsidRPr="009110BC">
        <w:rPr>
          <w:rFonts w:ascii="Times New Roman" w:hAnsi="Times New Roman" w:cs="Times New Roman"/>
        </w:rPr>
        <w:t xml:space="preserve">where </w:t>
      </w:r>
      <w:r w:rsidR="00095949" w:rsidRPr="009110BC">
        <w:rPr>
          <w:rFonts w:ascii="Times New Roman" w:hAnsi="Times New Roman" w:cs="Times New Roman"/>
        </w:rPr>
        <w:t>D represents the soil depth (0-2</w:t>
      </w:r>
      <w:r w:rsidR="00DF76DD" w:rsidRPr="009110BC">
        <w:rPr>
          <w:rFonts w:ascii="Times New Roman" w:hAnsi="Times New Roman" w:cs="Times New Roman"/>
        </w:rPr>
        <w:t>0 cm</w:t>
      </w:r>
      <w:r w:rsidRPr="009110BC">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OC</m:t>
            </m:r>
          </m:e>
          <m:sub>
            <m:r>
              <w:rPr>
                <w:rFonts w:ascii="Cambria Math" w:eastAsiaTheme="minorEastAsia" w:hAnsi="Cambria Math" w:cs="Times New Roman"/>
              </w:rPr>
              <m:t>j</m:t>
            </m:r>
          </m:sub>
        </m:sSub>
      </m:oMath>
      <w:r w:rsidRPr="009110BC">
        <w:rPr>
          <w:rFonts w:ascii="Times New Roman" w:eastAsiaTheme="minorEastAsia" w:hAnsi="Times New Roman" w:cs="Times New Roman"/>
        </w:rPr>
        <w:t xml:space="preserve"> represents the existing SOC concentrati</w:t>
      </w:r>
      <w:r w:rsidR="00095949" w:rsidRPr="009110BC">
        <w:rPr>
          <w:rFonts w:ascii="Times New Roman" w:eastAsiaTheme="minorEastAsia" w:hAnsi="Times New Roman" w:cs="Times New Roman"/>
        </w:rPr>
        <w:t>on (g C/kg) in the corresponded depth of soil</w:t>
      </w:r>
      <w:r w:rsidRPr="009110BC">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BD</m:t>
            </m:r>
          </m:e>
          <m:sub>
            <m:r>
              <w:rPr>
                <w:rFonts w:ascii="Cambria Math" w:eastAsiaTheme="minorEastAsia" w:hAnsi="Cambria Math" w:cs="Times New Roman"/>
              </w:rPr>
              <m:t>j</m:t>
            </m:r>
          </m:sub>
        </m:sSub>
      </m:oMath>
      <w:r w:rsidR="0067550D" w:rsidRPr="009110BC">
        <w:rPr>
          <w:rFonts w:ascii="Times New Roman" w:eastAsiaTheme="minorEastAsia" w:hAnsi="Times New Roman" w:cs="Times New Roman"/>
          <w:i/>
        </w:rPr>
        <w:t xml:space="preserve"> </w:t>
      </w:r>
      <w:r w:rsidR="0067550D" w:rsidRPr="009110BC">
        <w:rPr>
          <w:rFonts w:ascii="Times New Roman" w:eastAsiaTheme="minorEastAsia" w:hAnsi="Times New Roman" w:cs="Times New Roman"/>
          <w:lang w:eastAsia="zh-CN"/>
        </w:rPr>
        <w:t>and</w:t>
      </w:r>
      <w:r w:rsidR="0067550D" w:rsidRPr="009110BC">
        <w:rPr>
          <w:rFonts w:ascii="Times New Roman" w:eastAsiaTheme="minorEastAsia" w:hAnsi="Times New Roman" w:cs="Times New Roman"/>
          <w:i/>
          <w:lang w:eastAsia="zh-CN"/>
        </w:rPr>
        <w:t xml:space="preserve"> </w:t>
      </w:r>
      <m:oMath>
        <m:sSub>
          <m:sSubPr>
            <m:ctrlPr>
              <w:rPr>
                <w:rFonts w:ascii="Cambria Math" w:eastAsiaTheme="minorEastAsia" w:hAnsi="Cambria Math" w:cs="Times New Roman"/>
                <w:i/>
                <w:lang w:eastAsia="zh-CN"/>
              </w:rPr>
            </m:ctrlPr>
          </m:sSubPr>
          <m:e>
            <m:r>
              <w:rPr>
                <w:rFonts w:ascii="Cambria Math" w:eastAsiaTheme="minorEastAsia" w:hAnsi="Cambria Math" w:cs="Times New Roman"/>
                <w:lang w:eastAsia="zh-CN"/>
              </w:rPr>
              <m:t>F</m:t>
            </m:r>
          </m:e>
          <m:sub>
            <m:r>
              <w:rPr>
                <w:rFonts w:ascii="Cambria Math" w:eastAsiaTheme="minorEastAsia" w:hAnsi="Cambria Math" w:cs="Times New Roman"/>
                <w:lang w:eastAsia="zh-CN"/>
              </w:rPr>
              <m:t>j</m:t>
            </m:r>
          </m:sub>
        </m:sSub>
      </m:oMath>
      <w:r w:rsidRPr="009110BC">
        <w:rPr>
          <w:rFonts w:ascii="Times New Roman" w:eastAsiaTheme="minorEastAsia" w:hAnsi="Times New Roman" w:cs="Times New Roman"/>
          <w:i/>
        </w:rPr>
        <w:t xml:space="preserve"> </w:t>
      </w:r>
      <w:r w:rsidRPr="009110BC">
        <w:rPr>
          <w:rFonts w:ascii="Times New Roman" w:eastAsiaTheme="minorEastAsia" w:hAnsi="Times New Roman" w:cs="Times New Roman"/>
        </w:rPr>
        <w:t xml:space="preserve">represent the </w:t>
      </w:r>
      <w:bookmarkStart w:id="1" w:name="OLE_LINK2"/>
      <w:bookmarkStart w:id="2" w:name="OLE_LINK3"/>
      <w:r w:rsidRPr="009110BC">
        <w:rPr>
          <w:rFonts w:ascii="Times New Roman" w:eastAsiaTheme="minorEastAsia" w:hAnsi="Times New Roman" w:cs="Times New Roman"/>
        </w:rPr>
        <w:t>soil bulk density (g/cm</w:t>
      </w:r>
      <w:r w:rsidRPr="009110BC">
        <w:rPr>
          <w:rFonts w:ascii="Times New Roman" w:eastAsiaTheme="minorEastAsia" w:hAnsi="Times New Roman" w:cs="Times New Roman"/>
          <w:vertAlign w:val="superscript"/>
        </w:rPr>
        <w:t>3</w:t>
      </w:r>
      <w:r w:rsidRPr="009110BC">
        <w:rPr>
          <w:rFonts w:ascii="Times New Roman" w:eastAsiaTheme="minorEastAsia" w:hAnsi="Times New Roman" w:cs="Times New Roman"/>
        </w:rPr>
        <w:t xml:space="preserve">) </w:t>
      </w:r>
      <w:bookmarkEnd w:id="1"/>
      <w:bookmarkEnd w:id="2"/>
      <w:r w:rsidR="0067550D" w:rsidRPr="009110BC">
        <w:rPr>
          <w:rFonts w:ascii="Times New Roman" w:eastAsiaTheme="minorEastAsia" w:hAnsi="Times New Roman" w:cs="Times New Roman"/>
        </w:rPr>
        <w:t xml:space="preserve">and soil grave content </w:t>
      </w:r>
      <w:r w:rsidRPr="009110BC">
        <w:rPr>
          <w:rFonts w:ascii="Times New Roman" w:eastAsiaTheme="minorEastAsia" w:hAnsi="Times New Roman" w:cs="Times New Roman"/>
        </w:rPr>
        <w:t>in different soil depth.</w:t>
      </w:r>
    </w:p>
    <w:p w14:paraId="6C68549C" w14:textId="3FDFCB14" w:rsidR="003C7FB0" w:rsidRPr="009110BC" w:rsidRDefault="00017F71">
      <w:pPr>
        <w:rPr>
          <w:rFonts w:ascii="Times New Roman" w:eastAsiaTheme="minorEastAsia" w:hAnsi="Times New Roman" w:cs="Times New Roman"/>
        </w:rPr>
      </w:pPr>
      <w:r w:rsidRPr="009110BC">
        <w:rPr>
          <w:rFonts w:ascii="Times New Roman" w:eastAsiaTheme="minorEastAsia" w:hAnsi="Times New Roman" w:cs="Times New Roman"/>
        </w:rPr>
        <w:t xml:space="preserve">The total SOC sequestration potential of topsoil (0 - 20 cm) was estimated as 3.82 Tg C, and the total carbon sequestration potential of plant biomass was estimated as 55.58 Tg C. </w:t>
      </w:r>
      <w:r w:rsidR="00837CC1" w:rsidRPr="009110BC">
        <w:rPr>
          <w:rFonts w:ascii="Times New Roman" w:eastAsiaTheme="minorEastAsia" w:hAnsi="Times New Roman" w:cs="Times New Roman"/>
        </w:rPr>
        <w:t xml:space="preserve">The estimated carbon sequestration potential of soil of agricultural afforestation is smaller compared with the estimated carbon accumulated potential of plant biomass, which is similar to other studies </w:t>
      </w:r>
      <w:r w:rsidR="00837CC1" w:rsidRPr="009110BC">
        <w:rPr>
          <w:rFonts w:ascii="Times New Roman" w:eastAsiaTheme="minorEastAsia" w:hAnsi="Times New Roman" w:cs="Times New Roman"/>
        </w:rPr>
        <w:fldChar w:fldCharType="begin"/>
      </w:r>
      <w:r w:rsidR="00837CC1" w:rsidRPr="009110BC">
        <w:rPr>
          <w:rFonts w:ascii="Times New Roman" w:eastAsiaTheme="minorEastAsia" w:hAnsi="Times New Roman" w:cs="Times New Roman"/>
        </w:rPr>
        <w:instrText xml:space="preserve"> ADDIN ZOTERO_ITEM CSL_CITATION {"citationID":"a14h2pdebb8","properties":{"formattedCitation":"(Paul et al., 2002)","plainCitation":"(Paul et al., 2002)"},"citationItems":[{"id":241,"uris":["http://zotero.org/users/local/n3RgMt1k/items/4LZ62RWP"],"uri":["http://zotero.org/users/local/n3RgMt1k/items/4LZ62RWP"],"itemData":{"id":241,"type":"article-journal","title":"Change in soil carbon following afforestation","container-title":"Forest Ecology and Management","page":"241-257","volume":"168","issue":"1","source":"ScienceDirect","abstract":"Quantifying changes in soil C may be an important consideration under large-scale afforestation or reforestation. We reviewed global data on changes in soil C following afforestation, available from 43 published or unpublished studies, encompassing 204 sites. Data were highly variable, with soil C either increasing or decreasing, particularly in young (&lt;10-year) forest stands. Because studies varied in the number of years since forest establishment and the initial soil C content, we calculated change in soil C as a weighted-average (i.e. sum of C change divided by sum of years since forest establishment) relative to the soil C content under previous agricultural systems at &lt;10, &gt;10 and &lt;30cm sampling depths. On average, soil C in the &lt;10cm (or &lt;30cm) layers generally decreased by 3.46% per year (or 0.63% per year) relative to the initial soil C content during the first 5 years of afforestation, followed by a decrease in the rate of decline and eventually recovery to C contents found in agricultural soils at about age 30. In plantations older than 30 years, C content was similar to that under the previous agricultural systems within the surface 10cm of soil, yet at other sampling depths, soil C had increased by between 0.50 and 0.86% per year. Amounts of C lost or gained by soil are generally small compared with accumulation of C in tree biomass. The most important factors affecting change in soil C were previous land use, climate and the type of forest established. Results suggest that most soil C was lost when softwoods, particularly Pinus radiata plantations, were established on ex-improved pastoral land in temperate regions. Accumulation of soil C was greatest when deciduous hardwoods, or N2-fixing species (either as an understorey or as a plantation), were established on ex-cropped land in tropical or subtropical regions. Long-term management regimes (e.g. stocking, weed control, thinning, fertiliser application and fire management) may also influence accumulation of soil C. Accumulation is maximised by maintaining longer (20–50 years) forest rotations. Furthermore, inclusion of litter in calculations reversed the observed average decrease in soil C, so that amount of C in soil and litter layer was greater than under preceding pasture.","URL":"http://www.sciencedirect.com/science/article/pii/S037811270100740X","DOI":"10.1016/S0378-1127(01)00740-X","ISSN":"0378-1127","journalAbbreviation":"Forest Ecology and Management","author":[{"family":"Paul","given":"K. I."},{"family":"Polglase","given":"P. J."},{"family":"Nyakuengama","given":"J. G."},{"family":"Khanna","given":"P. K."}],"issued":{"date-parts":[["2002",9,1]]},"accessed":{"date-parts":[["2018",1,31]]}}}],"schema":"https://github.com/citation-style-language/schema/raw/master/csl-citation.json"} </w:instrText>
      </w:r>
      <w:r w:rsidR="00837CC1" w:rsidRPr="009110BC">
        <w:rPr>
          <w:rFonts w:ascii="Times New Roman" w:eastAsiaTheme="minorEastAsia" w:hAnsi="Times New Roman" w:cs="Times New Roman"/>
        </w:rPr>
        <w:fldChar w:fldCharType="separate"/>
      </w:r>
      <w:r w:rsidR="00837CC1" w:rsidRPr="009110BC">
        <w:rPr>
          <w:rFonts w:ascii="Times New Roman" w:eastAsiaTheme="minorEastAsia" w:hAnsi="Times New Roman" w:cs="Times New Roman"/>
          <w:noProof/>
        </w:rPr>
        <w:t>(Paul et al., 2002)</w:t>
      </w:r>
      <w:r w:rsidR="00837CC1" w:rsidRPr="009110BC">
        <w:rPr>
          <w:rFonts w:ascii="Times New Roman" w:eastAsiaTheme="minorEastAsia" w:hAnsi="Times New Roman" w:cs="Times New Roman"/>
        </w:rPr>
        <w:fldChar w:fldCharType="end"/>
      </w:r>
      <w:r w:rsidR="00837CC1" w:rsidRPr="009110BC">
        <w:rPr>
          <w:rFonts w:ascii="Times New Roman" w:eastAsiaTheme="minorEastAsia" w:hAnsi="Times New Roman" w:cs="Times New Roman"/>
        </w:rPr>
        <w:t>.</w:t>
      </w:r>
      <w:r w:rsidR="00EE183D" w:rsidRPr="009110BC">
        <w:rPr>
          <w:rFonts w:ascii="Times New Roman" w:eastAsiaTheme="minorEastAsia" w:hAnsi="Times New Roman" w:cs="Times New Roman"/>
        </w:rPr>
        <w:t xml:space="preserve"> </w:t>
      </w:r>
      <w:r w:rsidR="00EE183D" w:rsidRPr="009110BC">
        <w:rPr>
          <w:rFonts w:ascii="Times New Roman" w:eastAsiaTheme="minorEastAsia" w:hAnsi="Times New Roman" w:cs="Times New Roman"/>
          <w:lang w:eastAsia="zh-CN"/>
        </w:rPr>
        <w:t xml:space="preserve">Zoning grids with high value </w:t>
      </w:r>
      <w:r w:rsidR="00837CC1" w:rsidRPr="009110BC">
        <w:rPr>
          <w:rFonts w:ascii="Times New Roman" w:eastAsiaTheme="minorEastAsia" w:hAnsi="Times New Roman" w:cs="Times New Roman"/>
        </w:rPr>
        <w:t xml:space="preserve">of carbon sequestration potential </w:t>
      </w:r>
      <w:r w:rsidR="00EE183D" w:rsidRPr="009110BC">
        <w:rPr>
          <w:rFonts w:ascii="Times New Roman" w:eastAsiaTheme="minorEastAsia" w:hAnsi="Times New Roman" w:cs="Times New Roman"/>
        </w:rPr>
        <w:t>locate</w:t>
      </w:r>
      <w:r w:rsidR="00837CC1" w:rsidRPr="009110BC">
        <w:rPr>
          <w:rFonts w:ascii="Times New Roman" w:eastAsiaTheme="minorEastAsia" w:hAnsi="Times New Roman" w:cs="Times New Roman"/>
        </w:rPr>
        <w:t xml:space="preserve"> on the south and east of this region, where is also the high value area of food productivity (Figure 4, 5).</w:t>
      </w:r>
    </w:p>
    <w:p w14:paraId="2A3519BD" w14:textId="77777777" w:rsidR="001E1A52" w:rsidRPr="009110BC" w:rsidRDefault="001E1A52" w:rsidP="00FA6185">
      <w:pPr>
        <w:rPr>
          <w:rFonts w:ascii="Times New Roman" w:eastAsiaTheme="minorEastAsia" w:hAnsi="Times New Roman" w:cs="Times New Roman"/>
        </w:rPr>
      </w:pPr>
    </w:p>
    <w:p w14:paraId="10DA1EAC" w14:textId="77777777" w:rsidR="001E1A52" w:rsidRPr="009110BC" w:rsidRDefault="001E1A52" w:rsidP="00FA6185">
      <w:pPr>
        <w:rPr>
          <w:rFonts w:ascii="Times New Roman" w:eastAsiaTheme="minorEastAsia" w:hAnsi="Times New Roman" w:cs="Times New Roman"/>
        </w:rPr>
      </w:pPr>
    </w:p>
    <w:p w14:paraId="52725E95" w14:textId="77777777" w:rsidR="001E1A52" w:rsidRPr="009110BC" w:rsidRDefault="001E1A52" w:rsidP="00FA6185">
      <w:pPr>
        <w:rPr>
          <w:rFonts w:ascii="Times New Roman" w:eastAsiaTheme="minorEastAsia" w:hAnsi="Times New Roman" w:cs="Times New Roman"/>
        </w:rPr>
      </w:pPr>
    </w:p>
    <w:p w14:paraId="6AB12B9F" w14:textId="3FA9D374" w:rsidR="00696AE5" w:rsidRPr="009110BC" w:rsidRDefault="000A0818" w:rsidP="00FA6185">
      <w:pPr>
        <w:rPr>
          <w:rFonts w:ascii="Times New Roman" w:eastAsiaTheme="minorEastAsia" w:hAnsi="Times New Roman" w:cs="Times New Roman"/>
          <w:lang w:eastAsia="zh-CN"/>
        </w:rPr>
      </w:pPr>
      <w:r w:rsidRPr="009110BC">
        <w:rPr>
          <w:rFonts w:ascii="Times New Roman" w:hAnsi="Times New Roman" w:cs="Times New Roman"/>
          <w:noProof/>
        </w:rPr>
        <w:lastRenderedPageBreak/>
        <mc:AlternateContent>
          <mc:Choice Requires="wpg">
            <w:drawing>
              <wp:anchor distT="0" distB="0" distL="114300" distR="114300" simplePos="0" relativeHeight="251661312" behindDoc="0" locked="0" layoutInCell="1" allowOverlap="1" wp14:anchorId="43F32758" wp14:editId="58D2435F">
                <wp:simplePos x="0" y="0"/>
                <wp:positionH relativeFrom="column">
                  <wp:posOffset>7620</wp:posOffset>
                </wp:positionH>
                <wp:positionV relativeFrom="paragraph">
                  <wp:posOffset>78105</wp:posOffset>
                </wp:positionV>
                <wp:extent cx="5890260" cy="5897245"/>
                <wp:effectExtent l="0" t="0" r="0" b="0"/>
                <wp:wrapTopAndBottom/>
                <wp:docPr id="1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90260" cy="5897245"/>
                          <a:chOff x="0" y="0"/>
                          <a:chExt cx="5890260" cy="5897294"/>
                        </a:xfrm>
                      </wpg:grpSpPr>
                      <pic:pic xmlns:pic="http://schemas.openxmlformats.org/drawingml/2006/picture">
                        <pic:nvPicPr>
                          <pic:cNvPr id="20" name="Picture 4"/>
                          <pic:cNvPicPr>
                            <a:picLocks/>
                          </pic:cNvPicPr>
                        </pic:nvPicPr>
                        <pic:blipFill>
                          <a:blip r:embed="rId13">
                            <a:extLst>
                              <a:ext uri="{28A0092B-C50C-407E-A947-70E740481C1C}">
                                <a14:useLocalDpi xmlns:a14="http://schemas.microsoft.com/office/drawing/2010/main" val="0"/>
                              </a:ext>
                            </a:extLst>
                          </a:blip>
                          <a:stretch>
                            <a:fillRect/>
                          </a:stretch>
                        </pic:blipFill>
                        <pic:spPr>
                          <a:xfrm>
                            <a:off x="31273" y="0"/>
                            <a:ext cx="2990825" cy="2990850"/>
                          </a:xfrm>
                          <a:prstGeom prst="rect">
                            <a:avLst/>
                          </a:prstGeom>
                        </pic:spPr>
                      </pic:pic>
                      <pic:pic xmlns:pic="http://schemas.openxmlformats.org/drawingml/2006/picture">
                        <pic:nvPicPr>
                          <pic:cNvPr id="21" name="Picture 5"/>
                          <pic:cNvPicPr>
                            <a:picLocks/>
                          </pic:cNvPicPr>
                        </pic:nvPicPr>
                        <pic:blipFill>
                          <a:blip r:embed="rId14">
                            <a:extLst>
                              <a:ext uri="{28A0092B-C50C-407E-A947-70E740481C1C}">
                                <a14:useLocalDpi xmlns:a14="http://schemas.microsoft.com/office/drawing/2010/main" val="0"/>
                              </a:ext>
                            </a:extLst>
                          </a:blip>
                          <a:stretch>
                            <a:fillRect/>
                          </a:stretch>
                        </pic:blipFill>
                        <pic:spPr>
                          <a:xfrm>
                            <a:off x="2883877" y="99"/>
                            <a:ext cx="3006383" cy="3006408"/>
                          </a:xfrm>
                          <a:prstGeom prst="rect">
                            <a:avLst/>
                          </a:prstGeom>
                        </pic:spPr>
                      </pic:pic>
                      <pic:pic xmlns:pic="http://schemas.openxmlformats.org/drawingml/2006/picture">
                        <pic:nvPicPr>
                          <pic:cNvPr id="22" name="Picture 6"/>
                          <pic:cNvPicPr>
                            <a:picLocks/>
                          </pic:cNvPicPr>
                        </pic:nvPicPr>
                        <pic:blipFill>
                          <a:blip r:embed="rId15">
                            <a:extLst>
                              <a:ext uri="{28A0092B-C50C-407E-A947-70E740481C1C}">
                                <a14:useLocalDpi xmlns:a14="http://schemas.microsoft.com/office/drawing/2010/main" val="0"/>
                              </a:ext>
                            </a:extLst>
                          </a:blip>
                          <a:stretch>
                            <a:fillRect/>
                          </a:stretch>
                        </pic:blipFill>
                        <pic:spPr>
                          <a:xfrm>
                            <a:off x="0" y="2821354"/>
                            <a:ext cx="3075940" cy="3075940"/>
                          </a:xfrm>
                          <a:prstGeom prst="rect">
                            <a:avLst/>
                          </a:prstGeom>
                        </pic:spPr>
                      </pic:pic>
                      <pic:pic xmlns:pic="http://schemas.openxmlformats.org/drawingml/2006/picture">
                        <pic:nvPicPr>
                          <pic:cNvPr id="23" name="Picture 7"/>
                          <pic:cNvPicPr>
                            <a:picLocks/>
                          </pic:cNvPicPr>
                        </pic:nvPicPr>
                        <pic:blipFill>
                          <a:blip r:embed="rId16">
                            <a:extLst>
                              <a:ext uri="{28A0092B-C50C-407E-A947-70E740481C1C}">
                                <a14:useLocalDpi xmlns:a14="http://schemas.microsoft.com/office/drawing/2010/main" val="0"/>
                              </a:ext>
                            </a:extLst>
                          </a:blip>
                          <a:stretch>
                            <a:fillRect/>
                          </a:stretch>
                        </pic:blipFill>
                        <pic:spPr>
                          <a:xfrm>
                            <a:off x="2829181" y="2821354"/>
                            <a:ext cx="3060675" cy="3060700"/>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63A94BD6" id="Group 9" o:spid="_x0000_s1026" style="position:absolute;margin-left:.6pt;margin-top:6.15pt;width:463.8pt;height:464.35pt;z-index:251661312" coordsize="58902,589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312;width:29908;height:299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">
                  <v:imagedata r:id="rId19" o:title=""/>
                  <o:lock v:ext="edit" aspectratio="f"/>
                </v:shape>
                <v:shape id="Picture 5" o:spid="_x0000_s1028" type="#_x0000_t75" style="position:absolute;left:28838;width:30064;height:300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">
                  <v:imagedata r:id="rId20" o:title=""/>
                  <o:lock v:ext="edit" aspectratio="f"/>
                </v:shape>
                <v:shape id="Picture 6" o:spid="_x0000_s1029" type="#_x0000_t75" style="position:absolute;top:28213;width:30759;height:307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">
                  <v:imagedata r:id="rId21" o:title=""/>
                  <o:lock v:ext="edit" aspectratio="f"/>
                </v:shape>
                <v:shape id="Picture 7" o:spid="_x0000_s1030" type="#_x0000_t75" style="position:absolute;left:28291;top:28213;width:30607;height:306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">
                  <v:imagedata r:id="rId22" o:title=""/>
                  <o:lock v:ext="edit" aspectratio="f"/>
                </v:shape>
                <w10:wrap type="topAndBottom"/>
              </v:group>
            </w:pict>
          </mc:Fallback>
        </mc:AlternateContent>
      </w:r>
      <w:r w:rsidR="00FA6185" w:rsidRPr="009110BC">
        <w:rPr>
          <w:rFonts w:ascii="Times New Roman" w:eastAsiaTheme="minorEastAsia" w:hAnsi="Times New Roman" w:cs="Times New Roman"/>
        </w:rPr>
        <w:t>Figure 4 Carbon sequestration potential of agricultural afforestation in Beijing, 2015 (</w:t>
      </w:r>
      <w:r w:rsidR="00FA6185" w:rsidRPr="009110BC">
        <w:rPr>
          <w:rFonts w:ascii="Times New Roman" w:eastAsiaTheme="minorEastAsia" w:hAnsi="Times New Roman" w:cs="Times New Roman"/>
          <w:lang w:eastAsia="zh-CN"/>
        </w:rPr>
        <w:t>A: SOC content of current agricultural soil; B: estimated SOC level after agricultural afforestation; C: carbon sequestration potential of plant biomass after agricultural afforestation; D: total carbon sequestration potential after agricultural afforestation; all data were estimated based on 1km * 1km gri</w:t>
      </w:r>
      <w:r w:rsidR="0027056C" w:rsidRPr="009110BC">
        <w:rPr>
          <w:rFonts w:ascii="Times New Roman" w:eastAsiaTheme="minorEastAsia" w:hAnsi="Times New Roman" w:cs="Times New Roman"/>
          <w:lang w:eastAsia="zh-CN"/>
        </w:rPr>
        <w:t>ds and the soil depth is 0 - 20</w:t>
      </w:r>
      <w:r w:rsidR="00FA6185" w:rsidRPr="009110BC">
        <w:rPr>
          <w:rFonts w:ascii="Times New Roman" w:eastAsiaTheme="minorEastAsia" w:hAnsi="Times New Roman" w:cs="Times New Roman"/>
          <w:lang w:eastAsia="zh-CN"/>
        </w:rPr>
        <w:t xml:space="preserve"> cm; unit: Gg C)</w:t>
      </w:r>
    </w:p>
    <w:p w14:paraId="6380A2D3" w14:textId="111B3722" w:rsidR="00013E69" w:rsidRPr="009110BC" w:rsidRDefault="00013E69" w:rsidP="00875E65">
      <w:pPr>
        <w:tabs>
          <w:tab w:val="left" w:pos="2181"/>
        </w:tabs>
        <w:rPr>
          <w:rFonts w:ascii="Times New Roman" w:eastAsiaTheme="minorEastAsia" w:hAnsi="Times New Roman" w:cs="Times New Roman"/>
          <w:lang w:eastAsia="zh-CN"/>
        </w:rPr>
      </w:pPr>
    </w:p>
    <w:p w14:paraId="5C1ED37D" w14:textId="2B7114DA" w:rsidR="00013E69" w:rsidRPr="009110BC" w:rsidRDefault="00013E69" w:rsidP="00875E65">
      <w:pPr>
        <w:tabs>
          <w:tab w:val="left" w:pos="2181"/>
        </w:tabs>
        <w:rPr>
          <w:rFonts w:ascii="Times New Roman" w:eastAsiaTheme="minorEastAsia" w:hAnsi="Times New Roman" w:cs="Times New Roman"/>
          <w:lang w:eastAsia="zh-CN"/>
        </w:rPr>
      </w:pPr>
      <w:r w:rsidRPr="009110BC">
        <w:rPr>
          <w:rFonts w:ascii="Times New Roman" w:eastAsiaTheme="minorEastAsia" w:hAnsi="Times New Roman" w:cs="Times New Roman"/>
          <w:noProof/>
          <w:lang w:eastAsia="zh-CN"/>
        </w:rPr>
        <w:lastRenderedPageBreak/>
        <w:drawing>
          <wp:inline distT="0" distB="0" distL="0" distR="0" wp14:anchorId="2C39B003" wp14:editId="333D7E32">
            <wp:extent cx="4124529" cy="3093397"/>
            <wp:effectExtent l="0" t="0" r="317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P_box.png"/>
                    <pic:cNvPicPr/>
                  </pic:nvPicPr>
                  <pic:blipFill>
                    <a:blip r:embed="rId23">
                      <a:extLst>
                        <a:ext uri="{28A0092B-C50C-407E-A947-70E740481C1C}">
                          <a14:useLocalDpi xmlns:a14="http://schemas.microsoft.com/office/drawing/2010/main" val="0"/>
                        </a:ext>
                      </a:extLst>
                    </a:blip>
                    <a:stretch>
                      <a:fillRect/>
                    </a:stretch>
                  </pic:blipFill>
                  <pic:spPr>
                    <a:xfrm>
                      <a:off x="0" y="0"/>
                      <a:ext cx="4124529" cy="3093397"/>
                    </a:xfrm>
                    <a:prstGeom prst="rect">
                      <a:avLst/>
                    </a:prstGeom>
                  </pic:spPr>
                </pic:pic>
              </a:graphicData>
            </a:graphic>
          </wp:inline>
        </w:drawing>
      </w:r>
    </w:p>
    <w:p w14:paraId="6D6C2741" w14:textId="318B1F91" w:rsidR="000141EA" w:rsidRPr="009110BC" w:rsidRDefault="00013E69" w:rsidP="00875E65">
      <w:pPr>
        <w:tabs>
          <w:tab w:val="left" w:pos="2181"/>
        </w:tabs>
        <w:rPr>
          <w:rFonts w:ascii="Times New Roman" w:hAnsi="Times New Roman" w:cs="Times New Roman"/>
          <w:lang w:eastAsia="zh-CN"/>
        </w:rPr>
      </w:pPr>
      <w:r w:rsidRPr="009110BC">
        <w:rPr>
          <w:rFonts w:ascii="Times New Roman" w:hAnsi="Times New Roman" w:cs="Times New Roman"/>
          <w:lang w:eastAsia="zh-CN"/>
        </w:rPr>
        <w:t xml:space="preserve">Figure 5 </w:t>
      </w:r>
      <w:r w:rsidR="000141EA" w:rsidRPr="009110BC">
        <w:rPr>
          <w:rFonts w:ascii="Times New Roman" w:hAnsi="Times New Roman" w:cs="Times New Roman"/>
          <w:lang w:eastAsia="zh-CN"/>
        </w:rPr>
        <w:t>Carbon sequestration potential of agricultural afforestation (SOC: current SOC level; SOCS: SOC saturation level of agricultural grids;</w:t>
      </w:r>
      <w:r w:rsidR="009E5B6F" w:rsidRPr="009110BC">
        <w:rPr>
          <w:rFonts w:ascii="Times New Roman" w:hAnsi="Times New Roman" w:cs="Times New Roman"/>
          <w:lang w:eastAsia="zh-CN"/>
        </w:rPr>
        <w:t xml:space="preserve"> CPS: SOC sequestration potential of topsoil</w:t>
      </w:r>
      <w:r w:rsidR="009E7717" w:rsidRPr="009110BC">
        <w:rPr>
          <w:rFonts w:ascii="Times New Roman" w:hAnsi="Times New Roman" w:cs="Times New Roman"/>
          <w:lang w:eastAsia="zh-CN"/>
        </w:rPr>
        <w:t xml:space="preserve"> (0 – 20 cm)</w:t>
      </w:r>
      <w:r w:rsidR="009E5B6F" w:rsidRPr="009110BC">
        <w:rPr>
          <w:rFonts w:ascii="Times New Roman" w:hAnsi="Times New Roman" w:cs="Times New Roman"/>
          <w:lang w:eastAsia="zh-CN"/>
        </w:rPr>
        <w:t>.</w:t>
      </w:r>
      <w:r w:rsidR="000141EA" w:rsidRPr="009110BC">
        <w:rPr>
          <w:rFonts w:ascii="Times New Roman" w:hAnsi="Times New Roman" w:cs="Times New Roman"/>
          <w:lang w:eastAsia="zh-CN"/>
        </w:rPr>
        <w:t xml:space="preserve"> CPV: carbon sequestration potential of plant biomass; CP: total carbon sequestration potential of agricultural afforestation; values are calculated based on the 1km * 1km grids; unit:</w:t>
      </w:r>
      <w:r w:rsidR="00921E10" w:rsidRPr="009110BC">
        <w:rPr>
          <w:rFonts w:ascii="Times New Roman" w:hAnsi="Times New Roman" w:cs="Times New Roman"/>
          <w:lang w:eastAsia="zh-CN"/>
        </w:rPr>
        <w:t xml:space="preserve"> G</w:t>
      </w:r>
      <w:r w:rsidR="000141EA" w:rsidRPr="009110BC">
        <w:rPr>
          <w:rFonts w:ascii="Times New Roman" w:hAnsi="Times New Roman" w:cs="Times New Roman"/>
          <w:lang w:eastAsia="zh-CN"/>
        </w:rPr>
        <w:t>g C)</w:t>
      </w:r>
    </w:p>
    <w:p w14:paraId="4D010D73" w14:textId="73D02B6E" w:rsidR="002A46E2" w:rsidRPr="009110BC" w:rsidRDefault="00FD5A29" w:rsidP="008B38C0">
      <w:pPr>
        <w:pStyle w:val="Heading2"/>
        <w:rPr>
          <w:rFonts w:ascii="Times New Roman" w:hAnsi="Times New Roman" w:cs="Times New Roman"/>
          <w:lang w:eastAsia="zh-CN"/>
        </w:rPr>
      </w:pPr>
      <w:r w:rsidRPr="009110BC">
        <w:rPr>
          <w:rFonts w:ascii="Times New Roman" w:hAnsi="Times New Roman" w:cs="Times New Roman"/>
          <w:lang w:eastAsia="zh-CN"/>
        </w:rPr>
        <w:t>3.3</w:t>
      </w:r>
      <w:r w:rsidR="002A46E2" w:rsidRPr="009110BC">
        <w:rPr>
          <w:rFonts w:ascii="Times New Roman" w:hAnsi="Times New Roman" w:cs="Times New Roman"/>
          <w:lang w:eastAsia="zh-CN"/>
        </w:rPr>
        <w:t xml:space="preserve"> Formulating of particle swarm model</w:t>
      </w:r>
    </w:p>
    <w:p w14:paraId="22CE6E16" w14:textId="042B4231" w:rsidR="0053104E" w:rsidRPr="009110BC" w:rsidRDefault="00E804B2" w:rsidP="00875E65">
      <w:pPr>
        <w:tabs>
          <w:tab w:val="left" w:pos="2181"/>
        </w:tabs>
        <w:rPr>
          <w:rFonts w:ascii="Times New Roman" w:hAnsi="Times New Roman" w:cs="Times New Roman"/>
          <w:lang w:eastAsia="zh-CN"/>
        </w:rPr>
      </w:pPr>
      <w:r w:rsidRPr="009110BC">
        <w:rPr>
          <w:rFonts w:ascii="Times New Roman" w:hAnsi="Times New Roman" w:cs="Times New Roman"/>
          <w:lang w:eastAsia="zh-CN"/>
        </w:rPr>
        <w:t>In this research, we assume that particles are located in a multi-dimension space, the dimension number is equal to</w:t>
      </w:r>
      <w:r w:rsidR="00B549BA" w:rsidRPr="009110BC">
        <w:rPr>
          <w:rFonts w:ascii="Times New Roman" w:hAnsi="Times New Roman" w:cs="Times New Roman"/>
          <w:lang w:eastAsia="zh-CN"/>
        </w:rPr>
        <w:t xml:space="preserve"> the number of zoning</w:t>
      </w:r>
      <w:r w:rsidRPr="009110BC">
        <w:rPr>
          <w:rFonts w:ascii="Times New Roman" w:hAnsi="Times New Roman" w:cs="Times New Roman"/>
          <w:lang w:eastAsia="zh-CN"/>
        </w:rPr>
        <w:t xml:space="preserve"> grids and each dimension is corresponded to a grid. </w:t>
      </w:r>
      <w:r w:rsidR="0061521E" w:rsidRPr="009110BC">
        <w:rPr>
          <w:rFonts w:ascii="Times New Roman" w:hAnsi="Times New Roman" w:cs="Times New Roman"/>
          <w:lang w:eastAsia="zh-CN"/>
        </w:rPr>
        <w:t xml:space="preserve">Dimensions are adjacent or neighbored to each other if their corresponded grids are adjacent or neighbored to each other. </w:t>
      </w:r>
      <w:r w:rsidRPr="009110BC">
        <w:rPr>
          <w:rFonts w:ascii="Times New Roman" w:hAnsi="Times New Roman" w:cs="Times New Roman"/>
          <w:lang w:eastAsia="zh-CN"/>
        </w:rPr>
        <w:t xml:space="preserve">The position in each dimension is a </w:t>
      </w:r>
      <w:r w:rsidRPr="009110BC">
        <w:rPr>
          <w:rFonts w:ascii="Times New Roman" w:hAnsi="Times New Roman" w:cs="Times New Roman"/>
          <w:i/>
          <w:lang w:eastAsia="zh-CN"/>
        </w:rPr>
        <w:t>True/False</w:t>
      </w:r>
      <w:r w:rsidRPr="009110BC">
        <w:rPr>
          <w:rFonts w:ascii="Times New Roman" w:hAnsi="Times New Roman" w:cs="Times New Roman"/>
          <w:lang w:eastAsia="zh-CN"/>
        </w:rPr>
        <w:t xml:space="preserve"> value representing whether the grid corresponded with this dimension is assigned to afforestation zone. Particles are initialized with a random position and will move to change thei</w:t>
      </w:r>
      <w:r w:rsidR="00083182" w:rsidRPr="009110BC">
        <w:rPr>
          <w:rFonts w:ascii="Times New Roman" w:hAnsi="Times New Roman" w:cs="Times New Roman"/>
          <w:lang w:eastAsia="zh-CN"/>
        </w:rPr>
        <w:t>r position t</w:t>
      </w:r>
      <w:r w:rsidR="00BE69C4" w:rsidRPr="009110BC">
        <w:rPr>
          <w:rFonts w:ascii="Times New Roman" w:hAnsi="Times New Roman" w:cs="Times New Roman"/>
          <w:lang w:eastAsia="zh-CN"/>
        </w:rPr>
        <w:t>o maximize their adaptive value</w:t>
      </w:r>
      <w:r w:rsidRPr="009110BC">
        <w:rPr>
          <w:rFonts w:ascii="Times New Roman" w:hAnsi="Times New Roman" w:cs="Times New Roman"/>
          <w:lang w:eastAsia="zh-CN"/>
        </w:rPr>
        <w:t>.</w:t>
      </w:r>
      <w:r w:rsidR="00083182" w:rsidRPr="009110BC">
        <w:rPr>
          <w:rFonts w:ascii="Times New Roman" w:hAnsi="Times New Roman" w:cs="Times New Roman"/>
          <w:lang w:eastAsia="zh-CN"/>
        </w:rPr>
        <w:t xml:space="preserve"> The adaptive value of particles (</w:t>
      </w:r>
      <w:r w:rsidR="00083182" w:rsidRPr="009110BC">
        <w:rPr>
          <w:rFonts w:ascii="Times New Roman" w:hAnsi="Times New Roman" w:cs="Times New Roman"/>
          <w:i/>
          <w:lang w:eastAsia="zh-CN"/>
        </w:rPr>
        <w:t>P</w:t>
      </w:r>
      <w:r w:rsidR="00083182" w:rsidRPr="009110BC">
        <w:rPr>
          <w:rFonts w:ascii="Times New Roman" w:hAnsi="Times New Roman" w:cs="Times New Roman"/>
          <w:lang w:eastAsia="zh-CN"/>
        </w:rPr>
        <w:t xml:space="preserve">) is calculated based on the </w:t>
      </w:r>
      <w:r w:rsidR="00BA3360" w:rsidRPr="009110BC">
        <w:rPr>
          <w:rFonts w:ascii="Times New Roman" w:hAnsi="Times New Roman" w:cs="Times New Roman"/>
          <w:lang w:eastAsia="zh-CN"/>
        </w:rPr>
        <w:t>carbon sequestration potential</w:t>
      </w:r>
      <w:r w:rsidR="00025060" w:rsidRPr="009110BC">
        <w:rPr>
          <w:rFonts w:ascii="Times New Roman" w:hAnsi="Times New Roman" w:cs="Times New Roman"/>
          <w:lang w:eastAsia="zh-CN"/>
        </w:rPr>
        <w:t xml:space="preserve"> rate (</w:t>
      </w:r>
      <w:r w:rsidR="00025060" w:rsidRPr="009110BC">
        <w:rPr>
          <w:rFonts w:ascii="Times New Roman" w:hAnsi="Times New Roman" w:cs="Times New Roman"/>
          <w:i/>
          <w:lang w:eastAsia="zh-CN"/>
        </w:rPr>
        <w:t>CPR</w:t>
      </w:r>
      <w:r w:rsidR="00025060" w:rsidRPr="009110BC">
        <w:rPr>
          <w:rFonts w:ascii="Times New Roman" w:hAnsi="Times New Roman" w:cs="Times New Roman"/>
          <w:lang w:eastAsia="zh-CN"/>
        </w:rPr>
        <w:t>)</w:t>
      </w:r>
      <w:r w:rsidR="00083182" w:rsidRPr="009110BC">
        <w:rPr>
          <w:rFonts w:ascii="Times New Roman" w:hAnsi="Times New Roman" w:cs="Times New Roman"/>
          <w:lang w:eastAsia="zh-CN"/>
        </w:rPr>
        <w:t>, spatial compactness</w:t>
      </w:r>
      <w:r w:rsidR="00025060" w:rsidRPr="009110BC">
        <w:rPr>
          <w:rFonts w:ascii="Times New Roman" w:hAnsi="Times New Roman" w:cs="Times New Roman"/>
          <w:lang w:eastAsia="zh-CN"/>
        </w:rPr>
        <w:t xml:space="preserve"> (</w:t>
      </w:r>
      <w:r w:rsidR="00025060" w:rsidRPr="009110BC">
        <w:rPr>
          <w:rFonts w:ascii="Times New Roman" w:hAnsi="Times New Roman" w:cs="Times New Roman"/>
          <w:i/>
          <w:lang w:eastAsia="zh-CN"/>
        </w:rPr>
        <w:t>SC</w:t>
      </w:r>
      <w:r w:rsidR="00025060" w:rsidRPr="009110BC">
        <w:rPr>
          <w:rFonts w:ascii="Times New Roman" w:hAnsi="Times New Roman" w:cs="Times New Roman"/>
          <w:lang w:eastAsia="zh-CN"/>
        </w:rPr>
        <w:t>)</w:t>
      </w:r>
      <w:r w:rsidR="00083182" w:rsidRPr="009110BC">
        <w:rPr>
          <w:rFonts w:ascii="Times New Roman" w:hAnsi="Times New Roman" w:cs="Times New Roman"/>
          <w:lang w:eastAsia="zh-CN"/>
        </w:rPr>
        <w:t>, and food decrease rat</w:t>
      </w:r>
      <w:r w:rsidR="00BA3360" w:rsidRPr="009110BC">
        <w:rPr>
          <w:rFonts w:ascii="Times New Roman" w:hAnsi="Times New Roman" w:cs="Times New Roman"/>
          <w:lang w:eastAsia="zh-CN"/>
        </w:rPr>
        <w:t>e</w:t>
      </w:r>
      <w:r w:rsidR="00025060" w:rsidRPr="009110BC">
        <w:rPr>
          <w:rFonts w:ascii="Times New Roman" w:hAnsi="Times New Roman" w:cs="Times New Roman"/>
          <w:lang w:eastAsia="zh-CN"/>
        </w:rPr>
        <w:t xml:space="preserve"> (</w:t>
      </w:r>
      <w:r w:rsidR="00025060" w:rsidRPr="009110BC">
        <w:rPr>
          <w:rFonts w:ascii="Times New Roman" w:hAnsi="Times New Roman" w:cs="Times New Roman"/>
          <w:i/>
          <w:lang w:eastAsia="zh-CN"/>
        </w:rPr>
        <w:t>FDR</w:t>
      </w:r>
      <w:r w:rsidR="00025060" w:rsidRPr="009110BC">
        <w:rPr>
          <w:rFonts w:ascii="Times New Roman" w:hAnsi="Times New Roman" w:cs="Times New Roman"/>
          <w:lang w:eastAsia="zh-CN"/>
        </w:rPr>
        <w:t>)</w:t>
      </w:r>
      <w:r w:rsidR="0027056C" w:rsidRPr="009110BC">
        <w:rPr>
          <w:rFonts w:ascii="Times New Roman" w:hAnsi="Times New Roman" w:cs="Times New Roman"/>
          <w:lang w:eastAsia="zh-CN"/>
        </w:rPr>
        <w:t xml:space="preserve"> of their position (Eq. 7 - 10</w:t>
      </w:r>
      <w:r w:rsidR="00083182" w:rsidRPr="009110BC">
        <w:rPr>
          <w:rFonts w:ascii="Times New Roman" w:hAnsi="Times New Roman" w:cs="Times New Roman"/>
          <w:lang w:eastAsia="zh-CN"/>
        </w:rPr>
        <w:t xml:space="preserve">). </w:t>
      </w:r>
      <w:r w:rsidR="00BE69C4" w:rsidRPr="009110BC">
        <w:rPr>
          <w:rFonts w:ascii="Times New Roman" w:hAnsi="Times New Roman" w:cs="Times New Roman"/>
          <w:lang w:eastAsia="zh-CN"/>
        </w:rPr>
        <w:t>Particles will change their positions step by step until the optimal position is found or the maximum step is reached.</w:t>
      </w:r>
    </w:p>
    <w:p w14:paraId="33C7538E" w14:textId="00DD413C" w:rsidR="006614BE" w:rsidRPr="009110BC" w:rsidRDefault="006614BE" w:rsidP="00E54733">
      <w:pPr>
        <w:pStyle w:val="Equation"/>
        <w:rPr>
          <w:rFonts w:ascii="Times New Roman" w:hAnsi="Times New Roman" w:cs="Times New Roman"/>
          <w:lang w:eastAsia="zh-CN"/>
        </w:rPr>
      </w:pPr>
    </w:p>
    <w:p w14:paraId="431C5BAF" w14:textId="06AD8710" w:rsidR="006614BE" w:rsidRPr="009110BC" w:rsidRDefault="0053104E" w:rsidP="00E54733">
      <w:pPr>
        <w:pStyle w:val="Equation"/>
        <w:rPr>
          <w:rFonts w:ascii="Times New Roman" w:hAnsi="Times New Roman" w:cs="Times New Roman"/>
          <w:i w:val="0"/>
          <w:lang w:eastAsia="zh-CN"/>
        </w:rPr>
      </w:pPr>
      <m:oMath>
        <m:r>
          <w:rPr>
            <w:rFonts w:hAnsi="Cambria Math" w:cs="Times New Roman"/>
            <w:lang w:eastAsia="zh-CN"/>
          </w:rPr>
          <m:t>P=</m:t>
        </m:r>
        <m:d>
          <m:dPr>
            <m:begChr m:val="{"/>
            <m:endChr m:val=""/>
            <m:ctrlPr>
              <w:rPr>
                <w:rFonts w:hAnsi="Cambria Math" w:cs="Times New Roman"/>
                <w:lang w:eastAsia="zh-CN"/>
              </w:rPr>
            </m:ctrlPr>
          </m:dPr>
          <m:e>
            <m:eqArr>
              <m:eqArrPr>
                <m:ctrlPr>
                  <w:rPr>
                    <w:rFonts w:hAnsi="Cambria Math" w:cs="Times New Roman"/>
                    <w:lang w:eastAsia="zh-CN"/>
                  </w:rPr>
                </m:ctrlPr>
              </m:eqArrPr>
              <m:e>
                <m:d>
                  <m:dPr>
                    <m:ctrlPr>
                      <w:rPr>
                        <w:rFonts w:hAnsi="Cambria Math" w:cs="Times New Roman"/>
                        <w:lang w:eastAsia="zh-CN"/>
                      </w:rPr>
                    </m:ctrlPr>
                  </m:dPr>
                  <m:e>
                    <m:r>
                      <w:rPr>
                        <w:rFonts w:hAnsi="Cambria Math" w:cs="Times New Roman"/>
                        <w:lang w:eastAsia="zh-CN"/>
                      </w:rPr>
                      <m:t>CPR+ω*SC</m:t>
                    </m:r>
                  </m:e>
                </m:d>
                <m:r>
                  <w:rPr>
                    <w:rFonts w:hAnsi="Cambria Math" w:cs="Times New Roman"/>
                    <w:lang w:eastAsia="zh-CN"/>
                  </w:rPr>
                  <m:t>+α*</m:t>
                </m:r>
                <m:d>
                  <m:dPr>
                    <m:ctrlPr>
                      <w:rPr>
                        <w:rFonts w:hAnsi="Cambria Math" w:cs="Times New Roman"/>
                        <w:lang w:eastAsia="zh-CN"/>
                      </w:rPr>
                    </m:ctrlPr>
                  </m:dPr>
                  <m:e>
                    <w:bookmarkStart w:id="3" w:name="OLE_LINK15"/>
                    <w:bookmarkStart w:id="4" w:name="OLE_LINK16"/>
                    <w:bookmarkStart w:id="5" w:name="OLE_LINK7"/>
                    <w:bookmarkStart w:id="6" w:name="OLE_LINK8"/>
                    <m:acc>
                      <m:accPr>
                        <m:chr m:val="̅"/>
                        <m:ctrlPr>
                          <w:rPr>
                            <w:rFonts w:hAnsi="Cambria Math" w:cs="Times New Roman"/>
                            <w:lang w:eastAsia="zh-CN"/>
                          </w:rPr>
                        </m:ctrlPr>
                      </m:accPr>
                      <m:e>
                        <m:r>
                          <w:rPr>
                            <w:rFonts w:hAnsi="Cambria Math" w:cs="Times New Roman"/>
                            <w:lang w:eastAsia="zh-CN"/>
                          </w:rPr>
                          <m:t>FDR</m:t>
                        </m:r>
                      </m:e>
                    </m:acc>
                    <w:bookmarkEnd w:id="3"/>
                    <w:bookmarkEnd w:id="4"/>
                    <m:r>
                      <w:rPr>
                        <w:rFonts w:hAnsi="Cambria Math" w:cs="Times New Roman"/>
                        <w:lang w:eastAsia="zh-CN"/>
                      </w:rPr>
                      <m:t>-FDR</m:t>
                    </m:r>
                    <w:bookmarkEnd w:id="5"/>
                    <w:bookmarkEnd w:id="6"/>
                  </m:e>
                </m:d>
                <m:r>
                  <w:rPr>
                    <w:rFonts w:hAnsi="Cambria Math" w:cs="Times New Roman"/>
                    <w:lang w:eastAsia="zh-CN"/>
                  </w:rPr>
                  <m:t xml:space="preserve">          </m:t>
                </m:r>
                <w:bookmarkStart w:id="7" w:name="OLE_LINK17"/>
                <w:bookmarkStart w:id="8" w:name="OLE_LINK18"/>
                <m:r>
                  <w:rPr>
                    <w:rFonts w:hAnsi="Cambria Math" w:cs="Times New Roman"/>
                    <w:lang w:eastAsia="zh-CN"/>
                  </w:rPr>
                  <m:t>FDR≤</m:t>
                </m:r>
                <m:acc>
                  <m:accPr>
                    <m:chr m:val="̅"/>
                    <m:ctrlPr>
                      <w:rPr>
                        <w:rFonts w:hAnsi="Cambria Math" w:cs="Times New Roman"/>
                        <w:lang w:eastAsia="zh-CN"/>
                      </w:rPr>
                    </m:ctrlPr>
                  </m:accPr>
                  <m:e>
                    <m:r>
                      <w:rPr>
                        <w:rFonts w:hAnsi="Cambria Math" w:cs="Times New Roman"/>
                        <w:lang w:eastAsia="zh-CN"/>
                      </w:rPr>
                      <m:t>FDR</m:t>
                    </m:r>
                  </m:e>
                </m:acc>
                <w:bookmarkEnd w:id="7"/>
                <w:bookmarkEnd w:id="8"/>
              </m:e>
              <m:e>
                <m:d>
                  <m:dPr>
                    <m:ctrlPr>
                      <w:rPr>
                        <w:rFonts w:hAnsi="Cambria Math" w:cs="Times New Roman"/>
                        <w:lang w:eastAsia="zh-CN"/>
                      </w:rPr>
                    </m:ctrlPr>
                  </m:dPr>
                  <m:e>
                    <m:r>
                      <w:rPr>
                        <w:rFonts w:hAnsi="Cambria Math" w:cs="Times New Roman"/>
                        <w:lang w:eastAsia="zh-CN"/>
                      </w:rPr>
                      <m:t>CPR+ω*SC</m:t>
                    </m:r>
                  </m:e>
                </m:d>
                <m:r>
                  <w:rPr>
                    <w:rFonts w:hAnsi="Cambria Math" w:cs="Times New Roman"/>
                    <w:lang w:eastAsia="zh-CN"/>
                  </w:rPr>
                  <m:t>+β*</m:t>
                </m:r>
                <m:d>
                  <m:dPr>
                    <m:ctrlPr>
                      <w:rPr>
                        <w:rFonts w:hAnsi="Cambria Math" w:cs="Times New Roman"/>
                        <w:lang w:eastAsia="zh-CN"/>
                      </w:rPr>
                    </m:ctrlPr>
                  </m:dPr>
                  <m:e>
                    <m:acc>
                      <m:accPr>
                        <m:chr m:val="̅"/>
                        <m:ctrlPr>
                          <w:rPr>
                            <w:rFonts w:hAnsi="Cambria Math" w:cs="Times New Roman"/>
                            <w:lang w:eastAsia="zh-CN"/>
                          </w:rPr>
                        </m:ctrlPr>
                      </m:accPr>
                      <m:e>
                        <m:r>
                          <w:rPr>
                            <w:rFonts w:hAnsi="Cambria Math" w:cs="Times New Roman"/>
                            <w:lang w:eastAsia="zh-CN"/>
                          </w:rPr>
                          <m:t>FDR</m:t>
                        </m:r>
                      </m:e>
                    </m:acc>
                    <w:bookmarkStart w:id="9" w:name="OLE_LINK9"/>
                    <w:bookmarkStart w:id="10" w:name="OLE_LINK10"/>
                    <m:r>
                      <w:rPr>
                        <w:rFonts w:hAnsi="Cambria Math" w:cs="Times New Roman"/>
                        <w:lang w:eastAsia="zh-CN"/>
                      </w:rPr>
                      <m:t>-FDR</m:t>
                    </m:r>
                    <w:bookmarkEnd w:id="9"/>
                    <w:bookmarkEnd w:id="10"/>
                  </m:e>
                </m:d>
                <m:r>
                  <w:rPr>
                    <w:rFonts w:hAnsi="Cambria Math" w:cs="Times New Roman"/>
                    <w:lang w:eastAsia="zh-CN"/>
                  </w:rPr>
                  <m:t xml:space="preserve">         FDR&gt;</m:t>
                </m:r>
                <m:acc>
                  <m:accPr>
                    <m:chr m:val="̅"/>
                    <m:ctrlPr>
                      <w:rPr>
                        <w:rFonts w:hAnsi="Cambria Math" w:cs="Times New Roman"/>
                        <w:lang w:eastAsia="zh-CN"/>
                      </w:rPr>
                    </m:ctrlPr>
                  </m:accPr>
                  <m:e>
                    <m:r>
                      <w:rPr>
                        <w:rFonts w:hAnsi="Cambria Math" w:cs="Times New Roman"/>
                        <w:lang w:eastAsia="zh-CN"/>
                      </w:rPr>
                      <m:t>FDR</m:t>
                    </m:r>
                  </m:e>
                </m:acc>
              </m:e>
            </m:eqArr>
          </m:e>
        </m:d>
      </m:oMath>
      <w:r w:rsidR="00F65AF3" w:rsidRPr="009110BC">
        <w:rPr>
          <w:rFonts w:ascii="Times New Roman" w:hAnsi="Times New Roman" w:cs="Times New Roman"/>
          <w:lang w:eastAsia="zh-CN"/>
        </w:rPr>
        <w:t xml:space="preserve">           </w:t>
      </w:r>
      <w:r w:rsidR="00E54733" w:rsidRPr="009110BC">
        <w:rPr>
          <w:rFonts w:ascii="Times New Roman" w:hAnsi="Times New Roman" w:cs="Times New Roman"/>
          <w:lang w:eastAsia="zh-CN"/>
        </w:rPr>
        <w:t xml:space="preserve">               </w:t>
      </w:r>
      <w:r w:rsidR="00E942F9" w:rsidRPr="009110BC">
        <w:rPr>
          <w:rFonts w:ascii="Times New Roman" w:hAnsi="Times New Roman" w:cs="Times New Roman"/>
          <w:i w:val="0"/>
          <w:lang w:eastAsia="zh-CN"/>
        </w:rPr>
        <w:t>(7</w:t>
      </w:r>
      <w:r w:rsidR="002432B5" w:rsidRPr="009110BC">
        <w:rPr>
          <w:rFonts w:ascii="Times New Roman" w:hAnsi="Times New Roman" w:cs="Times New Roman"/>
          <w:i w:val="0"/>
          <w:lang w:eastAsia="zh-CN"/>
        </w:rPr>
        <w:t>)</w:t>
      </w:r>
    </w:p>
    <w:p w14:paraId="4C4F7EED" w14:textId="1CF9C47F" w:rsidR="00F65AF3" w:rsidRPr="009110BC" w:rsidRDefault="00025060" w:rsidP="00E54733">
      <w:pPr>
        <w:pStyle w:val="Equation"/>
        <w:rPr>
          <w:rFonts w:ascii="Times New Roman" w:hAnsi="Times New Roman" w:cs="Times New Roman"/>
          <w:lang w:eastAsia="zh-CN"/>
        </w:rPr>
      </w:pPr>
      <m:oMath>
        <m:r>
          <w:rPr>
            <w:rFonts w:hAnsi="Cambria Math" w:cs="Times New Roman"/>
            <w:lang w:eastAsia="zh-CN"/>
          </w:rPr>
          <m:t>CPR=</m:t>
        </m:r>
        <m:f>
          <m:fPr>
            <m:ctrlPr>
              <w:rPr>
                <w:rFonts w:hAnsi="Cambria Math" w:cs="Times New Roman"/>
                <w:lang w:eastAsia="zh-CN"/>
              </w:rPr>
            </m:ctrlPr>
          </m:fPr>
          <m:num>
            <m:nary>
              <m:naryPr>
                <m:chr m:val="∑"/>
                <m:limLoc m:val="subSup"/>
                <m:supHide m:val="1"/>
                <m:ctrlPr>
                  <w:rPr>
                    <w:rFonts w:hAnsi="Cambria Math" w:cs="Times New Roman"/>
                    <w:lang w:eastAsia="zh-CN"/>
                  </w:rPr>
                </m:ctrlPr>
              </m:naryPr>
              <m:sub>
                <m:r>
                  <w:rPr>
                    <w:rFonts w:hAnsi="Cambria Math" w:cs="Times New Roman"/>
                    <w:lang w:eastAsia="zh-CN"/>
                  </w:rPr>
                  <m:t>i</m:t>
                </m:r>
              </m:sub>
              <m:sup/>
              <m:e>
                <m:sSub>
                  <m:sSubPr>
                    <m:ctrlPr>
                      <w:rPr>
                        <w:rFonts w:hAnsi="Cambria Math" w:cs="Times New Roman"/>
                        <w:lang w:eastAsia="zh-CN"/>
                      </w:rPr>
                    </m:ctrlPr>
                  </m:sSubPr>
                  <m:e>
                    <m:sSub>
                      <m:sSubPr>
                        <m:ctrlPr>
                          <w:rPr>
                            <w:rFonts w:hAnsi="Cambria Math" w:cs="Times New Roman"/>
                            <w:lang w:eastAsia="zh-CN"/>
                          </w:rPr>
                        </m:ctrlPr>
                      </m:sSubPr>
                      <m:e>
                        <m:r>
                          <w:rPr>
                            <w:rFonts w:hAnsi="Cambria Math" w:cs="Times New Roman"/>
                            <w:lang w:eastAsia="zh-CN"/>
                          </w:rPr>
                          <m:t>a</m:t>
                        </m:r>
                      </m:e>
                      <m:sub>
                        <m:r>
                          <w:rPr>
                            <w:rFonts w:hAnsi="Cambria Math" w:cs="Times New Roman"/>
                            <w:lang w:eastAsia="zh-CN"/>
                          </w:rPr>
                          <m:t>i</m:t>
                        </m:r>
                      </m:sub>
                    </m:sSub>
                    <m:r>
                      <w:rPr>
                        <w:rFonts w:hAnsi="Cambria Math" w:cs="Times New Roman"/>
                        <w:lang w:eastAsia="zh-CN"/>
                      </w:rPr>
                      <m:t>*CP</m:t>
                    </m:r>
                  </m:e>
                  <m:sub>
                    <m:r>
                      <w:rPr>
                        <w:rFonts w:hAnsi="Cambria Math" w:cs="Times New Roman"/>
                        <w:lang w:eastAsia="zh-CN"/>
                      </w:rPr>
                      <m:t>i</m:t>
                    </m:r>
                  </m:sub>
                </m:sSub>
              </m:e>
            </m:nary>
          </m:num>
          <m:den>
            <m:nary>
              <m:naryPr>
                <m:chr m:val="∑"/>
                <m:limLoc m:val="subSup"/>
                <m:supHide m:val="1"/>
                <m:ctrlPr>
                  <w:rPr>
                    <w:rFonts w:hAnsi="Cambria Math" w:cs="Times New Roman"/>
                    <w:lang w:eastAsia="zh-CN"/>
                  </w:rPr>
                </m:ctrlPr>
              </m:naryPr>
              <m:sub>
                <m:r>
                  <w:rPr>
                    <w:rFonts w:hAnsi="Cambria Math" w:cs="Times New Roman"/>
                    <w:lang w:eastAsia="zh-CN"/>
                  </w:rPr>
                  <m:t>i</m:t>
                </m:r>
              </m:sub>
              <m:sup/>
              <m:e>
                <m:sSub>
                  <m:sSubPr>
                    <m:ctrlPr>
                      <w:rPr>
                        <w:rFonts w:hAnsi="Cambria Math" w:cs="Times New Roman"/>
                        <w:lang w:eastAsia="zh-CN"/>
                      </w:rPr>
                    </m:ctrlPr>
                  </m:sSubPr>
                  <m:e>
                    <m:r>
                      <w:rPr>
                        <w:rFonts w:hAnsi="Cambria Math" w:cs="Times New Roman"/>
                        <w:lang w:eastAsia="zh-CN"/>
                      </w:rPr>
                      <m:t>CP</m:t>
                    </m:r>
                  </m:e>
                  <m:sub>
                    <m:r>
                      <w:rPr>
                        <w:rFonts w:hAnsi="Cambria Math" w:cs="Times New Roman"/>
                        <w:lang w:eastAsia="zh-CN"/>
                      </w:rPr>
                      <m:t>i</m:t>
                    </m:r>
                  </m:sub>
                </m:sSub>
              </m:e>
            </m:nary>
          </m:den>
        </m:f>
      </m:oMath>
      <w:r w:rsidRPr="009110BC">
        <w:rPr>
          <w:rFonts w:ascii="Times New Roman" w:hAnsi="Times New Roman" w:cs="Times New Roman"/>
          <w:lang w:eastAsia="zh-CN"/>
        </w:rPr>
        <w:t xml:space="preserve">                                                           </w:t>
      </w:r>
      <w:r w:rsidRPr="009110BC">
        <w:rPr>
          <w:rFonts w:ascii="Times New Roman" w:hAnsi="Times New Roman" w:cs="Times New Roman"/>
          <w:i w:val="0"/>
          <w:lang w:eastAsia="zh-CN"/>
        </w:rPr>
        <w:t>(8)</w:t>
      </w:r>
    </w:p>
    <w:p w14:paraId="5947CDB0" w14:textId="0F10B6A1" w:rsidR="003F6416" w:rsidRPr="009110BC" w:rsidRDefault="00025060" w:rsidP="00E54733">
      <w:pPr>
        <w:pStyle w:val="Equation"/>
        <w:rPr>
          <w:rFonts w:ascii="Times New Roman" w:hAnsi="Times New Roman" w:cs="Times New Roman"/>
          <w:lang w:eastAsia="zh-CN"/>
        </w:rPr>
      </w:pPr>
      <m:oMath>
        <m:r>
          <w:rPr>
            <w:rFonts w:hAnsi="Cambria Math" w:cs="Times New Roman"/>
            <w:lang w:eastAsia="zh-CN"/>
          </w:rPr>
          <m:t>FDR=</m:t>
        </m:r>
        <m:f>
          <m:fPr>
            <m:ctrlPr>
              <w:rPr>
                <w:rFonts w:hAnsi="Cambria Math" w:cs="Times New Roman"/>
                <w:lang w:eastAsia="zh-CN"/>
              </w:rPr>
            </m:ctrlPr>
          </m:fPr>
          <m:num>
            <m:nary>
              <m:naryPr>
                <m:chr m:val="∑"/>
                <m:limLoc m:val="subSup"/>
                <m:supHide m:val="1"/>
                <m:ctrlPr>
                  <w:rPr>
                    <w:rFonts w:hAnsi="Cambria Math" w:cs="Times New Roman"/>
                    <w:lang w:eastAsia="zh-CN"/>
                  </w:rPr>
                </m:ctrlPr>
              </m:naryPr>
              <m:sub>
                <m:r>
                  <w:rPr>
                    <w:rFonts w:hAnsi="Cambria Math" w:cs="Times New Roman"/>
                    <w:lang w:eastAsia="zh-CN"/>
                  </w:rPr>
                  <m:t>i</m:t>
                </m:r>
              </m:sub>
              <m:sup/>
              <m:e>
                <m:sSub>
                  <m:sSubPr>
                    <m:ctrlPr>
                      <w:rPr>
                        <w:rFonts w:hAnsi="Cambria Math" w:cs="Times New Roman"/>
                        <w:lang w:eastAsia="zh-CN"/>
                      </w:rPr>
                    </m:ctrlPr>
                  </m:sSubPr>
                  <m:e>
                    <m:sSub>
                      <m:sSubPr>
                        <m:ctrlPr>
                          <w:rPr>
                            <w:rFonts w:hAnsi="Cambria Math" w:cs="Times New Roman"/>
                            <w:lang w:eastAsia="zh-CN"/>
                          </w:rPr>
                        </m:ctrlPr>
                      </m:sSubPr>
                      <m:e>
                        <m:r>
                          <w:rPr>
                            <w:rFonts w:hAnsi="Cambria Math" w:cs="Times New Roman"/>
                            <w:lang w:eastAsia="zh-CN"/>
                          </w:rPr>
                          <m:t>a</m:t>
                        </m:r>
                      </m:e>
                      <m:sub>
                        <m:r>
                          <w:rPr>
                            <w:rFonts w:hAnsi="Cambria Math" w:cs="Times New Roman"/>
                            <w:lang w:eastAsia="zh-CN"/>
                          </w:rPr>
                          <m:t>i</m:t>
                        </m:r>
                      </m:sub>
                    </m:sSub>
                    <m:r>
                      <w:rPr>
                        <w:rFonts w:hAnsi="Cambria Math" w:cs="Times New Roman"/>
                        <w:lang w:eastAsia="zh-CN"/>
                      </w:rPr>
                      <m:t>*FP</m:t>
                    </m:r>
                  </m:e>
                  <m:sub>
                    <m:r>
                      <w:rPr>
                        <w:rFonts w:hAnsi="Cambria Math" w:cs="Times New Roman"/>
                        <w:lang w:eastAsia="zh-CN"/>
                      </w:rPr>
                      <m:t>i</m:t>
                    </m:r>
                  </m:sub>
                </m:sSub>
              </m:e>
            </m:nary>
          </m:num>
          <m:den>
            <m:nary>
              <m:naryPr>
                <m:chr m:val="∑"/>
                <m:limLoc m:val="subSup"/>
                <m:supHide m:val="1"/>
                <m:ctrlPr>
                  <w:rPr>
                    <w:rFonts w:hAnsi="Cambria Math" w:cs="Times New Roman"/>
                    <w:lang w:eastAsia="zh-CN"/>
                  </w:rPr>
                </m:ctrlPr>
              </m:naryPr>
              <m:sub>
                <m:r>
                  <w:rPr>
                    <w:rFonts w:hAnsi="Cambria Math" w:cs="Times New Roman"/>
                    <w:lang w:eastAsia="zh-CN"/>
                  </w:rPr>
                  <m:t>i</m:t>
                </m:r>
              </m:sub>
              <m:sup/>
              <m:e>
                <m:sSub>
                  <m:sSubPr>
                    <m:ctrlPr>
                      <w:rPr>
                        <w:rFonts w:hAnsi="Cambria Math" w:cs="Times New Roman"/>
                        <w:lang w:eastAsia="zh-CN"/>
                      </w:rPr>
                    </m:ctrlPr>
                  </m:sSubPr>
                  <m:e>
                    <m:r>
                      <w:rPr>
                        <w:rFonts w:hAnsi="Cambria Math" w:cs="Times New Roman"/>
                        <w:lang w:eastAsia="zh-CN"/>
                      </w:rPr>
                      <m:t>FP</m:t>
                    </m:r>
                  </m:e>
                  <m:sub>
                    <m:r>
                      <w:rPr>
                        <w:rFonts w:hAnsi="Cambria Math" w:cs="Times New Roman"/>
                        <w:lang w:eastAsia="zh-CN"/>
                      </w:rPr>
                      <m:t>i</m:t>
                    </m:r>
                  </m:sub>
                </m:sSub>
              </m:e>
            </m:nary>
          </m:den>
        </m:f>
      </m:oMath>
      <w:r w:rsidRPr="009110BC">
        <w:rPr>
          <w:rFonts w:ascii="Times New Roman" w:hAnsi="Times New Roman" w:cs="Times New Roman"/>
          <w:lang w:eastAsia="zh-CN"/>
        </w:rPr>
        <w:t xml:space="preserve">                                                           </w:t>
      </w:r>
      <w:r w:rsidRPr="009110BC">
        <w:rPr>
          <w:rFonts w:ascii="Times New Roman" w:hAnsi="Times New Roman" w:cs="Times New Roman"/>
          <w:i w:val="0"/>
          <w:lang w:eastAsia="zh-CN"/>
        </w:rPr>
        <w:t>(9)</w:t>
      </w:r>
    </w:p>
    <w:p w14:paraId="72F0FED5" w14:textId="634292DE" w:rsidR="00E942F9" w:rsidRPr="009110BC" w:rsidRDefault="00E942F9" w:rsidP="00E942F9">
      <w:pPr>
        <w:pStyle w:val="Equation"/>
        <w:rPr>
          <w:rFonts w:ascii="Times New Roman" w:hAnsi="Times New Roman" w:cs="Times New Roman"/>
          <w:lang w:eastAsia="zh-CN"/>
        </w:rPr>
      </w:pPr>
      <m:oMath>
        <m:r>
          <w:rPr>
            <w:rFonts w:hAnsi="Cambria Math" w:cs="Times New Roman"/>
            <w:lang w:eastAsia="zh-CN"/>
          </w:rPr>
          <m:t>SC=</m:t>
        </m:r>
        <m:nary>
          <m:naryPr>
            <m:chr m:val="∑"/>
            <m:limLoc m:val="subSup"/>
            <m:supHide m:val="1"/>
            <m:ctrlPr>
              <w:rPr>
                <w:rFonts w:hAnsi="Cambria Math" w:cs="Times New Roman"/>
                <w:lang w:eastAsia="zh-CN"/>
              </w:rPr>
            </m:ctrlPr>
          </m:naryPr>
          <m:sub>
            <m:r>
              <w:rPr>
                <w:rFonts w:hAnsi="Cambria Math" w:cs="Times New Roman"/>
                <w:lang w:eastAsia="zh-CN"/>
              </w:rPr>
              <m:t>i</m:t>
            </m:r>
          </m:sub>
          <m:sup/>
          <m:e>
            <m:f>
              <m:fPr>
                <m:ctrlPr>
                  <w:rPr>
                    <w:rFonts w:hAnsi="Cambria Math" w:cs="Times New Roman"/>
                    <w:lang w:eastAsia="zh-CN"/>
                  </w:rPr>
                </m:ctrlPr>
              </m:fPr>
              <m:num>
                <m:sSub>
                  <m:sSubPr>
                    <m:ctrlPr>
                      <w:rPr>
                        <w:rFonts w:hAnsi="Cambria Math" w:cs="Times New Roman"/>
                        <w:lang w:eastAsia="zh-CN"/>
                      </w:rPr>
                    </m:ctrlPr>
                  </m:sSubPr>
                  <m:e>
                    <m:sSup>
                      <m:sSupPr>
                        <m:ctrlPr>
                          <w:rPr>
                            <w:rFonts w:hAnsi="Cambria Math" w:cs="Times New Roman"/>
                            <w:lang w:eastAsia="zh-CN"/>
                          </w:rPr>
                        </m:ctrlPr>
                      </m:sSupPr>
                      <m:e>
                        <m:r>
                          <w:rPr>
                            <w:rFonts w:hAnsi="Cambria Math" w:cs="Times New Roman"/>
                            <w:lang w:eastAsia="zh-CN"/>
                          </w:rPr>
                          <m:t>A</m:t>
                        </m:r>
                      </m:e>
                      <m:sup>
                        <m:r>
                          <w:rPr>
                            <w:rFonts w:hAnsi="Cambria Math" w:cs="Times New Roman"/>
                            <w:lang w:eastAsia="zh-CN"/>
                          </w:rPr>
                          <m:t>*</m:t>
                        </m:r>
                      </m:sup>
                    </m:sSup>
                  </m:e>
                  <m:sub>
                    <m:r>
                      <w:rPr>
                        <w:rFonts w:hAnsi="Cambria Math" w:cs="Times New Roman"/>
                        <w:lang w:eastAsia="zh-CN"/>
                      </w:rPr>
                      <m:t>i</m:t>
                    </m:r>
                  </m:sub>
                </m:sSub>
              </m:num>
              <m:den>
                <m:sSub>
                  <m:sSubPr>
                    <m:ctrlPr>
                      <w:rPr>
                        <w:rFonts w:hAnsi="Cambria Math" w:cs="Times New Roman"/>
                        <w:lang w:eastAsia="zh-CN"/>
                      </w:rPr>
                    </m:ctrlPr>
                  </m:sSubPr>
                  <m:e>
                    <m:r>
                      <w:rPr>
                        <w:rFonts w:hAnsi="Cambria Math" w:cs="Times New Roman"/>
                        <w:lang w:eastAsia="zh-CN"/>
                      </w:rPr>
                      <m:t>A</m:t>
                    </m:r>
                  </m:e>
                  <m:sub>
                    <m:r>
                      <w:rPr>
                        <w:rFonts w:hAnsi="Cambria Math" w:cs="Times New Roman"/>
                        <w:lang w:eastAsia="zh-CN"/>
                      </w:rPr>
                      <m:t>i</m:t>
                    </m:r>
                  </m:sub>
                </m:sSub>
              </m:den>
            </m:f>
          </m:e>
        </m:nary>
      </m:oMath>
      <w:r w:rsidRPr="009110BC">
        <w:rPr>
          <w:rFonts w:ascii="Times New Roman" w:hAnsi="Times New Roman" w:cs="Times New Roman"/>
          <w:lang w:eastAsia="zh-CN"/>
        </w:rPr>
        <w:t xml:space="preserve">                               </w:t>
      </w:r>
      <w:r w:rsidR="00025060" w:rsidRPr="009110BC">
        <w:rPr>
          <w:rFonts w:ascii="Times New Roman" w:hAnsi="Times New Roman" w:cs="Times New Roman"/>
          <w:lang w:eastAsia="zh-CN"/>
        </w:rPr>
        <w:t xml:space="preserve">                              </w:t>
      </w:r>
      <w:r w:rsidR="00025060" w:rsidRPr="009110BC">
        <w:rPr>
          <w:rFonts w:ascii="Times New Roman" w:hAnsi="Times New Roman" w:cs="Times New Roman"/>
          <w:i w:val="0"/>
          <w:lang w:eastAsia="zh-CN"/>
        </w:rPr>
        <w:t>(10</w:t>
      </w:r>
      <w:r w:rsidRPr="009110BC">
        <w:rPr>
          <w:rFonts w:ascii="Times New Roman" w:hAnsi="Times New Roman" w:cs="Times New Roman"/>
          <w:i w:val="0"/>
          <w:lang w:eastAsia="zh-CN"/>
        </w:rPr>
        <w:t>)</w:t>
      </w:r>
    </w:p>
    <w:p w14:paraId="5B1D5C81" w14:textId="77777777" w:rsidR="003F6416" w:rsidRPr="009110BC" w:rsidRDefault="003F6416" w:rsidP="003F6416">
      <w:pPr>
        <w:pStyle w:val="Equation"/>
        <w:ind w:right="120"/>
        <w:rPr>
          <w:rFonts w:ascii="Times New Roman" w:hAnsi="Times New Roman" w:cs="Times New Roman"/>
          <w:highlight w:val="cyan"/>
          <w:lang w:eastAsia="zh-CN"/>
        </w:rPr>
      </w:pPr>
    </w:p>
    <w:p w14:paraId="5B9EB776" w14:textId="2FC1DCF4" w:rsidR="00E942F9" w:rsidRPr="009110BC" w:rsidRDefault="00025060" w:rsidP="00E942F9">
      <w:pPr>
        <w:pStyle w:val="Equation"/>
        <w:jc w:val="left"/>
        <w:rPr>
          <w:rFonts w:ascii="Times New Roman" w:hAnsi="Times New Roman" w:cs="Times New Roman"/>
          <w:i w:val="0"/>
          <w:lang w:eastAsia="zh-CN"/>
        </w:rPr>
      </w:pPr>
      <w:r w:rsidRPr="009110BC">
        <w:rPr>
          <w:rFonts w:ascii="Times New Roman" w:hAnsi="Times New Roman" w:cs="Times New Roman"/>
          <w:i w:val="0"/>
          <w:lang w:eastAsia="zh-CN"/>
        </w:rPr>
        <w:t>w</w:t>
      </w:r>
      <w:r w:rsidR="00E942F9" w:rsidRPr="009110BC">
        <w:rPr>
          <w:rFonts w:ascii="Times New Roman" w:hAnsi="Times New Roman" w:cs="Times New Roman"/>
          <w:i w:val="0"/>
          <w:lang w:eastAsia="zh-CN"/>
        </w:rPr>
        <w:t>here</w:t>
      </w:r>
      <w:r w:rsidRPr="009110BC">
        <w:rPr>
          <w:rFonts w:ascii="Times New Roman" w:hAnsi="Times New Roman" w:cs="Times New Roman"/>
          <w:i w:val="0"/>
          <w:lang w:eastAsia="zh-CN"/>
        </w:rPr>
        <w:t xml:space="preserve">  </w:t>
      </w:r>
      <m:oMath>
        <m:sSub>
          <m:sSubPr>
            <m:ctrlPr>
              <w:rPr>
                <w:rFonts w:hAnsi="Cambria Math" w:cs="Times New Roman"/>
                <w:lang w:eastAsia="zh-CN"/>
              </w:rPr>
            </m:ctrlPr>
          </m:sSubPr>
          <m:e>
            <m:r>
              <w:rPr>
                <w:rFonts w:hAnsi="Cambria Math" w:cs="Times New Roman"/>
                <w:lang w:eastAsia="zh-CN"/>
              </w:rPr>
              <m:t>a</m:t>
            </m:r>
          </m:e>
          <m:sub>
            <m:r>
              <w:rPr>
                <w:rFonts w:hAnsi="Cambria Math" w:cs="Times New Roman"/>
                <w:lang w:eastAsia="zh-CN"/>
              </w:rPr>
              <m:t>i</m:t>
            </m:r>
          </m:sub>
        </m:sSub>
      </m:oMath>
      <w:r w:rsidR="00BA3360" w:rsidRPr="009110BC">
        <w:rPr>
          <w:rFonts w:ascii="Times New Roman" w:hAnsi="Times New Roman" w:cs="Times New Roman"/>
          <w:i w:val="0"/>
          <w:lang w:eastAsia="zh-CN"/>
        </w:rPr>
        <w:t xml:space="preserve"> represents the afforestation coefficient which is equal to 1 when the </w:t>
      </w:r>
      <w:r w:rsidR="004B507B" w:rsidRPr="009110BC">
        <w:rPr>
          <w:rFonts w:ascii="Times New Roman" w:hAnsi="Times New Roman" w:cs="Times New Roman"/>
          <w:i w:val="0"/>
          <w:lang w:eastAsia="zh-CN"/>
        </w:rPr>
        <w:t xml:space="preserve">1km * 1km zoning </w:t>
      </w:r>
      <w:r w:rsidR="00BA3360" w:rsidRPr="009110BC">
        <w:rPr>
          <w:rFonts w:ascii="Times New Roman" w:hAnsi="Times New Roman" w:cs="Times New Roman"/>
          <w:i w:val="0"/>
          <w:lang w:eastAsia="zh-CN"/>
        </w:rPr>
        <w:t>grid (</w:t>
      </w:r>
      <w:r w:rsidR="00BA3360" w:rsidRPr="009110BC">
        <w:rPr>
          <w:rFonts w:ascii="Times New Roman" w:hAnsi="Times New Roman" w:cs="Times New Roman"/>
          <w:lang w:eastAsia="zh-CN"/>
        </w:rPr>
        <w:t>i</w:t>
      </w:r>
      <w:r w:rsidR="00BA3360" w:rsidRPr="009110BC">
        <w:rPr>
          <w:rFonts w:ascii="Times New Roman" w:hAnsi="Times New Roman" w:cs="Times New Roman"/>
          <w:i w:val="0"/>
          <w:lang w:eastAsia="zh-CN"/>
        </w:rPr>
        <w:t>) corresponded to one dimension of particles is assigned to the afforestation area and equal to 0 when it is not.</w:t>
      </w:r>
      <w:r w:rsidR="00710296" w:rsidRPr="009110BC">
        <w:rPr>
          <w:rFonts w:ascii="Times New Roman" w:hAnsi="Times New Roman" w:cs="Times New Roman"/>
          <w:i w:val="0"/>
          <w:lang w:eastAsia="zh-CN"/>
        </w:rPr>
        <w:t xml:space="preserve"> </w:t>
      </w:r>
      <m:oMath>
        <m:sSub>
          <m:sSubPr>
            <m:ctrlPr>
              <w:rPr>
                <w:rFonts w:hAnsi="Cambria Math" w:cs="Times New Roman"/>
                <w:lang w:eastAsia="zh-CN"/>
              </w:rPr>
            </m:ctrlPr>
          </m:sSubPr>
          <m:e>
            <m:r>
              <w:rPr>
                <w:rFonts w:hAnsi="Cambria Math" w:cs="Times New Roman"/>
                <w:lang w:eastAsia="zh-CN"/>
              </w:rPr>
              <m:t>CP</m:t>
            </m:r>
          </m:e>
          <m:sub>
            <m:r>
              <w:rPr>
                <w:rFonts w:hAnsi="Cambria Math" w:cs="Times New Roman"/>
                <w:lang w:eastAsia="zh-CN"/>
              </w:rPr>
              <m:t>i</m:t>
            </m:r>
          </m:sub>
        </m:sSub>
      </m:oMath>
      <w:r w:rsidR="00BA3360" w:rsidRPr="009110BC">
        <w:rPr>
          <w:rFonts w:ascii="Times New Roman" w:hAnsi="Times New Roman" w:cs="Times New Roman"/>
          <w:i w:val="0"/>
          <w:lang w:eastAsia="zh-CN"/>
        </w:rPr>
        <w:t xml:space="preserve">, </w:t>
      </w:r>
      <m:oMath>
        <m:sSub>
          <m:sSubPr>
            <m:ctrlPr>
              <w:rPr>
                <w:rFonts w:hAnsi="Cambria Math" w:cs="Times New Roman"/>
                <w:lang w:eastAsia="zh-CN"/>
              </w:rPr>
            </m:ctrlPr>
          </m:sSubPr>
          <m:e>
            <m:r>
              <w:rPr>
                <w:rFonts w:hAnsi="Cambria Math" w:cs="Times New Roman"/>
                <w:lang w:eastAsia="zh-CN"/>
              </w:rPr>
              <m:t>FP</m:t>
            </m:r>
          </m:e>
          <m:sub>
            <m:r>
              <w:rPr>
                <w:rFonts w:hAnsi="Cambria Math" w:cs="Times New Roman"/>
                <w:lang w:eastAsia="zh-CN"/>
              </w:rPr>
              <m:t>i</m:t>
            </m:r>
          </m:sub>
        </m:sSub>
      </m:oMath>
      <w:r w:rsidR="00BA3360" w:rsidRPr="009110BC">
        <w:rPr>
          <w:rFonts w:ascii="Times New Roman" w:hAnsi="Times New Roman" w:cs="Times New Roman"/>
          <w:i w:val="0"/>
          <w:lang w:eastAsia="zh-CN"/>
        </w:rPr>
        <w:t xml:space="preserve">  represent the</w:t>
      </w:r>
      <w:r w:rsidR="00710296" w:rsidRPr="009110BC">
        <w:rPr>
          <w:rFonts w:ascii="Times New Roman" w:hAnsi="Times New Roman" w:cs="Times New Roman"/>
          <w:i w:val="0"/>
          <w:lang w:eastAsia="zh-CN"/>
        </w:rPr>
        <w:t xml:space="preserve"> carbon sequestration potential </w:t>
      </w:r>
      <w:r w:rsidR="00BA3360" w:rsidRPr="009110BC">
        <w:rPr>
          <w:rFonts w:ascii="Times New Roman" w:hAnsi="Times New Roman" w:cs="Times New Roman"/>
          <w:i w:val="0"/>
          <w:lang w:eastAsia="zh-CN"/>
        </w:rPr>
        <w:t xml:space="preserve">and the food </w:t>
      </w:r>
      <w:r w:rsidR="00BA3360" w:rsidRPr="009110BC">
        <w:rPr>
          <w:rFonts w:ascii="Times New Roman" w:hAnsi="Times New Roman" w:cs="Times New Roman"/>
          <w:i w:val="0"/>
          <w:lang w:eastAsia="zh-CN"/>
        </w:rPr>
        <w:lastRenderedPageBreak/>
        <w:t xml:space="preserve">productivity of the grid, respectively. </w:t>
      </w:r>
      <m:oMath>
        <m:acc>
          <m:accPr>
            <m:chr m:val="̅"/>
            <m:ctrlPr>
              <w:rPr>
                <w:rFonts w:hAnsi="Cambria Math" w:cs="Times New Roman"/>
                <w:lang w:eastAsia="zh-CN"/>
              </w:rPr>
            </m:ctrlPr>
          </m:accPr>
          <m:e>
            <m:r>
              <w:rPr>
                <w:rFonts w:hAnsi="Cambria Math" w:cs="Times New Roman"/>
                <w:lang w:eastAsia="zh-CN"/>
              </w:rPr>
              <m:t>FDR</m:t>
            </m:r>
          </m:e>
        </m:acc>
      </m:oMath>
      <w:r w:rsidR="00BA3360" w:rsidRPr="009110BC">
        <w:rPr>
          <w:rFonts w:ascii="Times New Roman" w:hAnsi="Times New Roman" w:cs="Times New Roman"/>
          <w:i w:val="0"/>
          <w:lang w:eastAsia="zh-CN"/>
        </w:rPr>
        <w:t xml:space="preserve"> represents the maximum </w:t>
      </w:r>
      <w:r w:rsidR="00083182" w:rsidRPr="009110BC">
        <w:rPr>
          <w:rFonts w:ascii="Times New Roman" w:hAnsi="Times New Roman" w:cs="Times New Roman"/>
          <w:i w:val="0"/>
          <w:lang w:eastAsia="zh-CN"/>
        </w:rPr>
        <w:t>food decrease rate</w:t>
      </w:r>
      <w:r w:rsidR="00BA3360" w:rsidRPr="009110BC">
        <w:rPr>
          <w:rFonts w:ascii="Times New Roman" w:hAnsi="Times New Roman" w:cs="Times New Roman"/>
          <w:i w:val="0"/>
          <w:lang w:eastAsia="zh-CN"/>
        </w:rPr>
        <w:t xml:space="preserve"> coming from scenario settings</w:t>
      </w:r>
      <w:r w:rsidR="00083182" w:rsidRPr="009110BC">
        <w:rPr>
          <w:rFonts w:ascii="Times New Roman" w:hAnsi="Times New Roman" w:cs="Times New Roman"/>
          <w:i w:val="0"/>
          <w:lang w:eastAsia="zh-CN"/>
        </w:rPr>
        <w:t xml:space="preserve">; </w:t>
      </w:r>
      <m:oMath>
        <m:sSub>
          <m:sSubPr>
            <m:ctrlPr>
              <w:rPr>
                <w:rFonts w:hAnsi="Cambria Math" w:cs="Times New Roman"/>
                <w:lang w:eastAsia="zh-CN"/>
              </w:rPr>
            </m:ctrlPr>
          </m:sSubPr>
          <m:e>
            <m:r>
              <w:rPr>
                <w:rFonts w:hAnsi="Cambria Math" w:cs="Times New Roman"/>
                <w:lang w:eastAsia="zh-CN"/>
              </w:rPr>
              <m:t>A</m:t>
            </m:r>
          </m:e>
          <m:sub>
            <m:r>
              <w:rPr>
                <w:rFonts w:hAnsi="Cambria Math" w:cs="Times New Roman"/>
                <w:lang w:eastAsia="zh-CN"/>
              </w:rPr>
              <m:t>i</m:t>
            </m:r>
          </m:sub>
        </m:sSub>
      </m:oMath>
      <w:r w:rsidR="0061521E" w:rsidRPr="009110BC">
        <w:rPr>
          <w:rFonts w:ascii="Times New Roman" w:hAnsi="Times New Roman" w:cs="Times New Roman"/>
          <w:i w:val="0"/>
          <w:lang w:eastAsia="zh-CN"/>
        </w:rPr>
        <w:t xml:space="preserve">, </w:t>
      </w:r>
      <m:oMath>
        <m:sSub>
          <m:sSubPr>
            <m:ctrlPr>
              <w:rPr>
                <w:rFonts w:hAnsi="Cambria Math" w:cs="Times New Roman"/>
                <w:lang w:eastAsia="zh-CN"/>
              </w:rPr>
            </m:ctrlPr>
          </m:sSubPr>
          <m:e>
            <m:sSup>
              <m:sSupPr>
                <m:ctrlPr>
                  <w:rPr>
                    <w:rFonts w:hAnsi="Cambria Math" w:cs="Times New Roman"/>
                    <w:lang w:eastAsia="zh-CN"/>
                  </w:rPr>
                </m:ctrlPr>
              </m:sSupPr>
              <m:e>
                <m:r>
                  <w:rPr>
                    <w:rFonts w:hAnsi="Cambria Math" w:cs="Times New Roman"/>
                    <w:lang w:eastAsia="zh-CN"/>
                  </w:rPr>
                  <m:t>A</m:t>
                </m:r>
              </m:e>
              <m:sup>
                <m:r>
                  <w:rPr>
                    <w:rFonts w:hAnsi="Cambria Math" w:cs="Times New Roman"/>
                    <w:lang w:eastAsia="zh-CN"/>
                  </w:rPr>
                  <m:t>*</m:t>
                </m:r>
              </m:sup>
            </m:sSup>
          </m:e>
          <m:sub>
            <m:r>
              <w:rPr>
                <w:rFonts w:hAnsi="Cambria Math" w:cs="Times New Roman"/>
                <w:lang w:eastAsia="zh-CN"/>
              </w:rPr>
              <m:t>i</m:t>
            </m:r>
          </m:sub>
        </m:sSub>
      </m:oMath>
      <w:r w:rsidR="00083182" w:rsidRPr="009110BC">
        <w:rPr>
          <w:rFonts w:ascii="Times New Roman" w:hAnsi="Times New Roman" w:cs="Times New Roman"/>
          <w:i w:val="0"/>
          <w:lang w:eastAsia="zh-CN"/>
        </w:rPr>
        <w:t xml:space="preserve"> represent the </w:t>
      </w:r>
      <w:r w:rsidR="0061521E" w:rsidRPr="009110BC">
        <w:rPr>
          <w:rFonts w:ascii="Times New Roman" w:hAnsi="Times New Roman" w:cs="Times New Roman"/>
          <w:i w:val="0"/>
          <w:lang w:eastAsia="zh-CN"/>
        </w:rPr>
        <w:t xml:space="preserve">total number and </w:t>
      </w:r>
      <w:r w:rsidR="00083182" w:rsidRPr="009110BC">
        <w:rPr>
          <w:rFonts w:ascii="Times New Roman" w:hAnsi="Times New Roman" w:cs="Times New Roman"/>
          <w:i w:val="0"/>
          <w:lang w:eastAsia="zh-CN"/>
        </w:rPr>
        <w:t>number with same position value in the adjacent dimensions</w:t>
      </w:r>
      <w:r w:rsidR="0061521E" w:rsidRPr="009110BC">
        <w:rPr>
          <w:rFonts w:ascii="Times New Roman" w:hAnsi="Times New Roman" w:cs="Times New Roman"/>
          <w:lang w:eastAsia="zh-CN"/>
        </w:rPr>
        <w:t xml:space="preserve"> </w:t>
      </w:r>
      <w:r w:rsidR="0061521E" w:rsidRPr="009110BC">
        <w:rPr>
          <w:rFonts w:ascii="Times New Roman" w:hAnsi="Times New Roman" w:cs="Times New Roman"/>
          <w:i w:val="0"/>
          <w:lang w:eastAsia="zh-CN"/>
        </w:rPr>
        <w:t xml:space="preserve">of dimension </w:t>
      </w:r>
      <w:r w:rsidR="0061521E" w:rsidRPr="009110BC">
        <w:rPr>
          <w:rFonts w:ascii="Times New Roman" w:hAnsi="Times New Roman" w:cs="Times New Roman"/>
          <w:lang w:eastAsia="zh-CN"/>
        </w:rPr>
        <w:t>i</w:t>
      </w:r>
      <w:r w:rsidR="00083182" w:rsidRPr="009110BC">
        <w:rPr>
          <w:rFonts w:ascii="Times New Roman" w:hAnsi="Times New Roman" w:cs="Times New Roman"/>
          <w:i w:val="0"/>
          <w:lang w:eastAsia="zh-CN"/>
        </w:rPr>
        <w:t>, respectively.</w:t>
      </w:r>
      <w:r w:rsidR="00083182" w:rsidRPr="009110BC">
        <w:rPr>
          <w:rFonts w:ascii="Times New Roman" w:hAnsi="Times New Roman" w:cs="Times New Roman"/>
          <w:lang w:eastAsia="zh-CN"/>
        </w:rPr>
        <w:t xml:space="preserve"> </w:t>
      </w:r>
      <w:r w:rsidR="00E942F9" w:rsidRPr="009110BC">
        <w:rPr>
          <w:rFonts w:ascii="Times New Roman" w:hAnsi="Times New Roman" w:cs="Times New Roman"/>
          <w:i w:val="0"/>
          <w:lang w:eastAsia="zh-CN"/>
        </w:rPr>
        <w:t xml:space="preserve"> </w:t>
      </w:r>
    </w:p>
    <w:p w14:paraId="134D2B20" w14:textId="77777777" w:rsidR="00733BF3" w:rsidRPr="009110BC" w:rsidRDefault="00733BF3" w:rsidP="00E54733">
      <w:pPr>
        <w:pStyle w:val="Equation"/>
        <w:rPr>
          <w:rFonts w:ascii="Times New Roman" w:hAnsi="Times New Roman" w:cs="Times New Roman"/>
          <w:lang w:eastAsia="zh-CN"/>
        </w:rPr>
      </w:pPr>
    </w:p>
    <w:p w14:paraId="476E8444" w14:textId="7EE8842C" w:rsidR="00B10328" w:rsidRPr="009110BC" w:rsidRDefault="0061521E" w:rsidP="00E804B2">
      <w:pPr>
        <w:rPr>
          <w:rFonts w:ascii="Times New Roman" w:hAnsi="Times New Roman" w:cs="Times New Roman"/>
          <w:lang w:eastAsia="zh-CN"/>
        </w:rPr>
      </w:pPr>
      <w:r w:rsidRPr="009110BC">
        <w:rPr>
          <w:rFonts w:ascii="Times New Roman" w:hAnsi="Times New Roman" w:cs="Times New Roman"/>
          <w:lang w:eastAsia="zh-CN"/>
        </w:rPr>
        <w:t xml:space="preserve">Each step, some dimensions of </w:t>
      </w:r>
      <w:r w:rsidR="00277694" w:rsidRPr="009110BC">
        <w:rPr>
          <w:rFonts w:ascii="Times New Roman" w:hAnsi="Times New Roman" w:cs="Times New Roman"/>
          <w:lang w:eastAsia="zh-CN"/>
        </w:rPr>
        <w:t>particle</w:t>
      </w:r>
      <w:r w:rsidRPr="009110BC">
        <w:rPr>
          <w:rFonts w:ascii="Times New Roman" w:hAnsi="Times New Roman" w:cs="Times New Roman"/>
          <w:lang w:eastAsia="zh-CN"/>
        </w:rPr>
        <w:t>s</w:t>
      </w:r>
      <w:r w:rsidR="00277694" w:rsidRPr="009110BC">
        <w:rPr>
          <w:rFonts w:ascii="Times New Roman" w:hAnsi="Times New Roman" w:cs="Times New Roman"/>
          <w:lang w:eastAsia="zh-CN"/>
        </w:rPr>
        <w:t xml:space="preserve"> would be randomly selected. The particle would change its position at the selected dimension and its nei</w:t>
      </w:r>
      <w:bookmarkStart w:id="11" w:name="OLE_LINK19"/>
      <w:bookmarkStart w:id="12" w:name="OLE_LINK20"/>
      <w:r w:rsidR="0027056C" w:rsidRPr="009110BC">
        <w:rPr>
          <w:rFonts w:ascii="Times New Roman" w:hAnsi="Times New Roman" w:cs="Times New Roman"/>
          <w:lang w:eastAsia="zh-CN"/>
        </w:rPr>
        <w:t>ghbor dimensions (Eq. 11</w:t>
      </w:r>
      <w:r w:rsidR="00277694" w:rsidRPr="009110BC">
        <w:rPr>
          <w:rFonts w:ascii="Times New Roman" w:hAnsi="Times New Roman" w:cs="Times New Roman"/>
          <w:lang w:eastAsia="zh-CN"/>
        </w:rPr>
        <w:t xml:space="preserve">). </w:t>
      </w:r>
    </w:p>
    <w:bookmarkEnd w:id="11"/>
    <w:bookmarkEnd w:id="12"/>
    <w:p w14:paraId="35C6ABAF" w14:textId="77777777" w:rsidR="007E24B0" w:rsidRPr="009110BC" w:rsidRDefault="007E24B0" w:rsidP="00E54733">
      <w:pPr>
        <w:pStyle w:val="Equation"/>
        <w:rPr>
          <w:rFonts w:ascii="Times New Roman" w:hAnsi="Times New Roman" w:cs="Times New Roman"/>
          <w:lang w:eastAsia="zh-CN"/>
        </w:rPr>
      </w:pPr>
    </w:p>
    <w:p w14:paraId="0A580FB4" w14:textId="2B346442" w:rsidR="0053104E" w:rsidRPr="009110BC" w:rsidRDefault="00FE3A41" w:rsidP="00277694">
      <w:pPr>
        <w:pStyle w:val="Equation"/>
        <w:rPr>
          <w:rFonts w:ascii="Times New Roman" w:hAnsi="Times New Roman" w:cs="Times New Roman"/>
          <w:lang w:eastAsia="zh-CN"/>
        </w:rPr>
      </w:pPr>
      <m:oMath>
        <m:sSub>
          <m:sSubPr>
            <m:ctrlPr>
              <w:rPr>
                <w:rFonts w:hAnsi="Cambria Math" w:cs="Times New Roman"/>
                <w:lang w:eastAsia="zh-CN"/>
              </w:rPr>
            </m:ctrlPr>
          </m:sSubPr>
          <m:e>
            <m:r>
              <w:rPr>
                <w:rFonts w:hAnsi="Cambria Math" w:cs="Times New Roman"/>
                <w:lang w:eastAsia="zh-CN"/>
              </w:rPr>
              <m:t>L</m:t>
            </m:r>
          </m:e>
          <m:sub>
            <m:r>
              <w:rPr>
                <w:rFonts w:hAnsi="Cambria Math" w:cs="Times New Roman"/>
                <w:lang w:eastAsia="zh-CN"/>
              </w:rPr>
              <m:t>p,t+1</m:t>
            </m:r>
          </m:sub>
        </m:sSub>
        <m:r>
          <w:rPr>
            <w:rFonts w:hAnsi="Cambria Math" w:cs="Times New Roman"/>
            <w:lang w:eastAsia="zh-CN"/>
          </w:rPr>
          <m:t>=</m:t>
        </m:r>
        <m:d>
          <m:dPr>
            <m:begChr m:val="{"/>
            <m:endChr m:val=""/>
            <m:ctrlPr>
              <w:rPr>
                <w:rFonts w:hAnsi="Cambria Math" w:cs="Times New Roman"/>
                <w:lang w:eastAsia="zh-CN"/>
              </w:rPr>
            </m:ctrlPr>
          </m:dPr>
          <m:e>
            <m:eqArr>
              <m:eqArrPr>
                <m:ctrlPr>
                  <w:rPr>
                    <w:rFonts w:hAnsi="Cambria Math" w:cs="Times New Roman"/>
                    <w:lang w:eastAsia="zh-CN"/>
                  </w:rPr>
                </m:ctrlPr>
              </m:eqArrPr>
              <m:e>
                <m:r>
                  <w:rPr>
                    <w:rFonts w:hAnsi="Cambria Math" w:cs="Times New Roman"/>
                    <w:lang w:eastAsia="zh-CN"/>
                  </w:rPr>
                  <m:t xml:space="preserve">Random </m:t>
                </m:r>
                <m:d>
                  <m:dPr>
                    <m:ctrlPr>
                      <w:rPr>
                        <w:rFonts w:hAnsi="Cambria Math" w:cs="Times New Roman"/>
                        <w:lang w:eastAsia="zh-CN"/>
                      </w:rPr>
                    </m:ctrlPr>
                  </m:dPr>
                  <m:e>
                    <m:r>
                      <w:rPr>
                        <w:rFonts w:hAnsi="Cambria Math" w:cs="Times New Roman"/>
                        <w:lang w:eastAsia="zh-CN"/>
                      </w:rPr>
                      <m:t>0,1</m:t>
                    </m:r>
                  </m:e>
                </m:d>
                <m:r>
                  <w:rPr>
                    <w:rFonts w:hAnsi="Cambria Math" w:cs="Times New Roman"/>
                    <w:lang w:eastAsia="zh-CN"/>
                  </w:rPr>
                  <m:t xml:space="preserve">                                        r&lt;a </m:t>
                </m:r>
              </m:e>
              <m:e>
                <m:sSub>
                  <m:sSubPr>
                    <m:ctrlPr>
                      <w:rPr>
                        <w:rFonts w:hAnsi="Cambria Math" w:cs="Times New Roman"/>
                        <w:lang w:eastAsia="zh-CN"/>
                      </w:rPr>
                    </m:ctrlPr>
                  </m:sSubPr>
                  <m:e>
                    <m:r>
                      <w:rPr>
                        <w:rFonts w:hAnsi="Cambria Math" w:cs="Times New Roman"/>
                        <w:lang w:eastAsia="zh-CN"/>
                      </w:rPr>
                      <m:t>LP</m:t>
                    </m:r>
                  </m:e>
                  <m:sub>
                    <m:r>
                      <w:rPr>
                        <w:rFonts w:hAnsi="Cambria Math" w:cs="Times New Roman"/>
                        <w:lang w:eastAsia="zh-CN"/>
                      </w:rPr>
                      <m:t>p,t</m:t>
                    </m:r>
                  </m:sub>
                </m:sSub>
                <m:r>
                  <w:rPr>
                    <w:rFonts w:hAnsi="Cambria Math" w:cs="Times New Roman"/>
                    <w:lang w:eastAsia="zh-CN"/>
                  </w:rPr>
                  <m:t xml:space="preserve">                                           a&lt;r&lt;a+b</m:t>
                </m:r>
                <m:ctrlPr>
                  <w:rPr>
                    <w:rFonts w:eastAsia="Cambria Math" w:hAnsi="Cambria Math" w:cs="Times New Roman"/>
                  </w:rPr>
                </m:ctrlPr>
              </m:e>
              <m:e>
                <m:sSub>
                  <m:sSubPr>
                    <m:ctrlPr>
                      <w:rPr>
                        <w:rFonts w:eastAsia="Cambria Math" w:hAnsi="Cambria Math" w:cs="Times New Roman"/>
                      </w:rPr>
                    </m:ctrlPr>
                  </m:sSubPr>
                  <m:e>
                    <m:r>
                      <w:rPr>
                        <w:rFonts w:eastAsia="Cambria Math" w:hAnsi="Cambria Math" w:cs="Times New Roman"/>
                      </w:rPr>
                      <m:t>GLP</m:t>
                    </m:r>
                  </m:e>
                  <m:sub>
                    <m:r>
                      <w:rPr>
                        <w:rFonts w:eastAsia="Cambria Math" w:hAnsi="Cambria Math" w:cs="Times New Roman"/>
                      </w:rPr>
                      <m:t>p,t</m:t>
                    </m:r>
                  </m:sub>
                </m:sSub>
                <m:r>
                  <w:rPr>
                    <w:rFonts w:eastAsia="Cambria Math" w:hAnsi="Cambria Math" w:cs="Times New Roman"/>
                  </w:rPr>
                  <m:t xml:space="preserve">                         a+b&lt;r&lt;a+b+c</m:t>
                </m:r>
              </m:e>
            </m:eqArr>
          </m:e>
        </m:d>
      </m:oMath>
      <w:r w:rsidR="00025060" w:rsidRPr="009110BC">
        <w:rPr>
          <w:rFonts w:ascii="Times New Roman" w:hAnsi="Times New Roman" w:cs="Times New Roman"/>
          <w:lang w:eastAsia="zh-CN"/>
        </w:rPr>
        <w:t xml:space="preserve">                     </w:t>
      </w:r>
      <w:r w:rsidR="00025060" w:rsidRPr="009110BC">
        <w:rPr>
          <w:rFonts w:ascii="Times New Roman" w:hAnsi="Times New Roman" w:cs="Times New Roman"/>
          <w:i w:val="0"/>
          <w:lang w:eastAsia="zh-CN"/>
        </w:rPr>
        <w:t xml:space="preserve">  (11)</w:t>
      </w:r>
    </w:p>
    <w:p w14:paraId="56A19444" w14:textId="68D06A05" w:rsidR="00FE5C2C" w:rsidRPr="009110BC" w:rsidRDefault="001B105C" w:rsidP="007F0155">
      <w:pPr>
        <w:rPr>
          <w:rFonts w:ascii="Times New Roman" w:hAnsi="Times New Roman" w:cs="Times New Roman"/>
          <w:lang w:eastAsia="zh-CN"/>
        </w:rPr>
      </w:pPr>
      <w:r w:rsidRPr="009110BC">
        <w:rPr>
          <w:rFonts w:ascii="Times New Roman" w:hAnsi="Times New Roman" w:cs="Times New Roman"/>
          <w:lang w:eastAsia="zh-CN"/>
        </w:rPr>
        <w:t xml:space="preserve">where  </w:t>
      </w:r>
      <m:oMath>
        <m:sSub>
          <m:sSubPr>
            <m:ctrlPr>
              <w:rPr>
                <w:rFonts w:ascii="Cambria Math" w:hAnsi="Cambria Math" w:cs="Times New Roman"/>
                <w:i/>
                <w:lang w:eastAsia="zh-CN"/>
              </w:rPr>
            </m:ctrlPr>
          </m:sSubPr>
          <m:e>
            <m:r>
              <w:rPr>
                <w:rFonts w:ascii="Cambria Math" w:hAnsi="Cambria Math" w:cs="Times New Roman"/>
                <w:lang w:eastAsia="zh-CN"/>
              </w:rPr>
              <m:t>L</m:t>
            </m:r>
          </m:e>
          <m:sub>
            <m:r>
              <w:rPr>
                <w:rFonts w:ascii="Cambria Math" w:hAnsi="Cambria Math" w:cs="Times New Roman"/>
                <w:lang w:eastAsia="zh-CN"/>
              </w:rPr>
              <m:t>p,t+1</m:t>
            </m:r>
          </m:sub>
        </m:sSub>
      </m:oMath>
      <w:r w:rsidRPr="009110BC">
        <w:rPr>
          <w:rFonts w:ascii="Times New Roman" w:hAnsi="Times New Roman" w:cs="Times New Roman"/>
          <w:lang w:eastAsia="zh-CN"/>
        </w:rPr>
        <w:t xml:space="preserve"> represents the </w:t>
      </w:r>
      <w:r w:rsidR="00E427D9" w:rsidRPr="009110BC">
        <w:rPr>
          <w:rFonts w:ascii="Times New Roman" w:hAnsi="Times New Roman" w:cs="Times New Roman"/>
          <w:lang w:eastAsia="zh-CN"/>
        </w:rPr>
        <w:t>position of the particle at the dimension (</w:t>
      </w:r>
      <w:r w:rsidR="00E427D9" w:rsidRPr="009110BC">
        <w:rPr>
          <w:rFonts w:ascii="Times New Roman" w:hAnsi="Times New Roman" w:cs="Times New Roman"/>
          <w:i/>
          <w:lang w:eastAsia="zh-CN"/>
        </w:rPr>
        <w:t>p</w:t>
      </w:r>
      <w:r w:rsidR="00E427D9" w:rsidRPr="009110BC">
        <w:rPr>
          <w:rFonts w:ascii="Times New Roman" w:hAnsi="Times New Roman" w:cs="Times New Roman"/>
          <w:lang w:eastAsia="zh-CN"/>
        </w:rPr>
        <w:t>) and its neighbor dimensions. Random (0,1) represents that the particle would change its position at these dimensions to a random position</w:t>
      </w:r>
      <w:r w:rsidR="0027056C" w:rsidRPr="009110BC">
        <w:rPr>
          <w:rFonts w:ascii="Times New Roman" w:hAnsi="Times New Roman" w:cs="Times New Roman"/>
          <w:lang w:eastAsia="zh-CN"/>
        </w:rPr>
        <w:t xml:space="preserve"> value</w:t>
      </w:r>
      <w:r w:rsidR="00E427D9" w:rsidRPr="009110BC">
        <w:rPr>
          <w:rFonts w:ascii="Times New Roman" w:hAnsi="Times New Roman" w:cs="Times New Roman"/>
          <w:lang w:eastAsia="zh-CN"/>
        </w:rPr>
        <w:t xml:space="preserve">; </w:t>
      </w:r>
      <m:oMath>
        <m:sSub>
          <m:sSubPr>
            <m:ctrlPr>
              <w:rPr>
                <w:rFonts w:ascii="Cambria Math" w:hAnsi="Cambria Math" w:cs="Times New Roman"/>
                <w:i/>
                <w:lang w:eastAsia="zh-CN"/>
              </w:rPr>
            </m:ctrlPr>
          </m:sSubPr>
          <m:e>
            <m:r>
              <w:rPr>
                <w:rFonts w:ascii="Cambria Math" w:hAnsi="Cambria Math" w:cs="Times New Roman"/>
                <w:lang w:eastAsia="zh-CN"/>
              </w:rPr>
              <m:t>LP</m:t>
            </m:r>
          </m:e>
          <m:sub>
            <m:r>
              <w:rPr>
                <w:rFonts w:ascii="Cambria Math" w:hAnsi="Cambria Math" w:cs="Times New Roman"/>
                <w:lang w:eastAsia="zh-CN"/>
              </w:rPr>
              <m:t>p,t</m:t>
            </m:r>
          </m:sub>
        </m:sSub>
      </m:oMath>
      <w:r w:rsidR="00E427D9" w:rsidRPr="009110BC">
        <w:rPr>
          <w:rFonts w:ascii="Times New Roman" w:hAnsi="Times New Roman" w:cs="Times New Roman"/>
          <w:lang w:eastAsia="zh-CN"/>
        </w:rPr>
        <w:t xml:space="preserve"> represents that the particle would change its position to the same position </w:t>
      </w:r>
      <w:r w:rsidR="0027056C" w:rsidRPr="009110BC">
        <w:rPr>
          <w:rFonts w:ascii="Times New Roman" w:hAnsi="Times New Roman" w:cs="Times New Roman"/>
          <w:lang w:eastAsia="zh-CN"/>
        </w:rPr>
        <w:t xml:space="preserve">value </w:t>
      </w:r>
      <w:r w:rsidR="00E427D9" w:rsidRPr="009110BC">
        <w:rPr>
          <w:rFonts w:ascii="Times New Roman" w:hAnsi="Times New Roman" w:cs="Times New Roman"/>
          <w:lang w:eastAsia="zh-CN"/>
        </w:rPr>
        <w:t xml:space="preserve">of the historical optimized state of this particle;  </w:t>
      </w:r>
      <m:oMath>
        <m:sSub>
          <m:sSubPr>
            <m:ctrlPr>
              <w:rPr>
                <w:rFonts w:ascii="Cambria Math" w:hAnsi="Cambria Math" w:cs="Times New Roman"/>
                <w:i/>
                <w:lang w:eastAsia="zh-CN"/>
              </w:rPr>
            </m:ctrlPr>
          </m:sSubPr>
          <m:e>
            <m:r>
              <w:rPr>
                <w:rFonts w:ascii="Cambria Math" w:hAnsi="Cambria Math" w:cs="Times New Roman"/>
                <w:lang w:eastAsia="zh-CN"/>
              </w:rPr>
              <m:t>GLP</m:t>
            </m:r>
          </m:e>
          <m:sub>
            <m:r>
              <w:rPr>
                <w:rFonts w:ascii="Cambria Math" w:hAnsi="Cambria Math" w:cs="Times New Roman"/>
                <w:lang w:eastAsia="zh-CN"/>
              </w:rPr>
              <m:t>p,t</m:t>
            </m:r>
          </m:sub>
        </m:sSub>
      </m:oMath>
      <w:r w:rsidR="00E427D9" w:rsidRPr="009110BC">
        <w:rPr>
          <w:rFonts w:ascii="Times New Roman" w:hAnsi="Times New Roman" w:cs="Times New Roman"/>
        </w:rPr>
        <w:t xml:space="preserve"> represents that the particle would change its position at these dimensions to the same position of the optimized state in all particles</w:t>
      </w:r>
      <w:r w:rsidR="003B065B" w:rsidRPr="009110BC">
        <w:rPr>
          <w:rFonts w:ascii="Times New Roman" w:hAnsi="Times New Roman" w:cs="Times New Roman"/>
        </w:rPr>
        <w:t>; a, b,</w:t>
      </w:r>
      <w:r w:rsidR="00FA4B87" w:rsidRPr="009110BC">
        <w:rPr>
          <w:rFonts w:ascii="Times New Roman" w:hAnsi="Times New Roman" w:cs="Times New Roman"/>
        </w:rPr>
        <w:t xml:space="preserve"> </w:t>
      </w:r>
      <w:r w:rsidR="003B065B" w:rsidRPr="009110BC">
        <w:rPr>
          <w:rFonts w:ascii="Times New Roman" w:hAnsi="Times New Roman" w:cs="Times New Roman"/>
        </w:rPr>
        <w:t xml:space="preserve">and </w:t>
      </w:r>
      <w:r w:rsidR="00FA4B87" w:rsidRPr="009110BC">
        <w:rPr>
          <w:rFonts w:ascii="Times New Roman" w:hAnsi="Times New Roman" w:cs="Times New Roman"/>
        </w:rPr>
        <w:t xml:space="preserve">c represent the </w:t>
      </w:r>
      <w:r w:rsidR="00FA4B87" w:rsidRPr="009110BC">
        <w:rPr>
          <w:rFonts w:ascii="Times New Roman" w:hAnsi="Times New Roman" w:cs="Times New Roman"/>
          <w:lang w:eastAsia="zh-CN"/>
        </w:rPr>
        <w:t>self-conscious</w:t>
      </w:r>
      <w:r w:rsidR="00E427D9" w:rsidRPr="009110BC">
        <w:rPr>
          <w:rFonts w:ascii="Times New Roman" w:hAnsi="Times New Roman" w:cs="Times New Roman"/>
        </w:rPr>
        <w:t xml:space="preserve"> </w:t>
      </w:r>
      <w:r w:rsidR="00E427D9" w:rsidRPr="009110BC">
        <w:rPr>
          <w:rFonts w:ascii="Times New Roman" w:hAnsi="Times New Roman" w:cs="Times New Roman"/>
          <w:lang w:eastAsia="zh-CN"/>
        </w:rPr>
        <w:t xml:space="preserve">coefficient, cognitive coefficient, and social coefficient </w:t>
      </w:r>
      <w:r w:rsidR="00FA4B87" w:rsidRPr="009110BC">
        <w:rPr>
          <w:rFonts w:ascii="Times New Roman" w:hAnsi="Times New Roman" w:cs="Times New Roman"/>
          <w:lang w:eastAsia="zh-CN"/>
        </w:rPr>
        <w:t>of particles</w:t>
      </w:r>
      <w:r w:rsidR="00B228B8" w:rsidRPr="009110BC">
        <w:rPr>
          <w:rFonts w:ascii="Times New Roman" w:hAnsi="Times New Roman" w:cs="Times New Roman"/>
          <w:lang w:eastAsia="zh-CN"/>
        </w:rPr>
        <w:t>,</w:t>
      </w:r>
      <w:r w:rsidR="00FA4B87" w:rsidRPr="009110BC">
        <w:rPr>
          <w:rFonts w:ascii="Times New Roman" w:hAnsi="Times New Roman" w:cs="Times New Roman"/>
          <w:lang w:eastAsia="zh-CN"/>
        </w:rPr>
        <w:t xml:space="preserve"> respectively; r represents the random number between 0 and the sum of a, b</w:t>
      </w:r>
      <w:r w:rsidR="003B065B" w:rsidRPr="009110BC">
        <w:rPr>
          <w:rFonts w:ascii="Times New Roman" w:hAnsi="Times New Roman" w:cs="Times New Roman"/>
          <w:lang w:eastAsia="zh-CN"/>
        </w:rPr>
        <w:t>,</w:t>
      </w:r>
      <w:r w:rsidR="00FA4B87" w:rsidRPr="009110BC">
        <w:rPr>
          <w:rFonts w:ascii="Times New Roman" w:hAnsi="Times New Roman" w:cs="Times New Roman"/>
          <w:lang w:eastAsia="zh-CN"/>
        </w:rPr>
        <w:t xml:space="preserve"> and c.</w:t>
      </w:r>
      <w:r w:rsidR="00025060" w:rsidRPr="009110BC">
        <w:rPr>
          <w:rFonts w:ascii="Times New Roman" w:hAnsi="Times New Roman" w:cs="Times New Roman"/>
          <w:lang w:eastAsia="zh-CN"/>
        </w:rPr>
        <w:t xml:space="preserve"> In order to improve the performance of the model, the self-conscious value will decrease following with the iteration </w:t>
      </w:r>
      <w:r w:rsidR="00B549BA" w:rsidRPr="009110BC">
        <w:rPr>
          <w:rFonts w:ascii="Times New Roman" w:hAnsi="Times New Roman" w:cs="Times New Roman"/>
          <w:lang w:eastAsia="zh-CN"/>
        </w:rPr>
        <w:t>steps, which is a common technic used in</w:t>
      </w:r>
      <w:r w:rsidR="00025060" w:rsidRPr="009110BC">
        <w:rPr>
          <w:rFonts w:ascii="Times New Roman" w:hAnsi="Times New Roman" w:cs="Times New Roman"/>
          <w:lang w:eastAsia="zh-CN"/>
        </w:rPr>
        <w:t xml:space="preserve"> PSO model</w:t>
      </w:r>
      <w:r w:rsidR="00B549BA" w:rsidRPr="009110BC">
        <w:rPr>
          <w:rFonts w:ascii="Times New Roman" w:hAnsi="Times New Roman" w:cs="Times New Roman"/>
          <w:lang w:eastAsia="zh-CN"/>
        </w:rPr>
        <w:t>s</w:t>
      </w:r>
      <w:r w:rsidR="00025060" w:rsidRPr="009110BC">
        <w:rPr>
          <w:rFonts w:ascii="Times New Roman" w:hAnsi="Times New Roman" w:cs="Times New Roman"/>
          <w:lang w:eastAsia="zh-CN"/>
        </w:rPr>
        <w:t xml:space="preserve"> </w:t>
      </w:r>
      <w:r w:rsidR="00B549BA" w:rsidRPr="009110BC">
        <w:rPr>
          <w:rFonts w:ascii="Times New Roman" w:hAnsi="Times New Roman" w:cs="Times New Roman"/>
          <w:lang w:eastAsia="zh-CN"/>
        </w:rPr>
        <w:fldChar w:fldCharType="begin"/>
      </w:r>
      <w:r w:rsidR="00B549BA" w:rsidRPr="009110BC">
        <w:rPr>
          <w:rFonts w:ascii="Times New Roman" w:hAnsi="Times New Roman" w:cs="Times New Roman"/>
          <w:lang w:eastAsia="zh-CN"/>
        </w:rPr>
        <w:instrText xml:space="preserve"> ADDIN ZOTERO_ITEM CSL_CITATION {"citationID":"a1mfrim8ac2","properties":{"formattedCitation":"(Parsopoulos and Vrahatis, 2007)","plainCitation":"(Parsopoulos and Vrahatis, 2007)"},"citationItems":[{"id":200,"uris":["http://zotero.org/users/local/n3RgMt1k/items/2EU82ACN"],"uri":["http://zotero.org/users/local/n3RgMt1k/items/2EU82ACN"],"itemData":{"id":200,"type":"article-journal","title":"Parameter selection and adaptation in unified particle swarm optimization","container-title":"Mathematical and Computer Modelling","page":"198–213","volume":"46","issue":"1","source":"Google Scholar","author":[{"family":"Parsopoulos","given":"Konstantinos E."},{"family":"Vrahatis","given":"Michael N."}],"issued":{"date-parts":[["2007"]]}}}],"schema":"https://github.com/citation-style-language/schema/raw/master/csl-citation.json"} </w:instrText>
      </w:r>
      <w:r w:rsidR="00B549BA" w:rsidRPr="009110BC">
        <w:rPr>
          <w:rFonts w:ascii="Times New Roman" w:hAnsi="Times New Roman" w:cs="Times New Roman"/>
          <w:lang w:eastAsia="zh-CN"/>
        </w:rPr>
        <w:fldChar w:fldCharType="separate"/>
      </w:r>
      <w:r w:rsidR="00B549BA" w:rsidRPr="009110BC">
        <w:rPr>
          <w:rFonts w:ascii="Times New Roman" w:hAnsi="Times New Roman" w:cs="Times New Roman"/>
          <w:noProof/>
          <w:lang w:eastAsia="zh-CN"/>
        </w:rPr>
        <w:t>(Parsopoulos and Vrahatis, 2007)</w:t>
      </w:r>
      <w:r w:rsidR="00B549BA" w:rsidRPr="009110BC">
        <w:rPr>
          <w:rFonts w:ascii="Times New Roman" w:hAnsi="Times New Roman" w:cs="Times New Roman"/>
          <w:lang w:eastAsia="zh-CN"/>
        </w:rPr>
        <w:fldChar w:fldCharType="end"/>
      </w:r>
      <w:r w:rsidR="00025060" w:rsidRPr="009110BC">
        <w:rPr>
          <w:rFonts w:ascii="Times New Roman" w:hAnsi="Times New Roman" w:cs="Times New Roman"/>
          <w:lang w:eastAsia="zh-CN"/>
        </w:rPr>
        <w:t>.</w:t>
      </w:r>
    </w:p>
    <w:p w14:paraId="00F76FFB" w14:textId="5B0A6D13" w:rsidR="008C31B8" w:rsidRPr="009110BC" w:rsidRDefault="00534687" w:rsidP="000F3192">
      <w:pPr>
        <w:pStyle w:val="Heading2"/>
        <w:rPr>
          <w:rFonts w:ascii="Times New Roman" w:hAnsi="Times New Roman" w:cs="Times New Roman"/>
          <w:lang w:eastAsia="zh-CN"/>
        </w:rPr>
      </w:pPr>
      <w:r w:rsidRPr="009110BC">
        <w:rPr>
          <w:rFonts w:ascii="Times New Roman" w:hAnsi="Times New Roman" w:cs="Times New Roman"/>
          <w:lang w:eastAsia="zh-CN"/>
        </w:rPr>
        <w:t>3.3 Optimization of afforestation areas with multi-scenarios</w:t>
      </w:r>
    </w:p>
    <w:p w14:paraId="5CCA5093" w14:textId="70FE2D40" w:rsidR="000F3192" w:rsidRPr="009110BC" w:rsidRDefault="000F3192" w:rsidP="000F3192">
      <w:pPr>
        <w:rPr>
          <w:rFonts w:ascii="Times New Roman" w:hAnsi="Times New Roman" w:cs="Times New Roman"/>
        </w:rPr>
      </w:pPr>
      <w:r w:rsidRPr="009110BC">
        <w:rPr>
          <w:rFonts w:ascii="Times New Roman" w:hAnsi="Times New Roman" w:cs="Times New Roman"/>
        </w:rPr>
        <w:t>Multi-scenarios were conducted where the spatial compactness</w:t>
      </w:r>
      <w:r w:rsidR="00E74082" w:rsidRPr="009110BC">
        <w:rPr>
          <w:rFonts w:ascii="Times New Roman" w:hAnsi="Times New Roman" w:cs="Times New Roman"/>
        </w:rPr>
        <w:t xml:space="preserve"> weights</w:t>
      </w:r>
      <w:r w:rsidRPr="009110BC">
        <w:rPr>
          <w:rFonts w:ascii="Times New Roman" w:hAnsi="Times New Roman" w:cs="Times New Roman"/>
        </w:rPr>
        <w:t xml:space="preserve"> were set from 0.5 to 4 and the </w:t>
      </w:r>
      <w:r w:rsidR="00E74082" w:rsidRPr="009110BC">
        <w:rPr>
          <w:rFonts w:ascii="Times New Roman" w:hAnsi="Times New Roman" w:cs="Times New Roman"/>
        </w:rPr>
        <w:t xml:space="preserve">food decrease rates were set from 0.05 to 0.3 (totally 30 scenarios, figure 6). The optimized carbon sequestration potential under different scenarios were simulated with the particle swarm model. 50 particles were initialized in each simulation scenario and the maximum step is setting as 3000. The global optimized position found by the particle swarm were extracted to represent the optimized </w:t>
      </w:r>
      <w:r w:rsidR="000F488C" w:rsidRPr="009110BC">
        <w:rPr>
          <w:rFonts w:ascii="Times New Roman" w:hAnsi="Times New Roman" w:cs="Times New Roman"/>
        </w:rPr>
        <w:t xml:space="preserve">results of agricultural afforestation zone under different scenarios (Figure 6 - 8).  </w:t>
      </w:r>
    </w:p>
    <w:p w14:paraId="7FD22E2F" w14:textId="4184106E" w:rsidR="00C43982" w:rsidRPr="009110BC" w:rsidRDefault="00197B88" w:rsidP="006D4321">
      <w:pPr>
        <w:rPr>
          <w:rFonts w:ascii="Times New Roman" w:hAnsi="Times New Roman" w:cs="Times New Roman"/>
        </w:rPr>
      </w:pPr>
      <w:r w:rsidRPr="009110BC">
        <w:rPr>
          <w:rFonts w:ascii="Times New Roman" w:hAnsi="Times New Roman" w:cs="Times New Roman"/>
        </w:rPr>
        <w:t xml:space="preserve">The increased carbon sequestration potentials in the optimization results are significant higher than the loss of food productivity, for example, 8.80 -12.47 Tg C (14.82 – 20.93 </w:t>
      </w:r>
      <w:r w:rsidRPr="009110BC">
        <w:rPr>
          <w:rFonts w:ascii="Times New Roman" w:hAnsi="Times New Roman" w:cs="Times New Roman"/>
        </w:rPr>
        <w:t>% of the maximum carbon sequestration potential</w:t>
      </w:r>
      <w:r w:rsidRPr="009110BC">
        <w:rPr>
          <w:rFonts w:ascii="Times New Roman" w:hAnsi="Times New Roman" w:cs="Times New Roman"/>
        </w:rPr>
        <w:t xml:space="preserve"> with different spatial compactness weight settings</w:t>
      </w:r>
      <w:r w:rsidR="006D4321" w:rsidRPr="009110BC">
        <w:rPr>
          <w:rFonts w:ascii="Times New Roman" w:hAnsi="Times New Roman" w:cs="Times New Roman"/>
        </w:rPr>
        <w:t xml:space="preserve">) can be sequestrated with 5% loss of current </w:t>
      </w:r>
      <w:r w:rsidRPr="009110BC">
        <w:rPr>
          <w:rFonts w:ascii="Times New Roman" w:hAnsi="Times New Roman" w:cs="Times New Roman"/>
        </w:rPr>
        <w:t>food productivity;</w:t>
      </w:r>
      <w:r w:rsidR="006D4321" w:rsidRPr="009110BC">
        <w:rPr>
          <w:rFonts w:ascii="Times New Roman" w:hAnsi="Times New Roman" w:cs="Times New Roman"/>
        </w:rPr>
        <w:t xml:space="preserve"> 27.58 – 29.94 Tg C</w:t>
      </w:r>
      <w:r w:rsidRPr="009110BC">
        <w:rPr>
          <w:rFonts w:ascii="Times New Roman" w:hAnsi="Times New Roman" w:cs="Times New Roman"/>
        </w:rPr>
        <w:t xml:space="preserve"> </w:t>
      </w:r>
      <w:r w:rsidR="006D4321" w:rsidRPr="009110BC">
        <w:rPr>
          <w:rFonts w:ascii="Times New Roman" w:hAnsi="Times New Roman" w:cs="Times New Roman"/>
        </w:rPr>
        <w:t>(</w:t>
      </w:r>
      <w:r w:rsidR="006D4321" w:rsidRPr="009110BC">
        <w:rPr>
          <w:rFonts w:ascii="Times New Roman" w:hAnsi="Times New Roman" w:cs="Times New Roman"/>
        </w:rPr>
        <w:t>46.43</w:t>
      </w:r>
      <w:r w:rsidR="006D4321" w:rsidRPr="009110BC">
        <w:rPr>
          <w:rFonts w:ascii="Times New Roman" w:hAnsi="Times New Roman" w:cs="Times New Roman"/>
        </w:rPr>
        <w:t xml:space="preserve"> – </w:t>
      </w:r>
      <w:r w:rsidR="006D4321" w:rsidRPr="009110BC">
        <w:rPr>
          <w:rFonts w:ascii="Times New Roman" w:hAnsi="Times New Roman" w:cs="Times New Roman"/>
        </w:rPr>
        <w:t>50.40</w:t>
      </w:r>
      <w:r w:rsidR="006D4321" w:rsidRPr="009110BC">
        <w:rPr>
          <w:rFonts w:ascii="Times New Roman" w:hAnsi="Times New Roman" w:cs="Times New Roman"/>
        </w:rPr>
        <w:t xml:space="preserve"> % of the maximum carbon sequestration potential with different spatial compactness weight settings)</w:t>
      </w:r>
      <w:r w:rsidR="006D4321" w:rsidRPr="009110BC">
        <w:rPr>
          <w:rFonts w:ascii="Times New Roman" w:hAnsi="Times New Roman" w:cs="Times New Roman"/>
        </w:rPr>
        <w:t xml:space="preserve"> can be sequestrated with 30 % loss of current food productivity </w:t>
      </w:r>
      <w:r w:rsidR="006D4321" w:rsidRPr="009110BC">
        <w:rPr>
          <w:rFonts w:ascii="Times New Roman" w:hAnsi="Times New Roman" w:cs="Times New Roman"/>
        </w:rPr>
        <w:t>(Figure 6).</w:t>
      </w:r>
      <w:r w:rsidR="006D4321" w:rsidRPr="009110BC">
        <w:rPr>
          <w:rFonts w:ascii="Times New Roman" w:hAnsi="Times New Roman" w:cs="Times New Roman"/>
        </w:rPr>
        <w:t xml:space="preserve"> </w:t>
      </w:r>
      <w:r w:rsidR="002E66F9" w:rsidRPr="009110BC">
        <w:rPr>
          <w:rFonts w:ascii="Times New Roman" w:hAnsi="Times New Roman" w:cs="Times New Roman"/>
        </w:rPr>
        <w:t>The optimized carbon sequestration potential of agricultural afforestation is negatively related with both the increase of spatial compactness weights and the decrease of FDR</w:t>
      </w:r>
      <w:r w:rsidR="006D4321" w:rsidRPr="009110BC">
        <w:rPr>
          <w:rFonts w:ascii="Times New Roman" w:hAnsi="Times New Roman" w:cs="Times New Roman"/>
        </w:rPr>
        <w:t xml:space="preserve">. </w:t>
      </w:r>
      <w:r w:rsidR="002E66F9" w:rsidRPr="009110BC">
        <w:rPr>
          <w:rFonts w:ascii="Times New Roman" w:hAnsi="Times New Roman" w:cs="Times New Roman"/>
        </w:rPr>
        <w:t xml:space="preserve">Based on the FDR and spatial compactness setting ranges in this research, the influence of spatial compactness weights would be more significant when the FDR is low than it is high. </w:t>
      </w:r>
    </w:p>
    <w:p w14:paraId="2173A1D4" w14:textId="4863361F" w:rsidR="00EA56AE" w:rsidRPr="009110BC" w:rsidRDefault="00EA56AE" w:rsidP="00875E65">
      <w:pPr>
        <w:tabs>
          <w:tab w:val="left" w:pos="2181"/>
        </w:tabs>
        <w:rPr>
          <w:rFonts w:ascii="Times New Roman" w:hAnsi="Times New Roman" w:cs="Times New Roman"/>
          <w:lang w:eastAsia="zh-CN"/>
        </w:rPr>
      </w:pPr>
      <w:r w:rsidRPr="009110BC">
        <w:rPr>
          <w:rFonts w:ascii="Times New Roman" w:hAnsi="Times New Roman" w:cs="Times New Roman"/>
        </w:rPr>
        <w:t>The setting of spatial compactness weights can also significantly influence the spatial distribution of optimized agricultural afforestation area (Figure 7). The higher setting of spatial compactness weights will shape the afforest</w:t>
      </w:r>
      <w:r w:rsidR="00841685" w:rsidRPr="009110BC">
        <w:rPr>
          <w:rFonts w:ascii="Times New Roman" w:hAnsi="Times New Roman" w:cs="Times New Roman"/>
        </w:rPr>
        <w:t>ation area more compactness with the cost to decrease the afforestation grids in some zones (Figure 7)</w:t>
      </w:r>
      <w:r w:rsidRPr="009110BC">
        <w:rPr>
          <w:rFonts w:ascii="Times New Roman" w:hAnsi="Times New Roman" w:cs="Times New Roman"/>
        </w:rPr>
        <w:t xml:space="preserve">.  </w:t>
      </w:r>
      <w:r w:rsidR="00841685" w:rsidRPr="009110BC">
        <w:rPr>
          <w:rFonts w:ascii="Times New Roman" w:hAnsi="Times New Roman" w:cs="Times New Roman"/>
        </w:rPr>
        <w:t xml:space="preserve">The spatial distribution of optimized afforestation </w:t>
      </w:r>
      <w:r w:rsidR="001C665C" w:rsidRPr="009110BC">
        <w:rPr>
          <w:rFonts w:ascii="Times New Roman" w:hAnsi="Times New Roman" w:cs="Times New Roman"/>
        </w:rPr>
        <w:t>is</w:t>
      </w:r>
      <w:r w:rsidR="00DE2F41" w:rsidRPr="009110BC">
        <w:rPr>
          <w:rFonts w:ascii="Times New Roman" w:hAnsi="Times New Roman" w:cs="Times New Roman"/>
        </w:rPr>
        <w:t xml:space="preserve"> also highly</w:t>
      </w:r>
      <w:r w:rsidR="00841685" w:rsidRPr="009110BC">
        <w:rPr>
          <w:rFonts w:ascii="Times New Roman" w:hAnsi="Times New Roman" w:cs="Times New Roman"/>
        </w:rPr>
        <w:t xml:space="preserve"> influenced by</w:t>
      </w:r>
      <w:r w:rsidR="00841685" w:rsidRPr="009110BC">
        <w:rPr>
          <w:rFonts w:ascii="Times New Roman" w:hAnsi="Times New Roman" w:cs="Times New Roman"/>
          <w:lang w:eastAsia="zh-CN"/>
        </w:rPr>
        <w:t xml:space="preserve"> the</w:t>
      </w:r>
      <w:r w:rsidR="00DE2F41" w:rsidRPr="009110BC">
        <w:rPr>
          <w:rFonts w:ascii="Times New Roman" w:hAnsi="Times New Roman" w:cs="Times New Roman"/>
          <w:lang w:eastAsia="zh-CN"/>
        </w:rPr>
        <w:t xml:space="preserve"> change of food decrease rate since the more afforestation grids will appear with the higher value of food decrease rate (less restriction of food security) and vice versa.</w:t>
      </w:r>
    </w:p>
    <w:p w14:paraId="06FB6149" w14:textId="12A648A5" w:rsidR="00EE183D" w:rsidRPr="009110BC" w:rsidRDefault="008C1016" w:rsidP="00875E65">
      <w:pPr>
        <w:tabs>
          <w:tab w:val="left" w:pos="2181"/>
        </w:tabs>
        <w:rPr>
          <w:rFonts w:ascii="Times New Roman" w:hAnsi="Times New Roman" w:cs="Times New Roman"/>
          <w:lang w:eastAsia="zh-CN"/>
        </w:rPr>
      </w:pPr>
      <w:r w:rsidRPr="009110BC">
        <w:rPr>
          <w:rFonts w:ascii="Times New Roman" w:hAnsi="Times New Roman" w:cs="Times New Roman"/>
          <w:noProof/>
          <w:lang w:eastAsia="zh-CN"/>
        </w:rPr>
        <w:lastRenderedPageBreak/>
        <w:drawing>
          <wp:inline distT="0" distB="0" distL="0" distR="0" wp14:anchorId="103D9BB7" wp14:editId="0FE1EB9F">
            <wp:extent cx="3681610" cy="365760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696665" cy="3672557"/>
                    </a:xfrm>
                    <a:prstGeom prst="rect">
                      <a:avLst/>
                    </a:prstGeom>
                  </pic:spPr>
                </pic:pic>
              </a:graphicData>
            </a:graphic>
          </wp:inline>
        </w:drawing>
      </w:r>
    </w:p>
    <w:p w14:paraId="5974D806" w14:textId="5CC0E16B" w:rsidR="000B4901" w:rsidRPr="009110BC" w:rsidRDefault="008C31B8" w:rsidP="008C31B8">
      <w:pPr>
        <w:tabs>
          <w:tab w:val="left" w:pos="2181"/>
        </w:tabs>
        <w:rPr>
          <w:rFonts w:ascii="Times New Roman" w:hAnsi="Times New Roman" w:cs="Times New Roman"/>
          <w:lang w:eastAsia="zh-CN"/>
        </w:rPr>
      </w:pPr>
      <w:r w:rsidRPr="009110BC">
        <w:rPr>
          <w:rFonts w:ascii="Times New Roman" w:hAnsi="Times New Roman" w:cs="Times New Roman"/>
          <w:lang w:eastAsia="zh-CN"/>
        </w:rPr>
        <w:t>Figure 6</w:t>
      </w:r>
      <w:r w:rsidR="00EE183D" w:rsidRPr="009110BC">
        <w:rPr>
          <w:rFonts w:ascii="Times New Roman" w:hAnsi="Times New Roman" w:cs="Times New Roman"/>
          <w:lang w:eastAsia="zh-CN"/>
        </w:rPr>
        <w:t xml:space="preserve"> Carbon sequestration potential of agricultural with different scenarios</w:t>
      </w:r>
      <w:r w:rsidR="000B4901" w:rsidRPr="009110BC">
        <w:rPr>
          <w:rFonts w:ascii="Times New Roman" w:hAnsi="Times New Roman" w:cs="Times New Roman"/>
          <w:lang w:eastAsia="zh-CN"/>
        </w:rPr>
        <w:t xml:space="preserve"> (FDR: food decrease rate; Carbon sequestration potential represents the ratio of the maximum carbon s</w:t>
      </w:r>
      <w:r w:rsidR="000F488C" w:rsidRPr="009110BC">
        <w:rPr>
          <w:rFonts w:ascii="Times New Roman" w:hAnsi="Times New Roman" w:cs="Times New Roman"/>
          <w:lang w:eastAsia="zh-CN"/>
        </w:rPr>
        <w:t>equestration potential (59.40 Tg</w:t>
      </w:r>
      <w:r w:rsidR="00EA56AE" w:rsidRPr="009110BC">
        <w:rPr>
          <w:rFonts w:ascii="Times New Roman" w:hAnsi="Times New Roman" w:cs="Times New Roman"/>
          <w:lang w:eastAsia="zh-CN"/>
        </w:rPr>
        <w:t xml:space="preserve"> C</w:t>
      </w:r>
      <w:r w:rsidR="000B4901" w:rsidRPr="009110BC">
        <w:rPr>
          <w:rFonts w:ascii="Times New Roman" w:hAnsi="Times New Roman" w:cs="Times New Roman"/>
          <w:lang w:eastAsia="zh-CN"/>
        </w:rPr>
        <w:t>))</w:t>
      </w:r>
      <w:r w:rsidR="00EA56AE" w:rsidRPr="009110BC">
        <w:rPr>
          <w:rFonts w:ascii="Times New Roman" w:hAnsi="Times New Roman" w:cs="Times New Roman"/>
          <w:lang w:eastAsia="zh-CN"/>
        </w:rPr>
        <w:t xml:space="preserve"> </w:t>
      </w:r>
    </w:p>
    <w:p w14:paraId="0A9EFD90" w14:textId="25375638" w:rsidR="00575EC3" w:rsidRPr="009110BC" w:rsidRDefault="000E0316" w:rsidP="008C31B8">
      <w:pPr>
        <w:tabs>
          <w:tab w:val="left" w:pos="2181"/>
        </w:tabs>
        <w:rPr>
          <w:rFonts w:ascii="Times New Roman" w:hAnsi="Times New Roman" w:cs="Times New Roman"/>
          <w:lang w:eastAsia="zh-CN"/>
        </w:rPr>
      </w:pPr>
      <w:r w:rsidRPr="009110BC">
        <w:rPr>
          <w:rFonts w:ascii="Times New Roman" w:hAnsi="Times New Roman" w:cs="Times New Roman"/>
          <w:noProof/>
          <w:lang w:eastAsia="zh-CN"/>
        </w:rPr>
        <w:lastRenderedPageBreak/>
        <w:drawing>
          <wp:inline distT="0" distB="0" distL="0" distR="0" wp14:anchorId="240F9B08" wp14:editId="4100D4DB">
            <wp:extent cx="2896808" cy="28968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eights_0.5_record_1_data_wgs.png"/>
                    <pic:cNvPicPr/>
                  </pic:nvPicPr>
                  <pic:blipFill>
                    <a:blip r:embed="rId25">
                      <a:extLst>
                        <a:ext uri="{28A0092B-C50C-407E-A947-70E740481C1C}">
                          <a14:useLocalDpi xmlns:a14="http://schemas.microsoft.com/office/drawing/2010/main" val="0"/>
                        </a:ext>
                      </a:extLst>
                    </a:blip>
                    <a:stretch>
                      <a:fillRect/>
                    </a:stretch>
                  </pic:blipFill>
                  <pic:spPr>
                    <a:xfrm>
                      <a:off x="0" y="0"/>
                      <a:ext cx="2896808" cy="2896808"/>
                    </a:xfrm>
                    <a:prstGeom prst="rect">
                      <a:avLst/>
                    </a:prstGeom>
                  </pic:spPr>
                </pic:pic>
              </a:graphicData>
            </a:graphic>
          </wp:inline>
        </w:drawing>
      </w:r>
      <w:r w:rsidRPr="009110BC">
        <w:rPr>
          <w:rFonts w:ascii="Times New Roman" w:hAnsi="Times New Roman" w:cs="Times New Roman"/>
          <w:noProof/>
          <w:lang w:eastAsia="zh-CN"/>
        </w:rPr>
        <w:drawing>
          <wp:inline distT="0" distB="0" distL="0" distR="0" wp14:anchorId="0B4C42DB" wp14:editId="15E91A97">
            <wp:extent cx="2896808" cy="28968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eights_0.5_record_1_data_wgs.png"/>
                    <pic:cNvPicPr/>
                  </pic:nvPicPr>
                  <pic:blipFill>
                    <a:blip r:embed="rId26">
                      <a:extLst>
                        <a:ext uri="{28A0092B-C50C-407E-A947-70E740481C1C}">
                          <a14:useLocalDpi xmlns:a14="http://schemas.microsoft.com/office/drawing/2010/main" val="0"/>
                        </a:ext>
                      </a:extLst>
                    </a:blip>
                    <a:stretch>
                      <a:fillRect/>
                    </a:stretch>
                  </pic:blipFill>
                  <pic:spPr>
                    <a:xfrm>
                      <a:off x="0" y="0"/>
                      <a:ext cx="2896808" cy="2896808"/>
                    </a:xfrm>
                    <a:prstGeom prst="rect">
                      <a:avLst/>
                    </a:prstGeom>
                  </pic:spPr>
                </pic:pic>
              </a:graphicData>
            </a:graphic>
          </wp:inline>
        </w:drawing>
      </w:r>
      <w:r w:rsidRPr="009110BC">
        <w:rPr>
          <w:rFonts w:ascii="Times New Roman" w:hAnsi="Times New Roman" w:cs="Times New Roman"/>
          <w:noProof/>
          <w:lang w:eastAsia="zh-CN"/>
        </w:rPr>
        <w:drawing>
          <wp:inline distT="0" distB="0" distL="0" distR="0" wp14:anchorId="56F376F0" wp14:editId="6822B69A">
            <wp:extent cx="2896808" cy="28968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eights_0.5_record_1_data_wgs.png"/>
                    <pic:cNvPicPr/>
                  </pic:nvPicPr>
                  <pic:blipFill>
                    <a:blip r:embed="rId27">
                      <a:extLst>
                        <a:ext uri="{28A0092B-C50C-407E-A947-70E740481C1C}">
                          <a14:useLocalDpi xmlns:a14="http://schemas.microsoft.com/office/drawing/2010/main" val="0"/>
                        </a:ext>
                      </a:extLst>
                    </a:blip>
                    <a:stretch>
                      <a:fillRect/>
                    </a:stretch>
                  </pic:blipFill>
                  <pic:spPr>
                    <a:xfrm>
                      <a:off x="0" y="0"/>
                      <a:ext cx="2896808" cy="2896808"/>
                    </a:xfrm>
                    <a:prstGeom prst="rect">
                      <a:avLst/>
                    </a:prstGeom>
                  </pic:spPr>
                </pic:pic>
              </a:graphicData>
            </a:graphic>
          </wp:inline>
        </w:drawing>
      </w:r>
      <w:r w:rsidR="00575EC3" w:rsidRPr="009110BC">
        <w:rPr>
          <w:rFonts w:ascii="Times New Roman" w:hAnsi="Times New Roman" w:cs="Times New Roman"/>
          <w:noProof/>
          <w:lang w:eastAsia="zh-CN"/>
        </w:rPr>
        <w:drawing>
          <wp:inline distT="0" distB="0" distL="0" distR="0" wp14:anchorId="6C691E18" wp14:editId="7A49EC96">
            <wp:extent cx="2896808" cy="289680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eights_0.5_record_1_data_wgs.png"/>
                    <pic:cNvPicPr/>
                  </pic:nvPicPr>
                  <pic:blipFill>
                    <a:blip r:embed="rId28">
                      <a:extLst>
                        <a:ext uri="{28A0092B-C50C-407E-A947-70E740481C1C}">
                          <a14:useLocalDpi xmlns:a14="http://schemas.microsoft.com/office/drawing/2010/main" val="0"/>
                        </a:ext>
                      </a:extLst>
                    </a:blip>
                    <a:stretch>
                      <a:fillRect/>
                    </a:stretch>
                  </pic:blipFill>
                  <pic:spPr>
                    <a:xfrm>
                      <a:off x="0" y="0"/>
                      <a:ext cx="2896808" cy="2896808"/>
                    </a:xfrm>
                    <a:prstGeom prst="rect">
                      <a:avLst/>
                    </a:prstGeom>
                  </pic:spPr>
                </pic:pic>
              </a:graphicData>
            </a:graphic>
          </wp:inline>
        </w:drawing>
      </w:r>
    </w:p>
    <w:p w14:paraId="74530250" w14:textId="6D1F00F6" w:rsidR="008C31B8" w:rsidRPr="009110BC" w:rsidRDefault="008C31B8" w:rsidP="008C31B8">
      <w:pPr>
        <w:tabs>
          <w:tab w:val="left" w:pos="2181"/>
        </w:tabs>
        <w:rPr>
          <w:rFonts w:ascii="Times New Roman" w:hAnsi="Times New Roman" w:cs="Times New Roman"/>
          <w:lang w:eastAsia="zh-CN"/>
        </w:rPr>
      </w:pPr>
      <w:r w:rsidRPr="009110BC">
        <w:rPr>
          <w:rFonts w:ascii="Times New Roman" w:hAnsi="Times New Roman" w:cs="Times New Roman"/>
          <w:lang w:eastAsia="zh-CN"/>
        </w:rPr>
        <w:t>Figure 7 Optimized zoning of agricultural afforestation with different spatial compactness weight</w:t>
      </w:r>
      <w:r w:rsidR="006951C4" w:rsidRPr="009110BC">
        <w:rPr>
          <w:rFonts w:ascii="Times New Roman" w:hAnsi="Times New Roman" w:cs="Times New Roman"/>
          <w:lang w:eastAsia="zh-CN"/>
        </w:rPr>
        <w:t>s (Food decrease rate = 0.1)</w:t>
      </w:r>
    </w:p>
    <w:p w14:paraId="40838D16" w14:textId="11C84ADE" w:rsidR="006951C4" w:rsidRPr="009110BC" w:rsidRDefault="006951C4" w:rsidP="008C31B8">
      <w:pPr>
        <w:tabs>
          <w:tab w:val="left" w:pos="2181"/>
        </w:tabs>
        <w:rPr>
          <w:rFonts w:ascii="Times New Roman" w:hAnsi="Times New Roman" w:cs="Times New Roman"/>
          <w:lang w:eastAsia="zh-CN"/>
        </w:rPr>
      </w:pPr>
    </w:p>
    <w:p w14:paraId="4BECD58E" w14:textId="01062012" w:rsidR="006951C4" w:rsidRPr="009110BC" w:rsidRDefault="006951C4" w:rsidP="008C31B8">
      <w:pPr>
        <w:tabs>
          <w:tab w:val="left" w:pos="2181"/>
        </w:tabs>
        <w:rPr>
          <w:rFonts w:ascii="Times New Roman" w:hAnsi="Times New Roman" w:cs="Times New Roman"/>
          <w:lang w:eastAsia="zh-CN"/>
        </w:rPr>
      </w:pPr>
    </w:p>
    <w:p w14:paraId="63090377" w14:textId="6BD6DD85" w:rsidR="00382B02" w:rsidRPr="009110BC" w:rsidRDefault="00382B02" w:rsidP="008C31B8">
      <w:pPr>
        <w:tabs>
          <w:tab w:val="left" w:pos="2181"/>
        </w:tabs>
        <w:rPr>
          <w:rFonts w:ascii="Times New Roman" w:hAnsi="Times New Roman" w:cs="Times New Roman"/>
          <w:lang w:eastAsia="zh-CN"/>
        </w:rPr>
      </w:pPr>
    </w:p>
    <w:p w14:paraId="2CFD3533" w14:textId="2ABFF818" w:rsidR="00382B02" w:rsidRPr="009110BC" w:rsidRDefault="00382B02" w:rsidP="008C31B8">
      <w:pPr>
        <w:tabs>
          <w:tab w:val="left" w:pos="2181"/>
        </w:tabs>
        <w:rPr>
          <w:rFonts w:ascii="Times New Roman" w:hAnsi="Times New Roman" w:cs="Times New Roman"/>
          <w:lang w:eastAsia="zh-CN"/>
        </w:rPr>
      </w:pPr>
      <w:r w:rsidRPr="009110BC">
        <w:rPr>
          <w:rFonts w:ascii="Times New Roman" w:hAnsi="Times New Roman" w:cs="Times New Roman"/>
          <w:noProof/>
          <w:lang w:eastAsia="zh-CN"/>
        </w:rPr>
        <w:lastRenderedPageBreak/>
        <w:drawing>
          <wp:inline distT="0" distB="0" distL="0" distR="0" wp14:anchorId="3A3F3F72" wp14:editId="23BB6AC0">
            <wp:extent cx="2896808" cy="28968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eights_0.5_record_1_data_wgs.png"/>
                    <pic:cNvPicPr/>
                  </pic:nvPicPr>
                  <pic:blipFill>
                    <a:blip r:embed="rId29">
                      <a:extLst>
                        <a:ext uri="{28A0092B-C50C-407E-A947-70E740481C1C}">
                          <a14:useLocalDpi xmlns:a14="http://schemas.microsoft.com/office/drawing/2010/main" val="0"/>
                        </a:ext>
                      </a:extLst>
                    </a:blip>
                    <a:stretch>
                      <a:fillRect/>
                    </a:stretch>
                  </pic:blipFill>
                  <pic:spPr>
                    <a:xfrm>
                      <a:off x="0" y="0"/>
                      <a:ext cx="2896808" cy="2896808"/>
                    </a:xfrm>
                    <a:prstGeom prst="rect">
                      <a:avLst/>
                    </a:prstGeom>
                  </pic:spPr>
                </pic:pic>
              </a:graphicData>
            </a:graphic>
          </wp:inline>
        </w:drawing>
      </w:r>
      <w:r w:rsidRPr="009110BC">
        <w:rPr>
          <w:rFonts w:ascii="Times New Roman" w:hAnsi="Times New Roman" w:cs="Times New Roman"/>
          <w:noProof/>
          <w:lang w:eastAsia="zh-CN"/>
        </w:rPr>
        <w:drawing>
          <wp:inline distT="0" distB="0" distL="0" distR="0" wp14:anchorId="4A92A5E1" wp14:editId="23C98321">
            <wp:extent cx="2896808" cy="28968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eights_0.5_record_1_data_wgs.png"/>
                    <pic:cNvPicPr/>
                  </pic:nvPicPr>
                  <pic:blipFill>
                    <a:blip r:embed="rId30">
                      <a:extLst>
                        <a:ext uri="{28A0092B-C50C-407E-A947-70E740481C1C}">
                          <a14:useLocalDpi xmlns:a14="http://schemas.microsoft.com/office/drawing/2010/main" val="0"/>
                        </a:ext>
                      </a:extLst>
                    </a:blip>
                    <a:stretch>
                      <a:fillRect/>
                    </a:stretch>
                  </pic:blipFill>
                  <pic:spPr>
                    <a:xfrm>
                      <a:off x="0" y="0"/>
                      <a:ext cx="2896808" cy="2896808"/>
                    </a:xfrm>
                    <a:prstGeom prst="rect">
                      <a:avLst/>
                    </a:prstGeom>
                  </pic:spPr>
                </pic:pic>
              </a:graphicData>
            </a:graphic>
          </wp:inline>
        </w:drawing>
      </w:r>
      <w:r w:rsidRPr="009110BC">
        <w:rPr>
          <w:rFonts w:ascii="Times New Roman" w:hAnsi="Times New Roman" w:cs="Times New Roman"/>
          <w:noProof/>
          <w:lang w:eastAsia="zh-CN"/>
        </w:rPr>
        <w:drawing>
          <wp:inline distT="0" distB="0" distL="0" distR="0" wp14:anchorId="63B15CF3" wp14:editId="2FD6DAA6">
            <wp:extent cx="2896808" cy="289680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eights_0.5_record_1_data_wgs.png"/>
                    <pic:cNvPicPr/>
                  </pic:nvPicPr>
                  <pic:blipFill>
                    <a:blip r:embed="rId31">
                      <a:extLst>
                        <a:ext uri="{28A0092B-C50C-407E-A947-70E740481C1C}">
                          <a14:useLocalDpi xmlns:a14="http://schemas.microsoft.com/office/drawing/2010/main" val="0"/>
                        </a:ext>
                      </a:extLst>
                    </a:blip>
                    <a:stretch>
                      <a:fillRect/>
                    </a:stretch>
                  </pic:blipFill>
                  <pic:spPr>
                    <a:xfrm>
                      <a:off x="0" y="0"/>
                      <a:ext cx="2896808" cy="2896808"/>
                    </a:xfrm>
                    <a:prstGeom prst="rect">
                      <a:avLst/>
                    </a:prstGeom>
                  </pic:spPr>
                </pic:pic>
              </a:graphicData>
            </a:graphic>
          </wp:inline>
        </w:drawing>
      </w:r>
      <w:r w:rsidRPr="009110BC">
        <w:rPr>
          <w:rFonts w:ascii="Times New Roman" w:hAnsi="Times New Roman" w:cs="Times New Roman"/>
          <w:noProof/>
          <w:lang w:eastAsia="zh-CN"/>
        </w:rPr>
        <w:drawing>
          <wp:inline distT="0" distB="0" distL="0" distR="0" wp14:anchorId="219D7235" wp14:editId="61C4AA20">
            <wp:extent cx="2896808" cy="289680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eights_0.5_record_1_data_wgs.png"/>
                    <pic:cNvPicPr/>
                  </pic:nvPicPr>
                  <pic:blipFill>
                    <a:blip r:embed="rId32">
                      <a:extLst>
                        <a:ext uri="{28A0092B-C50C-407E-A947-70E740481C1C}">
                          <a14:useLocalDpi xmlns:a14="http://schemas.microsoft.com/office/drawing/2010/main" val="0"/>
                        </a:ext>
                      </a:extLst>
                    </a:blip>
                    <a:stretch>
                      <a:fillRect/>
                    </a:stretch>
                  </pic:blipFill>
                  <pic:spPr>
                    <a:xfrm>
                      <a:off x="0" y="0"/>
                      <a:ext cx="2896808" cy="2896808"/>
                    </a:xfrm>
                    <a:prstGeom prst="rect">
                      <a:avLst/>
                    </a:prstGeom>
                  </pic:spPr>
                </pic:pic>
              </a:graphicData>
            </a:graphic>
          </wp:inline>
        </w:drawing>
      </w:r>
    </w:p>
    <w:p w14:paraId="6DCA4262" w14:textId="5C962258" w:rsidR="006951C4" w:rsidRPr="009110BC" w:rsidRDefault="006951C4" w:rsidP="008C31B8">
      <w:pPr>
        <w:tabs>
          <w:tab w:val="left" w:pos="2181"/>
        </w:tabs>
        <w:rPr>
          <w:rFonts w:ascii="Times New Roman" w:hAnsi="Times New Roman" w:cs="Times New Roman"/>
          <w:lang w:eastAsia="zh-CN"/>
        </w:rPr>
      </w:pPr>
      <w:r w:rsidRPr="009110BC">
        <w:rPr>
          <w:rFonts w:ascii="Times New Roman" w:hAnsi="Times New Roman" w:cs="Times New Roman"/>
          <w:lang w:eastAsia="zh-CN"/>
        </w:rPr>
        <w:t>Figure 8 Optimized zoning of agricultural afforestation with different food decrease rates (Spatial compactness weight = 1)</w:t>
      </w:r>
    </w:p>
    <w:p w14:paraId="3D42D043" w14:textId="77777777" w:rsidR="00C43982" w:rsidRPr="009110BC" w:rsidRDefault="00C43982" w:rsidP="00875E65">
      <w:pPr>
        <w:tabs>
          <w:tab w:val="left" w:pos="2181"/>
        </w:tabs>
        <w:rPr>
          <w:rFonts w:ascii="Times New Roman" w:hAnsi="Times New Roman" w:cs="Times New Roman"/>
          <w:lang w:eastAsia="zh-CN"/>
        </w:rPr>
      </w:pPr>
    </w:p>
    <w:p w14:paraId="5A32BFFA" w14:textId="6ACDCB2F" w:rsidR="0093353B" w:rsidRPr="009110BC" w:rsidRDefault="0093353B" w:rsidP="00732F3D">
      <w:pPr>
        <w:pStyle w:val="Heading1"/>
        <w:rPr>
          <w:rFonts w:ascii="Times New Roman" w:hAnsi="Times New Roman" w:cs="Times New Roman"/>
          <w:lang w:eastAsia="zh-CN"/>
        </w:rPr>
      </w:pPr>
      <w:r w:rsidRPr="009110BC">
        <w:rPr>
          <w:rFonts w:ascii="Times New Roman" w:hAnsi="Times New Roman" w:cs="Times New Roman"/>
          <w:lang w:eastAsia="zh-CN"/>
        </w:rPr>
        <w:t>4 Discussion</w:t>
      </w:r>
    </w:p>
    <w:p w14:paraId="74F4ED5B" w14:textId="0910E995" w:rsidR="00FE3A41" w:rsidRPr="009110BC" w:rsidRDefault="00FE3A41" w:rsidP="00875E65">
      <w:pPr>
        <w:tabs>
          <w:tab w:val="left" w:pos="2181"/>
        </w:tabs>
        <w:rPr>
          <w:rFonts w:ascii="Times New Roman" w:hAnsi="Times New Roman" w:cs="Times New Roman"/>
          <w:lang w:eastAsia="zh-CN"/>
        </w:rPr>
      </w:pPr>
    </w:p>
    <w:p w14:paraId="68F7A3AA" w14:textId="4921A4C7" w:rsidR="0064645C" w:rsidRPr="009110BC" w:rsidRDefault="00A87A1C" w:rsidP="0064645C">
      <w:pPr>
        <w:tabs>
          <w:tab w:val="left" w:pos="2181"/>
        </w:tabs>
        <w:rPr>
          <w:rFonts w:ascii="Times New Roman" w:hAnsi="Times New Roman" w:cs="Times New Roman"/>
          <w:lang w:eastAsia="zh-CN"/>
        </w:rPr>
      </w:pPr>
      <w:r w:rsidRPr="009110BC">
        <w:rPr>
          <w:rFonts w:ascii="Times New Roman" w:hAnsi="Times New Roman" w:cs="Times New Roman"/>
          <w:lang w:eastAsia="zh-CN"/>
        </w:rPr>
        <w:t>In this research, we proposed a PSO method to simulate the optimized zoning of agricultural afforestation area and estimate the carbon sequestration potential of agricultural afforestation under the restriction of food security. This method is different with traditional method in related studies</w:t>
      </w:r>
      <w:r w:rsidR="00FE3A41" w:rsidRPr="009110BC">
        <w:rPr>
          <w:rFonts w:ascii="Times New Roman" w:hAnsi="Times New Roman" w:cs="Times New Roman"/>
          <w:lang w:eastAsia="zh-CN"/>
        </w:rPr>
        <w:t xml:space="preserve"> which focus on estimating the carbon sequestration potential of </w:t>
      </w:r>
      <w:r w:rsidRPr="009110BC">
        <w:rPr>
          <w:rFonts w:ascii="Times New Roman" w:hAnsi="Times New Roman" w:cs="Times New Roman"/>
          <w:lang w:eastAsia="zh-CN"/>
        </w:rPr>
        <w:t xml:space="preserve"> </w:t>
      </w:r>
      <w:r w:rsidR="00FE3A41" w:rsidRPr="009110BC">
        <w:rPr>
          <w:rFonts w:ascii="Times New Roman" w:hAnsi="Times New Roman" w:cs="Times New Roman"/>
          <w:lang w:eastAsia="zh-CN"/>
        </w:rPr>
        <w:t xml:space="preserve">afforestation of marginal agricultural land </w:t>
      </w:r>
      <w:r w:rsidR="0064645C" w:rsidRPr="009110BC">
        <w:rPr>
          <w:rFonts w:ascii="Times New Roman" w:hAnsi="Times New Roman" w:cs="Times New Roman"/>
          <w:lang w:eastAsia="zh-CN"/>
        </w:rPr>
        <w:t xml:space="preserve">(usually with small area) </w:t>
      </w:r>
      <w:r w:rsidR="00C04BF4" w:rsidRPr="009110BC">
        <w:rPr>
          <w:rFonts w:ascii="Times New Roman" w:hAnsi="Times New Roman" w:cs="Times New Roman"/>
          <w:lang w:eastAsia="zh-CN"/>
        </w:rPr>
        <w:fldChar w:fldCharType="begin"/>
      </w:r>
      <w:r w:rsidR="00C04BF4" w:rsidRPr="009110BC">
        <w:rPr>
          <w:rFonts w:ascii="Times New Roman" w:hAnsi="Times New Roman" w:cs="Times New Roman"/>
          <w:lang w:eastAsia="zh-CN"/>
        </w:rPr>
        <w:instrText xml:space="preserve"> ADDIN ZOTERO_ITEM CSL_CITATION {"citationID":"a28dcfvsin1","properties":{"formattedCitation":"(Niu and Duiker, 2006)","plainCitation":"(Niu and Duiker, 2006)"},"citationItems":[{"id":166,"uris":["http://zotero.org/users/local/n3RgMt1k/items/6WGMAVUN"],"uri":["http://zotero.org/users/local/n3RgMt1k/items/6WGMAVUN"],"itemData":{"id":166,"type":"article-journal","title":"Carbon sequestration potential by afforestation of marginal agricultural land in the Midwestern U.S.","container-title":"Forest Ecology and Management","page":"415-427","volume":"223","issue":"1","source":"ScienceDirect","abstract":"Carbon sequestration has been well recognized as a viable option to slow the rise in atmospheric greenhouse gas concentration. The main goals of this study were to assess the carbon sequestration potential (CSP) by afforestation of marginal agricultural land (MagLand) and to identify hotspots for potential afforestation activities in the U.S. Midwest region (Michigan (MI), Indiana (IN), Ohio, Kentucky (KY), West Virginia, Pennsylvania (PA) and Maryland (MD)). The 1992 USGS National Land Cover Dataset and the State Soil Geographic (STATSGO) database were used to determine MagLand. Two forest types (coniferous and deciduous) and two management practices (short-rotation versus permanent forest) were combined to form four afforestation scenarios. Simulation models were employed to predict changes in four carbon pools: aboveground biomass, roots, forest floor, and soil organic carbon (SOC). A scenario-generating tool was developed to detect the hotspots. We estimated that there was a total of 6.5 million hectares (Mha) MagLand available in the U.S. Midwest region, which accounts for approximately 24% of the regional total agricultural land. The CSP capacity was predicted to be 508–540TgC (1 Tg=1012g) over 20 years and 1018–1080TgC over 50 years. The results indicate that afforestation of MagLand could offset 6–8% of current CO2 emissions by combustion of fossil fuel in the region. This analysis showed only slight differences in carbon sequestration between forest types or between short-rotation and permanent forest scenarios. Note that this calculation assumed that all suitable MagLand in the U.S. Midwest region was converted to forest and that “best carbon management” was adopted. The actual CSP could be less if the economical and social factors are taken into account. The most preferred locations for implementing the afforestation strategy were found to be concentrated along a west-east axis across the southern parts of Indiana, Ohio, and Pennsylvania, as well as in an area covering southern Michigan and northern parts of Indiana and Ohio. Overall, we conclude that afforestation of MagLand in the Midwest U.S. region offers great potential for carbon sequestration. Future studies are needed to evaluate its economic feasibility, social acceptability, and operation capability.","URL":"http://www.sciencedirect.com/science/article/pii/S0378112705007619","DOI":"10.1016/j.foreco.2005.12.044","ISSN":"0378-1127","journalAbbreviation":"Forest Ecology and Management","author":[{"family":"Niu","given":"Xianzeng"},{"family":"Duiker","given":"Sjoerd W."}],"issued":{"date-parts":[["2006",3,1]]},"accessed":{"date-parts":[["2018",1,18]]}}}],"schema":"https://github.com/citation-style-language/schema/raw/master/csl-citation.json"} </w:instrText>
      </w:r>
      <w:r w:rsidR="00C04BF4" w:rsidRPr="009110BC">
        <w:rPr>
          <w:rFonts w:ascii="Times New Roman" w:hAnsi="Times New Roman" w:cs="Times New Roman"/>
          <w:lang w:eastAsia="zh-CN"/>
        </w:rPr>
        <w:fldChar w:fldCharType="separate"/>
      </w:r>
      <w:r w:rsidR="00C04BF4" w:rsidRPr="009110BC">
        <w:rPr>
          <w:rFonts w:ascii="Times New Roman" w:hAnsi="Times New Roman" w:cs="Times New Roman"/>
          <w:noProof/>
          <w:lang w:eastAsia="zh-CN"/>
        </w:rPr>
        <w:t>(Niu and Duiker, 2006)</w:t>
      </w:r>
      <w:r w:rsidR="00C04BF4" w:rsidRPr="009110BC">
        <w:rPr>
          <w:rFonts w:ascii="Times New Roman" w:hAnsi="Times New Roman" w:cs="Times New Roman"/>
          <w:lang w:eastAsia="zh-CN"/>
        </w:rPr>
        <w:fldChar w:fldCharType="end"/>
      </w:r>
      <w:r w:rsidR="00C04BF4" w:rsidRPr="009110BC">
        <w:rPr>
          <w:rFonts w:ascii="Times New Roman" w:hAnsi="Times New Roman" w:cs="Times New Roman"/>
          <w:lang w:eastAsia="zh-CN"/>
        </w:rPr>
        <w:t xml:space="preserve">. </w:t>
      </w:r>
      <w:r w:rsidR="00FE3A41" w:rsidRPr="009110BC">
        <w:rPr>
          <w:rFonts w:ascii="Times New Roman" w:hAnsi="Times New Roman" w:cs="Times New Roman"/>
          <w:lang w:eastAsia="zh-CN"/>
        </w:rPr>
        <w:t xml:space="preserve">The definition of marginal agricultural land is a little fuzzy </w:t>
      </w:r>
      <w:r w:rsidR="002E6F5A" w:rsidRPr="009110BC">
        <w:rPr>
          <w:rFonts w:ascii="Times New Roman" w:hAnsi="Times New Roman" w:cs="Times New Roman"/>
          <w:lang w:eastAsia="zh-CN"/>
        </w:rPr>
        <w:t xml:space="preserve">in these studies </w:t>
      </w:r>
      <w:r w:rsidR="00FE3A41" w:rsidRPr="009110BC">
        <w:rPr>
          <w:rFonts w:ascii="Times New Roman" w:hAnsi="Times New Roman" w:cs="Times New Roman"/>
          <w:lang w:eastAsia="zh-CN"/>
        </w:rPr>
        <w:t>which will render uncertainty to the</w:t>
      </w:r>
      <w:r w:rsidR="002E6F5A" w:rsidRPr="009110BC">
        <w:rPr>
          <w:rFonts w:ascii="Times New Roman" w:hAnsi="Times New Roman" w:cs="Times New Roman"/>
          <w:lang w:eastAsia="zh-CN"/>
        </w:rPr>
        <w:t xml:space="preserve"> estimation. </w:t>
      </w:r>
      <w:r w:rsidR="0064645C" w:rsidRPr="009110BC">
        <w:rPr>
          <w:rFonts w:ascii="Times New Roman" w:hAnsi="Times New Roman" w:cs="Times New Roman"/>
          <w:lang w:eastAsia="zh-CN"/>
        </w:rPr>
        <w:t xml:space="preserve">On the other hand, either the afforestation of marginal land with higher productive ability or the </w:t>
      </w:r>
      <w:r w:rsidR="0064645C" w:rsidRPr="009110BC">
        <w:rPr>
          <w:rFonts w:ascii="Times New Roman" w:hAnsi="Times New Roman" w:cs="Times New Roman"/>
          <w:lang w:eastAsia="zh-CN"/>
        </w:rPr>
        <w:lastRenderedPageBreak/>
        <w:t xml:space="preserve">missing of non-marginal land with lower productive ability is not wise enough to estimate the carbon sequestration potential of agricultural afforestation. </w:t>
      </w:r>
      <w:r w:rsidR="0064645C" w:rsidRPr="009110BC">
        <w:rPr>
          <w:rFonts w:ascii="Times New Roman" w:hAnsi="Times New Roman" w:cs="Times New Roman"/>
          <w:lang w:eastAsia="zh-CN"/>
        </w:rPr>
        <w:t>It is necessary considering the spatial heterogeneity of agricultural productivity to determine where to conduct the afforestation program.</w:t>
      </w:r>
      <w:r w:rsidR="0064645C" w:rsidRPr="009110BC">
        <w:rPr>
          <w:rFonts w:ascii="Times New Roman" w:hAnsi="Times New Roman" w:cs="Times New Roman"/>
          <w:lang w:eastAsia="zh-CN"/>
        </w:rPr>
        <w:t xml:space="preserve"> The major challenge of agricultural afforestation lies in the balance of the loses of agricultural productivity and the gains of carbon sequestration potential. Estimating the carbon sequestration of agricultural afforestation is an optimization p</w:t>
      </w:r>
      <w:r w:rsidR="00103EBC" w:rsidRPr="009110BC">
        <w:rPr>
          <w:rFonts w:ascii="Times New Roman" w:hAnsi="Times New Roman" w:cs="Times New Roman"/>
          <w:lang w:eastAsia="zh-CN"/>
        </w:rPr>
        <w:t>roblem with multi objective</w:t>
      </w:r>
      <w:r w:rsidR="0064645C" w:rsidRPr="009110BC">
        <w:rPr>
          <w:rFonts w:ascii="Times New Roman" w:hAnsi="Times New Roman" w:cs="Times New Roman"/>
          <w:lang w:eastAsia="zh-CN"/>
        </w:rPr>
        <w:t xml:space="preserve"> to maximum the gains of carbon sequestration potential</w:t>
      </w:r>
      <w:r w:rsidR="00103EBC" w:rsidRPr="009110BC">
        <w:rPr>
          <w:rFonts w:ascii="Times New Roman" w:hAnsi="Times New Roman" w:cs="Times New Roman"/>
          <w:lang w:eastAsia="zh-CN"/>
        </w:rPr>
        <w:t xml:space="preserve"> and </w:t>
      </w:r>
      <w:r w:rsidR="0064645C" w:rsidRPr="009110BC">
        <w:rPr>
          <w:rFonts w:ascii="Times New Roman" w:hAnsi="Times New Roman" w:cs="Times New Roman"/>
          <w:lang w:eastAsia="zh-CN"/>
        </w:rPr>
        <w:t xml:space="preserve">minimize </w:t>
      </w:r>
      <w:r w:rsidR="00103EBC" w:rsidRPr="009110BC">
        <w:rPr>
          <w:rFonts w:ascii="Times New Roman" w:hAnsi="Times New Roman" w:cs="Times New Roman"/>
          <w:lang w:eastAsia="zh-CN"/>
        </w:rPr>
        <w:t xml:space="preserve">the loses of food productivity. Moreover, the utility of spatial distribution should also be considered in this problem since the spatial distribution will influence the afforestation effect. It is acknowledged that the higher compactness of the optimization results can both do positive effect to the agricultural productivity and the management of afforestation program. </w:t>
      </w:r>
    </w:p>
    <w:p w14:paraId="1845DF98" w14:textId="36BA6010" w:rsidR="00103EBC" w:rsidRPr="009110BC" w:rsidRDefault="00103EBC" w:rsidP="0064645C">
      <w:pPr>
        <w:tabs>
          <w:tab w:val="left" w:pos="2181"/>
        </w:tabs>
        <w:rPr>
          <w:rFonts w:ascii="Times New Roman" w:hAnsi="Times New Roman" w:cs="Times New Roman"/>
          <w:lang w:eastAsia="zh-CN"/>
        </w:rPr>
      </w:pPr>
      <w:r w:rsidRPr="009110BC">
        <w:rPr>
          <w:rFonts w:ascii="Times New Roman" w:hAnsi="Times New Roman" w:cs="Times New Roman"/>
          <w:lang w:eastAsia="zh-CN"/>
        </w:rPr>
        <w:t>In order to address the multi-objective problem, we employed the PSO method</w:t>
      </w:r>
      <w:r w:rsidR="005F0CC3" w:rsidRPr="009110BC">
        <w:rPr>
          <w:rFonts w:ascii="Times New Roman" w:hAnsi="Times New Roman" w:cs="Times New Roman"/>
          <w:lang w:eastAsia="zh-CN"/>
        </w:rPr>
        <w:t xml:space="preserve"> to find the optimized distribution of agricultural afforestation area. The particles in this model are assumed to live in a multi d</w:t>
      </w:r>
      <w:r w:rsidR="00405D75" w:rsidRPr="009110BC">
        <w:rPr>
          <w:rFonts w:ascii="Times New Roman" w:hAnsi="Times New Roman" w:cs="Times New Roman"/>
          <w:lang w:eastAsia="zh-CN"/>
        </w:rPr>
        <w:t>imension world and the zoning results of land use</w:t>
      </w:r>
      <w:r w:rsidR="005F0CC3" w:rsidRPr="009110BC">
        <w:rPr>
          <w:rFonts w:ascii="Times New Roman" w:hAnsi="Times New Roman" w:cs="Times New Roman"/>
          <w:lang w:eastAsia="zh-CN"/>
        </w:rPr>
        <w:t xml:space="preserve"> grid</w:t>
      </w:r>
      <w:r w:rsidR="00405D75" w:rsidRPr="009110BC">
        <w:rPr>
          <w:rFonts w:ascii="Times New Roman" w:hAnsi="Times New Roman" w:cs="Times New Roman"/>
          <w:lang w:eastAsia="zh-CN"/>
        </w:rPr>
        <w:t>s</w:t>
      </w:r>
      <w:r w:rsidR="005F0CC3" w:rsidRPr="009110BC">
        <w:rPr>
          <w:rFonts w:ascii="Times New Roman" w:hAnsi="Times New Roman" w:cs="Times New Roman"/>
          <w:lang w:eastAsia="zh-CN"/>
        </w:rPr>
        <w:t xml:space="preserve"> is encoded as the position of particles. The optimized position can be achieved by particles through the </w:t>
      </w:r>
      <w:r w:rsidR="00DC3718" w:rsidRPr="009110BC">
        <w:rPr>
          <w:rFonts w:ascii="Times New Roman" w:hAnsi="Times New Roman" w:cs="Times New Roman"/>
          <w:lang w:eastAsia="zh-CN"/>
        </w:rPr>
        <w:t>competition and corporation</w:t>
      </w:r>
      <w:r w:rsidR="005F0CC3" w:rsidRPr="009110BC">
        <w:rPr>
          <w:rFonts w:ascii="Times New Roman" w:hAnsi="Times New Roman" w:cs="Times New Roman"/>
          <w:lang w:eastAsia="zh-CN"/>
        </w:rPr>
        <w:t xml:space="preserve"> of particle</w:t>
      </w:r>
      <w:r w:rsidR="00DC3718" w:rsidRPr="009110BC">
        <w:rPr>
          <w:rFonts w:ascii="Times New Roman" w:hAnsi="Times New Roman" w:cs="Times New Roman"/>
          <w:lang w:eastAsia="zh-CN"/>
        </w:rPr>
        <w:t>s</w:t>
      </w:r>
      <w:r w:rsidR="005F0CC3" w:rsidRPr="009110BC">
        <w:rPr>
          <w:rFonts w:ascii="Times New Roman" w:hAnsi="Times New Roman" w:cs="Times New Roman"/>
          <w:lang w:eastAsia="zh-CN"/>
        </w:rPr>
        <w:t>.</w:t>
      </w:r>
      <w:r w:rsidR="00F2761F" w:rsidRPr="009110BC">
        <w:rPr>
          <w:rFonts w:ascii="Times New Roman" w:hAnsi="Times New Roman" w:cs="Times New Roman"/>
          <w:lang w:eastAsia="zh-CN"/>
        </w:rPr>
        <w:t xml:space="preserve"> T</w:t>
      </w:r>
      <w:r w:rsidR="00405D75" w:rsidRPr="009110BC">
        <w:rPr>
          <w:rFonts w:ascii="Times New Roman" w:hAnsi="Times New Roman" w:cs="Times New Roman"/>
          <w:lang w:eastAsia="zh-CN"/>
        </w:rPr>
        <w:t>his formulation is different with traditional PSO formulation wherein particles are always assumed to move in a less dimension world (usually two or three dimensions)</w:t>
      </w:r>
      <w:r w:rsidR="00C748D6" w:rsidRPr="009110BC">
        <w:rPr>
          <w:rFonts w:ascii="Times New Roman" w:hAnsi="Times New Roman" w:cs="Times New Roman"/>
          <w:lang w:eastAsia="zh-CN"/>
        </w:rPr>
        <w:t xml:space="preserve"> </w:t>
      </w:r>
      <w:r w:rsidR="004E7640" w:rsidRPr="009110BC">
        <w:rPr>
          <w:rFonts w:ascii="Times New Roman" w:hAnsi="Times New Roman" w:cs="Times New Roman"/>
          <w:lang w:eastAsia="zh-CN"/>
        </w:rPr>
        <w:fldChar w:fldCharType="begin"/>
      </w:r>
      <w:r w:rsidR="004E7640" w:rsidRPr="009110BC">
        <w:rPr>
          <w:rFonts w:ascii="Times New Roman" w:hAnsi="Times New Roman" w:cs="Times New Roman"/>
          <w:lang w:eastAsia="zh-CN"/>
        </w:rPr>
        <w:instrText xml:space="preserve"> ADDIN ZOTERO_ITEM CSL_CITATION {"citationID":"adrbpaagko","properties":{"formattedCitation":"(Shi, 2001)","plainCitation":"(Shi, 2001)"},"citationItems":[{"id":337,"uris":["http://zotero.org/users/local/n3RgMt1k/items/NR3CJ7JB"],"uri":["http://zotero.org/users/local/n3RgMt1k/items/NR3CJ7JB"],"itemData":{"id":337,"type":"paper-conference","title":"Particle swarm optimization: developments, applications and resources","container-title":"evolutionary computation, 2001. Proceedings of the 2001 Congress on","publisher":"IEEE","page":"81–86","volume":"1","source":"Google Scholar","shortTitle":"Particle swarm optimization","author":[{"family":"Shi","given":"Yuhui"}],"issued":{"date-parts":[["2001"]]}}}],"schema":"https://github.com/citation-style-language/schema/raw/master/csl-citation.json"} </w:instrText>
      </w:r>
      <w:r w:rsidR="004E7640" w:rsidRPr="009110BC">
        <w:rPr>
          <w:rFonts w:ascii="Times New Roman" w:hAnsi="Times New Roman" w:cs="Times New Roman"/>
          <w:lang w:eastAsia="zh-CN"/>
        </w:rPr>
        <w:fldChar w:fldCharType="separate"/>
      </w:r>
      <w:r w:rsidR="004E7640" w:rsidRPr="009110BC">
        <w:rPr>
          <w:rFonts w:ascii="Times New Roman" w:hAnsi="Times New Roman" w:cs="Times New Roman"/>
          <w:noProof/>
          <w:lang w:eastAsia="zh-CN"/>
        </w:rPr>
        <w:t>(Shi, 2001)</w:t>
      </w:r>
      <w:r w:rsidR="004E7640" w:rsidRPr="009110BC">
        <w:rPr>
          <w:rFonts w:ascii="Times New Roman" w:hAnsi="Times New Roman" w:cs="Times New Roman"/>
          <w:lang w:eastAsia="zh-CN"/>
        </w:rPr>
        <w:fldChar w:fldCharType="end"/>
      </w:r>
      <w:r w:rsidR="00405D75" w:rsidRPr="009110BC">
        <w:rPr>
          <w:rFonts w:ascii="Times New Roman" w:hAnsi="Times New Roman" w:cs="Times New Roman"/>
          <w:lang w:eastAsia="zh-CN"/>
        </w:rPr>
        <w:t>. Meanwhile, we formulated that the particle position</w:t>
      </w:r>
      <w:r w:rsidR="004E7640" w:rsidRPr="009110BC">
        <w:rPr>
          <w:rFonts w:ascii="Times New Roman" w:hAnsi="Times New Roman" w:cs="Times New Roman"/>
          <w:lang w:eastAsia="zh-CN"/>
        </w:rPr>
        <w:t xml:space="preserve"> at each dimension is a True/False</w:t>
      </w:r>
      <w:r w:rsidR="00405D75" w:rsidRPr="009110BC">
        <w:rPr>
          <w:rFonts w:ascii="Times New Roman" w:hAnsi="Times New Roman" w:cs="Times New Roman"/>
          <w:lang w:eastAsia="zh-CN"/>
        </w:rPr>
        <w:t xml:space="preserve"> value representing whether the related grid is assigned as an afforestation</w:t>
      </w:r>
      <w:r w:rsidR="004E7640" w:rsidRPr="009110BC">
        <w:rPr>
          <w:rFonts w:ascii="Times New Roman" w:hAnsi="Times New Roman" w:cs="Times New Roman"/>
          <w:lang w:eastAsia="zh-CN"/>
        </w:rPr>
        <w:t xml:space="preserve"> grid</w:t>
      </w:r>
      <w:r w:rsidR="00405D75" w:rsidRPr="009110BC">
        <w:rPr>
          <w:rFonts w:ascii="Times New Roman" w:hAnsi="Times New Roman" w:cs="Times New Roman"/>
          <w:lang w:eastAsia="zh-CN"/>
        </w:rPr>
        <w:t xml:space="preserve">. This assumption can reduce the complexity of the PSO model to avoid the under fitting </w:t>
      </w:r>
      <w:r w:rsidR="004530CC" w:rsidRPr="009110BC">
        <w:rPr>
          <w:rFonts w:ascii="Times New Roman" w:hAnsi="Times New Roman" w:cs="Times New Roman"/>
          <w:lang w:eastAsia="zh-CN"/>
        </w:rPr>
        <w:t>of the model. Results has been demonstrated that our formulation of the PSO model is effective in solve the optimization problem of agricultural afforestation and it is also sensitive with the change of objective settings.</w:t>
      </w:r>
    </w:p>
    <w:p w14:paraId="7508514A" w14:textId="7956E4A3" w:rsidR="00001077" w:rsidRPr="009110BC" w:rsidRDefault="004530CC" w:rsidP="0064645C">
      <w:pPr>
        <w:tabs>
          <w:tab w:val="left" w:pos="2181"/>
        </w:tabs>
        <w:rPr>
          <w:rFonts w:ascii="Times New Roman" w:hAnsi="Times New Roman" w:cs="Times New Roman"/>
          <w:lang w:eastAsia="zh-CN"/>
        </w:rPr>
      </w:pPr>
      <w:r w:rsidRPr="009110BC">
        <w:rPr>
          <w:rFonts w:ascii="Times New Roman" w:hAnsi="Times New Roman" w:cs="Times New Roman"/>
          <w:lang w:eastAsia="zh-CN"/>
        </w:rPr>
        <w:t xml:space="preserve">The treatment of food security objective in this research is also different with tradition approaches wherein the technical of weights setting are commonly used to represent the importance heterogeneity of different objectives. The hard restriction of maximum food decrease rate is used in this research to represent the importance of food security. This treatment can not only reduce the </w:t>
      </w:r>
      <w:r w:rsidR="004E7640" w:rsidRPr="009110BC">
        <w:rPr>
          <w:rFonts w:ascii="Times New Roman" w:hAnsi="Times New Roman" w:cs="Times New Roman"/>
          <w:lang w:eastAsia="zh-CN"/>
        </w:rPr>
        <w:t xml:space="preserve">technic </w:t>
      </w:r>
      <w:r w:rsidRPr="009110BC">
        <w:rPr>
          <w:rFonts w:ascii="Times New Roman" w:hAnsi="Times New Roman" w:cs="Times New Roman"/>
          <w:lang w:eastAsia="zh-CN"/>
        </w:rPr>
        <w:t xml:space="preserve">uncertainty of </w:t>
      </w:r>
      <w:r w:rsidR="00D80E77" w:rsidRPr="009110BC">
        <w:rPr>
          <w:rFonts w:ascii="Times New Roman" w:hAnsi="Times New Roman" w:cs="Times New Roman"/>
          <w:lang w:eastAsia="zh-CN"/>
        </w:rPr>
        <w:t xml:space="preserve">weight setting, but also provide more practical results to guide land use planning at regional scale. The food security objective or the demand of food productivity is always a hard restriction in real world which is directly determined by the population, consumption, technology, and trading. The pursuit of carbon sequestration should be built on the basis of the restriction of food security. </w:t>
      </w:r>
      <w:r w:rsidR="00001077" w:rsidRPr="009110BC">
        <w:rPr>
          <w:rFonts w:ascii="Times New Roman" w:hAnsi="Times New Roman" w:cs="Times New Roman"/>
          <w:lang w:eastAsia="zh-CN"/>
        </w:rPr>
        <w:t>The treatment of food decrease rate as a hard restriction instead a weighted objective can represent the difference of food security and other objectives in the real world.</w:t>
      </w:r>
    </w:p>
    <w:p w14:paraId="61D036DC" w14:textId="49A8D969" w:rsidR="009E1725" w:rsidRPr="009110BC" w:rsidRDefault="00001077" w:rsidP="009E1725">
      <w:pPr>
        <w:tabs>
          <w:tab w:val="left" w:pos="2181"/>
        </w:tabs>
        <w:rPr>
          <w:rFonts w:ascii="Times New Roman" w:hAnsi="Times New Roman" w:cs="Times New Roman"/>
          <w:lang w:eastAsia="zh-CN"/>
        </w:rPr>
      </w:pPr>
      <w:r w:rsidRPr="009110BC">
        <w:rPr>
          <w:rFonts w:ascii="Times New Roman" w:hAnsi="Times New Roman" w:cs="Times New Roman"/>
          <w:lang w:eastAsia="zh-CN"/>
        </w:rPr>
        <w:t xml:space="preserve">The major limitation and uncertainties of this research come from the spatial estimation of food productivity and carbon sequestration potential. We estimated the spatial food productivity based on the GAEZ model and modified the </w:t>
      </w:r>
      <w:r w:rsidR="00A85D09" w:rsidRPr="009110BC">
        <w:rPr>
          <w:rFonts w:ascii="Times New Roman" w:hAnsi="Times New Roman" w:cs="Times New Roman"/>
          <w:lang w:eastAsia="zh-CN"/>
        </w:rPr>
        <w:t xml:space="preserve">food production capacity with land use maps and statistic data. This estimating shows acceptable accuracy caparison with the statistic results at regional scale (Figure 3). However, the performance of this estimation at grid scale is </w:t>
      </w:r>
      <w:r w:rsidR="00043D57" w:rsidRPr="009110BC">
        <w:rPr>
          <w:rFonts w:ascii="Times New Roman" w:hAnsi="Times New Roman" w:cs="Times New Roman"/>
          <w:lang w:eastAsia="zh-CN"/>
        </w:rPr>
        <w:t xml:space="preserve">still </w:t>
      </w:r>
      <w:r w:rsidR="00A85D09" w:rsidRPr="009110BC">
        <w:rPr>
          <w:rFonts w:ascii="Times New Roman" w:hAnsi="Times New Roman" w:cs="Times New Roman"/>
          <w:lang w:eastAsia="zh-CN"/>
        </w:rPr>
        <w:t>unclear</w:t>
      </w:r>
      <w:r w:rsidR="00043D57" w:rsidRPr="009110BC">
        <w:rPr>
          <w:rFonts w:ascii="Times New Roman" w:hAnsi="Times New Roman" w:cs="Times New Roman"/>
          <w:lang w:eastAsia="zh-CN"/>
        </w:rPr>
        <w:t xml:space="preserve">, which will increase the uncertainty of determining the afforestation area at grid scale. This limitation can be solved with the formed data collection of food productivity at local scale and the high-resolution interpretation of cultivation pattern distribution maps. The estimation uncertainty of carbon sequestration potential </w:t>
      </w:r>
      <w:r w:rsidR="009110BC" w:rsidRPr="009110BC">
        <w:rPr>
          <w:rFonts w:ascii="Times New Roman" w:hAnsi="Times New Roman" w:cs="Times New Roman"/>
          <w:lang w:eastAsia="zh-CN"/>
        </w:rPr>
        <w:t>comes from both the data uncertainty and</w:t>
      </w:r>
      <w:r w:rsidR="00043D57" w:rsidRPr="009110BC">
        <w:rPr>
          <w:rFonts w:ascii="Times New Roman" w:hAnsi="Times New Roman" w:cs="Times New Roman"/>
          <w:lang w:eastAsia="zh-CN"/>
        </w:rPr>
        <w:t xml:space="preserve"> the </w:t>
      </w:r>
      <w:r w:rsidR="003B59D4" w:rsidRPr="009110BC">
        <w:rPr>
          <w:rFonts w:ascii="Times New Roman" w:hAnsi="Times New Roman" w:cs="Times New Roman"/>
          <w:lang w:eastAsia="zh-CN"/>
        </w:rPr>
        <w:t>approach</w:t>
      </w:r>
      <w:r w:rsidR="009110BC" w:rsidRPr="009110BC">
        <w:rPr>
          <w:rFonts w:ascii="Times New Roman" w:hAnsi="Times New Roman" w:cs="Times New Roman"/>
          <w:lang w:eastAsia="zh-CN"/>
        </w:rPr>
        <w:t xml:space="preserve"> uncertainty</w:t>
      </w:r>
      <w:r w:rsidR="003B59D4" w:rsidRPr="009110BC">
        <w:rPr>
          <w:rFonts w:ascii="Times New Roman" w:hAnsi="Times New Roman" w:cs="Times New Roman"/>
          <w:lang w:eastAsia="zh-CN"/>
        </w:rPr>
        <w:t xml:space="preserve">. Although the mechanism of carbon sequestration of soil and plant has achieved significant success in the </w:t>
      </w:r>
      <w:r w:rsidR="00732F3D" w:rsidRPr="009110BC">
        <w:rPr>
          <w:rFonts w:ascii="Times New Roman" w:hAnsi="Times New Roman" w:cs="Times New Roman"/>
          <w:lang w:eastAsia="zh-CN"/>
        </w:rPr>
        <w:t xml:space="preserve">early year in this century </w:t>
      </w:r>
      <w:r w:rsidR="00732F3D" w:rsidRPr="009110BC">
        <w:rPr>
          <w:rFonts w:ascii="Times New Roman" w:hAnsi="Times New Roman" w:cs="Times New Roman"/>
          <w:lang w:eastAsia="zh-CN"/>
        </w:rPr>
        <w:fldChar w:fldCharType="begin"/>
      </w:r>
      <w:r w:rsidR="00732F3D" w:rsidRPr="009110BC">
        <w:rPr>
          <w:rFonts w:ascii="Times New Roman" w:hAnsi="Times New Roman" w:cs="Times New Roman"/>
          <w:lang w:eastAsia="zh-CN"/>
        </w:rPr>
        <w:instrText xml:space="preserve"> ADDIN ZOTERO_ITEM CSL_CITATION {"citationID":"a1dmjrllnv5","properties":{"formattedCitation":"(Belyea and Malmer, 2004; Blanco-Canqui and Lal, 2004; Ramachandran Nair et al., 2009)","plainCitation":"(Belyea and Malmer, 2004; Blanco-Canqui and Lal, 2004; Ramachandran Nair et al., 2009)"},"citationItems":[{"id":324,"uris":["http://zotero.org/users/local/n3RgMt1k/items/369DSCYB"],"uri":["http://zotero.org/users/local/n3RgMt1k/items/369DSCYB"],"itemData":{"id":324,"type":"article-journal","title":"Carbon sequestration in peatland: patterns and mechanisms of response to climate change","container-title":"Global Change Biology","page":"1043–1052","volume":"10","issue":"7","source":"Google Scholar","shortTitle":"Carbon sequestration in peatland","author":[{"family":"Belyea","given":"Lisa R."},{"family":"Malmer","given":"Nils"}],"issued":{"date-parts":[["2004"]]}}},{"id":325,"uris":["http://zotero.org/users/local/n3RgMt1k/items/9A9CAFVY"],"uri":["http://zotero.org/users/local/n3RgMt1k/items/9A9CAFVY"],"itemData":{"id":325,"type":"article-journal","title":"Mechanisms of carbon sequestration in soil aggregates","container-title":"Critical reviews in plant sciences","page":"481–504","volume":"23","issue":"6","source":"Google Scholar","author":[{"family":"Blanco-Canqui","given":"Humberto"},{"family":"Lal","given":"Rattan"}],"issued":{"date-parts":[["2004"]]}}},{"id":326,"uris":["http://zotero.org/users/local/n3RgMt1k/items/RJ6GGPTR"],"uri":["http://zotero.org/users/local/n3RgMt1k/items/RJ6GGPTR"],"itemData":{"id":326,"type":"article-journal","title":"Agroforestry as a strategy for carbon sequestration","container-title":"Journal of plant nutrition and soil science","page":"10–23","volume":"172","issue":"1","source":"Google Scholar","author":[{"family":"Ramachandran Nair","given":"P. K."},{"family":"Mohan Kumar","given":"B."},{"family":"Nair","given":"Vimala D."}],"issued":{"date-parts":[["2009"]]}}}],"schema":"https://github.com/citation-style-language/schema/raw/master/csl-citation.json"} </w:instrText>
      </w:r>
      <w:r w:rsidR="00732F3D" w:rsidRPr="009110BC">
        <w:rPr>
          <w:rFonts w:ascii="Times New Roman" w:hAnsi="Times New Roman" w:cs="Times New Roman"/>
          <w:lang w:eastAsia="zh-CN"/>
        </w:rPr>
        <w:fldChar w:fldCharType="separate"/>
      </w:r>
      <w:r w:rsidR="00732F3D" w:rsidRPr="009110BC">
        <w:rPr>
          <w:rFonts w:ascii="Times New Roman" w:hAnsi="Times New Roman" w:cs="Times New Roman"/>
          <w:noProof/>
          <w:lang w:eastAsia="zh-CN"/>
        </w:rPr>
        <w:t>(Belyea and Malmer, 2004; Blanco-Canqui and Lal, 2004; Ramachandran Nair et al., 2009)</w:t>
      </w:r>
      <w:r w:rsidR="00732F3D" w:rsidRPr="009110BC">
        <w:rPr>
          <w:rFonts w:ascii="Times New Roman" w:hAnsi="Times New Roman" w:cs="Times New Roman"/>
          <w:lang w:eastAsia="zh-CN"/>
        </w:rPr>
        <w:fldChar w:fldCharType="end"/>
      </w:r>
      <w:r w:rsidR="003B59D4" w:rsidRPr="009110BC">
        <w:rPr>
          <w:rFonts w:ascii="Times New Roman" w:hAnsi="Times New Roman" w:cs="Times New Roman"/>
          <w:lang w:eastAsia="zh-CN"/>
        </w:rPr>
        <w:t xml:space="preserve">. Estimating the carbon sequestration potential at regional/global </w:t>
      </w:r>
      <w:r w:rsidR="003B59D4" w:rsidRPr="009110BC">
        <w:rPr>
          <w:rFonts w:ascii="Times New Roman" w:hAnsi="Times New Roman" w:cs="Times New Roman"/>
          <w:lang w:eastAsia="zh-CN"/>
        </w:rPr>
        <w:lastRenderedPageBreak/>
        <w:t xml:space="preserve">scale is still challenging and un-uniform with different studies </w:t>
      </w:r>
      <w:r w:rsidR="009110BC" w:rsidRPr="009110BC">
        <w:rPr>
          <w:rFonts w:ascii="Times New Roman" w:hAnsi="Times New Roman" w:cs="Times New Roman"/>
          <w:lang w:eastAsia="zh-CN"/>
        </w:rPr>
        <w:t xml:space="preserve">due to the lack of uniform </w:t>
      </w:r>
      <w:r w:rsidR="00E848D4" w:rsidRPr="009110BC">
        <w:rPr>
          <w:rFonts w:ascii="Times New Roman" w:hAnsi="Times New Roman" w:cs="Times New Roman"/>
          <w:lang w:eastAsia="zh-CN"/>
        </w:rPr>
        <w:t xml:space="preserve">data collection and </w:t>
      </w:r>
      <w:r w:rsidR="009110BC" w:rsidRPr="009110BC">
        <w:rPr>
          <w:rFonts w:ascii="Times New Roman" w:hAnsi="Times New Roman" w:cs="Times New Roman"/>
          <w:lang w:eastAsia="zh-CN"/>
        </w:rPr>
        <w:t xml:space="preserve">the parameter setting of </w:t>
      </w:r>
      <w:r w:rsidR="00E848D4" w:rsidRPr="009110BC">
        <w:rPr>
          <w:rFonts w:ascii="Times New Roman" w:hAnsi="Times New Roman" w:cs="Times New Roman"/>
          <w:lang w:eastAsia="zh-CN"/>
        </w:rPr>
        <w:t xml:space="preserve">employed approaches </w:t>
      </w:r>
      <w:r w:rsidR="00075A0C" w:rsidRPr="009110BC">
        <w:rPr>
          <w:rFonts w:ascii="Times New Roman" w:hAnsi="Times New Roman" w:cs="Times New Roman"/>
          <w:lang w:eastAsia="zh-CN"/>
        </w:rPr>
        <w:fldChar w:fldCharType="begin"/>
      </w:r>
      <w:r w:rsidR="00075A0C" w:rsidRPr="009110BC">
        <w:rPr>
          <w:rFonts w:ascii="Times New Roman" w:hAnsi="Times New Roman" w:cs="Times New Roman"/>
          <w:lang w:eastAsia="zh-CN"/>
        </w:rPr>
        <w:instrText xml:space="preserve"> ADDIN ZOTERO_ITEM CSL_CITATION {"citationID":"aanb7rgldo","properties":{"formattedCitation":"(Falloon et al., 2002)","plainCitation":"(Falloon et al., 2002)"},"citationItems":[{"id":333,"uris":["http://zotero.org/users/local/n3RgMt1k/items/58UFCCYH"],"uri":["http://zotero.org/users/local/n3RgMt1k/items/58UFCCYH"],"itemData":{"id":333,"type":"article-journal","title":"Comparison of approaches for estimating carbon sequestration at the regional scale","container-title":"Soil Use and Management","page":"164–174","volume":"18","issue":"3","source":"Google Scholar","author":[{"family":"Falloon","given":"P."},{"family":"Smith","given":"Peter"},{"family":"Szabo","given":"J."},{"family":"Pasztor","given":"L."}],"issued":{"date-parts":[["2002"]]}}}],"schema":"https://github.com/citation-style-language/schema/raw/master/csl-citation.json"} </w:instrText>
      </w:r>
      <w:r w:rsidR="00075A0C" w:rsidRPr="009110BC">
        <w:rPr>
          <w:rFonts w:ascii="Times New Roman" w:hAnsi="Times New Roman" w:cs="Times New Roman"/>
          <w:lang w:eastAsia="zh-CN"/>
        </w:rPr>
        <w:fldChar w:fldCharType="separate"/>
      </w:r>
      <w:r w:rsidR="00075A0C" w:rsidRPr="009110BC">
        <w:rPr>
          <w:rFonts w:ascii="Times New Roman" w:hAnsi="Times New Roman" w:cs="Times New Roman"/>
          <w:noProof/>
          <w:lang w:eastAsia="zh-CN"/>
        </w:rPr>
        <w:t>(Falloon et al., 2002)</w:t>
      </w:r>
      <w:r w:rsidR="00075A0C" w:rsidRPr="009110BC">
        <w:rPr>
          <w:rFonts w:ascii="Times New Roman" w:hAnsi="Times New Roman" w:cs="Times New Roman"/>
          <w:lang w:eastAsia="zh-CN"/>
        </w:rPr>
        <w:fldChar w:fldCharType="end"/>
      </w:r>
      <w:r w:rsidR="003B59D4" w:rsidRPr="009110BC">
        <w:rPr>
          <w:rFonts w:ascii="Times New Roman" w:hAnsi="Times New Roman" w:cs="Times New Roman"/>
          <w:lang w:eastAsia="zh-CN"/>
        </w:rPr>
        <w:t>. In this research, we employed dynamic statistic models to estimate the carbon sequestration potential of soil plant based on the spatial heterogeneity of temperature, precipitation, height, soil properties</w:t>
      </w:r>
      <w:r w:rsidR="00E848D4" w:rsidRPr="009110BC">
        <w:rPr>
          <w:rFonts w:ascii="Times New Roman" w:hAnsi="Times New Roman" w:cs="Times New Roman"/>
          <w:lang w:eastAsia="zh-CN"/>
        </w:rPr>
        <w:t>, etc. The advantage of using the statistic model is that the spatial heterogeneity of carbon sequestration potential at regional scale can be estimate</w:t>
      </w:r>
      <w:r w:rsidR="009110BC" w:rsidRPr="009110BC">
        <w:rPr>
          <w:rFonts w:ascii="Times New Roman" w:hAnsi="Times New Roman" w:cs="Times New Roman"/>
          <w:lang w:eastAsia="zh-CN"/>
        </w:rPr>
        <w:t>d with easy-collected data and</w:t>
      </w:r>
      <w:r w:rsidR="00E848D4" w:rsidRPr="009110BC">
        <w:rPr>
          <w:rFonts w:ascii="Times New Roman" w:hAnsi="Times New Roman" w:cs="Times New Roman"/>
          <w:lang w:eastAsia="zh-CN"/>
        </w:rPr>
        <w:t xml:space="preserve"> few </w:t>
      </w:r>
      <w:r w:rsidR="009110BC" w:rsidRPr="009110BC">
        <w:rPr>
          <w:rFonts w:ascii="Times New Roman" w:hAnsi="Times New Roman" w:cs="Times New Roman"/>
          <w:lang w:eastAsia="zh-CN"/>
        </w:rPr>
        <w:t xml:space="preserve">setting of </w:t>
      </w:r>
      <w:r w:rsidR="00E848D4" w:rsidRPr="009110BC">
        <w:rPr>
          <w:rFonts w:ascii="Times New Roman" w:hAnsi="Times New Roman" w:cs="Times New Roman"/>
          <w:lang w:eastAsia="zh-CN"/>
        </w:rPr>
        <w:t>parameters</w:t>
      </w:r>
      <w:r w:rsidR="009110BC" w:rsidRPr="009110BC">
        <w:rPr>
          <w:rFonts w:ascii="Times New Roman" w:hAnsi="Times New Roman" w:cs="Times New Roman"/>
          <w:lang w:eastAsia="zh-CN"/>
        </w:rPr>
        <w:t>. However, it will also lead to</w:t>
      </w:r>
      <w:r w:rsidR="00E848D4" w:rsidRPr="009110BC">
        <w:rPr>
          <w:rFonts w:ascii="Times New Roman" w:hAnsi="Times New Roman" w:cs="Times New Roman"/>
          <w:lang w:eastAsia="zh-CN"/>
        </w:rPr>
        <w:t xml:space="preserve"> high uncertainty for the estimating results. More mechanism model, such as the DNDC model to estimate the carbon sequestration of soil and the </w:t>
      </w:r>
      <w:r w:rsidR="009E1725" w:rsidRPr="009110BC">
        <w:rPr>
          <w:rFonts w:ascii="Times New Roman" w:hAnsi="Times New Roman" w:cs="Times New Roman"/>
          <w:lang w:eastAsia="zh-CN"/>
        </w:rPr>
        <w:t xml:space="preserve">CO2FIX model </w:t>
      </w:r>
      <w:r w:rsidR="009E1725" w:rsidRPr="009110BC">
        <w:rPr>
          <w:rFonts w:ascii="Times New Roman" w:hAnsi="Times New Roman" w:cs="Times New Roman"/>
          <w:lang w:eastAsia="zh-CN"/>
        </w:rPr>
        <w:fldChar w:fldCharType="begin"/>
      </w:r>
      <w:r w:rsidR="009E1725" w:rsidRPr="009110BC">
        <w:rPr>
          <w:rFonts w:ascii="Times New Roman" w:hAnsi="Times New Roman" w:cs="Times New Roman"/>
          <w:lang w:eastAsia="zh-CN"/>
        </w:rPr>
        <w:instrText xml:space="preserve"> ADDIN ZOTERO_ITEM CSL_CITATION {"citationID":"ald44gq0og","properties":{"formattedCitation":"(Schelhaas et al., 2004)","plainCitation":"(Schelhaas et al., 2004)"},"citationItems":[{"id":260,"uris":["http://zotero.org/users/local/n3RgMt1k/items/SKQY9ERJ"],"uri":["http://zotero.org/users/local/n3RgMt1k/items/SKQY9ERJ"],"itemData":{"id":260,"type":"book","title":"CO2FIX V 3.1 – A modelling framework for quantifying carbon sequestration in forest ecosystems","publisher":"ALTERRA, Wageningen, Netherlands","source":"www.cifor.org","abstract":"This report describes the conceptual approach of the CO2FIX V 3.1 model, as well as its implementation and numerous examples. This stand level simulation model is a tool which quantifies the C stocks and fluxes in the forest biomass, the soil organic matter and the wood products chain. Included are","URL":"https://www.cifor.org/library/1750/co2fix-v-3-1-a-modelling-framework-for-quantifying-carbon-sequestration-in-forest-ecosystems/","language":"english","author":[{"family":"Schelhaas","given":"M. J."},{"family":"Esch","given":"P. W.","non-dropping-particle":"van"},{"family":"Groen","given":"T. A."},{"family":"Jong","given":"B. H. J.","non-dropping-particle":"de"},{"family":"Kanninen","given":"M."},{"family":"Liski","given":"J."},{"family":"Masera","given":"O."},{"family":"Mohren","given":"G. M. J."},{"family":"Nabuurs","given":"G. J."},{"family":"Palosuo","given":"T."},{"family":"Pedroni","given":"L."},{"family":"Vallejo","given":"A."},{"family":"Vilen","given":"T."}],"issued":{"date-parts":[["2004"]]},"accessed":{"date-parts":[["2018",1,31]]}}}],"schema":"https://github.com/citation-style-language/schema/raw/master/csl-citation.json"} </w:instrText>
      </w:r>
      <w:r w:rsidR="009E1725" w:rsidRPr="009110BC">
        <w:rPr>
          <w:rFonts w:ascii="Times New Roman" w:hAnsi="Times New Roman" w:cs="Times New Roman"/>
          <w:lang w:eastAsia="zh-CN"/>
        </w:rPr>
        <w:fldChar w:fldCharType="separate"/>
      </w:r>
      <w:r w:rsidR="009E1725" w:rsidRPr="009110BC">
        <w:rPr>
          <w:rFonts w:ascii="Times New Roman" w:hAnsi="Times New Roman" w:cs="Times New Roman"/>
          <w:noProof/>
          <w:lang w:eastAsia="zh-CN"/>
        </w:rPr>
        <w:t>(Schelhaas et al., 2004)</w:t>
      </w:r>
      <w:r w:rsidR="009E1725" w:rsidRPr="009110BC">
        <w:rPr>
          <w:rFonts w:ascii="Times New Roman" w:hAnsi="Times New Roman" w:cs="Times New Roman"/>
          <w:lang w:eastAsia="zh-CN"/>
        </w:rPr>
        <w:fldChar w:fldCharType="end"/>
      </w:r>
      <w:r w:rsidR="00E848D4" w:rsidRPr="009110BC">
        <w:rPr>
          <w:rFonts w:ascii="Times New Roman" w:hAnsi="Times New Roman" w:cs="Times New Roman"/>
          <w:lang w:eastAsia="zh-CN"/>
        </w:rPr>
        <w:t xml:space="preserve"> to estimate the carbon sequestration of plant</w:t>
      </w:r>
      <w:r w:rsidR="009110BC" w:rsidRPr="009110BC">
        <w:rPr>
          <w:rFonts w:ascii="Times New Roman" w:hAnsi="Times New Roman" w:cs="Times New Roman"/>
          <w:lang w:eastAsia="zh-CN"/>
        </w:rPr>
        <w:t>, should be uemployed</w:t>
      </w:r>
      <w:r w:rsidR="00E848D4" w:rsidRPr="009110BC">
        <w:rPr>
          <w:rFonts w:ascii="Times New Roman" w:hAnsi="Times New Roman" w:cs="Times New Roman"/>
          <w:lang w:eastAsia="zh-CN"/>
        </w:rPr>
        <w:t xml:space="preserve"> in future studies to improve the estimation accuracy of this research. </w:t>
      </w:r>
    </w:p>
    <w:p w14:paraId="79496F81" w14:textId="2956BDA8" w:rsidR="0075444C" w:rsidRPr="009110BC" w:rsidRDefault="00E848D4" w:rsidP="00875E65">
      <w:pPr>
        <w:tabs>
          <w:tab w:val="left" w:pos="2181"/>
        </w:tabs>
        <w:rPr>
          <w:rFonts w:ascii="Times New Roman" w:hAnsi="Times New Roman" w:cs="Times New Roman"/>
          <w:lang w:eastAsia="zh-CN"/>
        </w:rPr>
      </w:pPr>
      <w:r w:rsidRPr="009110BC">
        <w:rPr>
          <w:rFonts w:ascii="Times New Roman" w:hAnsi="Times New Roman" w:cs="Times New Roman"/>
          <w:lang w:eastAsia="zh-CN"/>
        </w:rPr>
        <w:t xml:space="preserve">Despite the afforestation of agricultural land, the afforestation of built-up land should also be taken into consideration in future studies. The reconstruction of built-up land distribution can not only contribute to the urbanization process, but also </w:t>
      </w:r>
      <w:r w:rsidR="00450452" w:rsidRPr="009110BC">
        <w:rPr>
          <w:rFonts w:ascii="Times New Roman" w:hAnsi="Times New Roman" w:cs="Times New Roman"/>
          <w:lang w:eastAsia="zh-CN"/>
        </w:rPr>
        <w:t xml:space="preserve">provide an opportunity to restore/improve the ecological function of territorial system. </w:t>
      </w:r>
      <w:r w:rsidR="009110BC" w:rsidRPr="009110BC">
        <w:rPr>
          <w:rFonts w:ascii="Times New Roman" w:hAnsi="Times New Roman" w:cs="Times New Roman"/>
          <w:lang w:eastAsia="zh-CN"/>
        </w:rPr>
        <w:t>For example, in China, while t</w:t>
      </w:r>
      <w:r w:rsidR="00450452" w:rsidRPr="009110BC">
        <w:rPr>
          <w:rFonts w:ascii="Times New Roman" w:hAnsi="Times New Roman" w:cs="Times New Roman"/>
          <w:lang w:eastAsia="zh-CN"/>
        </w:rPr>
        <w:t>he primary objective of bui</w:t>
      </w:r>
      <w:r w:rsidR="009110BC" w:rsidRPr="009110BC">
        <w:rPr>
          <w:rFonts w:ascii="Times New Roman" w:hAnsi="Times New Roman" w:cs="Times New Roman"/>
          <w:lang w:eastAsia="zh-CN"/>
        </w:rPr>
        <w:t xml:space="preserve">lt-up land reclamation </w:t>
      </w:r>
      <w:r w:rsidR="00450452" w:rsidRPr="009110BC">
        <w:rPr>
          <w:rFonts w:ascii="Times New Roman" w:hAnsi="Times New Roman" w:cs="Times New Roman"/>
          <w:lang w:eastAsia="zh-CN"/>
        </w:rPr>
        <w:t>in the early years of this century is to increase the farmland area an</w:t>
      </w:r>
      <w:r w:rsidR="009110BC" w:rsidRPr="009110BC">
        <w:rPr>
          <w:rFonts w:ascii="Times New Roman" w:hAnsi="Times New Roman" w:cs="Times New Roman"/>
          <w:lang w:eastAsia="zh-CN"/>
        </w:rPr>
        <w:t>d improve the food productivity,</w:t>
      </w:r>
      <w:r w:rsidR="00450452" w:rsidRPr="009110BC">
        <w:rPr>
          <w:rFonts w:ascii="Times New Roman" w:hAnsi="Times New Roman" w:cs="Times New Roman"/>
          <w:lang w:eastAsia="zh-CN"/>
        </w:rPr>
        <w:t xml:space="preserve"> </w:t>
      </w:r>
      <w:r w:rsidR="009110BC" w:rsidRPr="009110BC">
        <w:rPr>
          <w:rFonts w:ascii="Times New Roman" w:hAnsi="Times New Roman" w:cs="Times New Roman"/>
          <w:lang w:eastAsia="zh-CN"/>
        </w:rPr>
        <w:t>t</w:t>
      </w:r>
      <w:r w:rsidR="00450452" w:rsidRPr="009110BC">
        <w:rPr>
          <w:rFonts w:ascii="Times New Roman" w:hAnsi="Times New Roman" w:cs="Times New Roman"/>
          <w:lang w:eastAsia="zh-CN"/>
        </w:rPr>
        <w:t>his objective has changed</w:t>
      </w:r>
      <w:r w:rsidR="009110BC" w:rsidRPr="009110BC">
        <w:rPr>
          <w:rFonts w:ascii="Times New Roman" w:hAnsi="Times New Roman" w:cs="Times New Roman"/>
          <w:lang w:eastAsia="zh-CN"/>
        </w:rPr>
        <w:t xml:space="preserve"> nowadays</w:t>
      </w:r>
      <w:r w:rsidR="00450452" w:rsidRPr="009110BC">
        <w:rPr>
          <w:rFonts w:ascii="Times New Roman" w:hAnsi="Times New Roman" w:cs="Times New Roman"/>
          <w:lang w:eastAsia="zh-CN"/>
        </w:rPr>
        <w:t xml:space="preserve">, more and more derelict buildings were </w:t>
      </w:r>
      <w:r w:rsidR="009110BC" w:rsidRPr="009110BC">
        <w:rPr>
          <w:rFonts w:ascii="Times New Roman" w:hAnsi="Times New Roman" w:cs="Times New Roman"/>
          <w:lang w:eastAsia="zh-CN"/>
        </w:rPr>
        <w:t xml:space="preserve">primarily </w:t>
      </w:r>
      <w:r w:rsidR="00450452" w:rsidRPr="009110BC">
        <w:rPr>
          <w:rFonts w:ascii="Times New Roman" w:hAnsi="Times New Roman" w:cs="Times New Roman"/>
          <w:lang w:eastAsia="zh-CN"/>
        </w:rPr>
        <w:t>afforested to forest land instead of agricultural land to increase the carbon holding capacity and improve the ecosystem function</w:t>
      </w:r>
      <w:r w:rsidR="009110BC" w:rsidRPr="009110BC">
        <w:rPr>
          <w:rFonts w:ascii="Times New Roman" w:hAnsi="Times New Roman" w:cs="Times New Roman"/>
          <w:lang w:eastAsia="zh-CN"/>
        </w:rPr>
        <w:t>s</w:t>
      </w:r>
      <w:r w:rsidR="00450452" w:rsidRPr="009110BC">
        <w:rPr>
          <w:rFonts w:ascii="Times New Roman" w:hAnsi="Times New Roman" w:cs="Times New Roman"/>
          <w:lang w:eastAsia="zh-CN"/>
        </w:rPr>
        <w:t xml:space="preserve">. The reclamation of built-up land </w:t>
      </w:r>
      <w:r w:rsidR="0075444C" w:rsidRPr="009110BC">
        <w:rPr>
          <w:rFonts w:ascii="Times New Roman" w:hAnsi="Times New Roman" w:cs="Times New Roman"/>
          <w:lang w:eastAsia="zh-CN"/>
        </w:rPr>
        <w:t xml:space="preserve">is also become a multi-objective and spatial heterogeneity problem. It is also </w:t>
      </w:r>
      <w:r w:rsidR="009110BC" w:rsidRPr="009110BC">
        <w:rPr>
          <w:rFonts w:ascii="Times New Roman" w:hAnsi="Times New Roman" w:cs="Times New Roman"/>
          <w:lang w:eastAsia="zh-CN"/>
        </w:rPr>
        <w:t>expected</w:t>
      </w:r>
      <w:r w:rsidR="0075444C" w:rsidRPr="009110BC">
        <w:rPr>
          <w:rFonts w:ascii="Times New Roman" w:hAnsi="Times New Roman" w:cs="Times New Roman"/>
          <w:lang w:eastAsia="zh-CN"/>
        </w:rPr>
        <w:t xml:space="preserve"> to address this problem with the implication of similar artificial intelligence method.</w:t>
      </w:r>
    </w:p>
    <w:p w14:paraId="65CEE360" w14:textId="66EBFB6C" w:rsidR="00E459E1" w:rsidRPr="009110BC" w:rsidRDefault="0075444C" w:rsidP="00D54DE8">
      <w:pPr>
        <w:tabs>
          <w:tab w:val="left" w:pos="2181"/>
        </w:tabs>
        <w:rPr>
          <w:rFonts w:ascii="Times New Roman" w:hAnsi="Times New Roman" w:cs="Times New Roman"/>
          <w:lang w:eastAsia="zh-CN"/>
        </w:rPr>
      </w:pPr>
      <w:r w:rsidRPr="009110BC">
        <w:rPr>
          <w:rFonts w:ascii="Times New Roman" w:hAnsi="Times New Roman" w:cs="Times New Roman"/>
          <w:lang w:eastAsia="zh-CN"/>
        </w:rPr>
        <w:t>The successful implication of PSO in this research and other related studies</w:t>
      </w:r>
      <w:r w:rsidR="008948E8" w:rsidRPr="009110BC">
        <w:rPr>
          <w:rFonts w:ascii="Times New Roman" w:hAnsi="Times New Roman" w:cs="Times New Roman"/>
          <w:lang w:eastAsia="zh-CN"/>
        </w:rPr>
        <w:t xml:space="preserve"> </w:t>
      </w:r>
      <w:r w:rsidR="008948E8" w:rsidRPr="009110BC">
        <w:rPr>
          <w:rFonts w:ascii="Times New Roman" w:hAnsi="Times New Roman" w:cs="Times New Roman"/>
          <w:lang w:eastAsia="zh-CN"/>
        </w:rPr>
        <w:fldChar w:fldCharType="begin"/>
      </w:r>
      <w:r w:rsidR="008948E8" w:rsidRPr="009110BC">
        <w:rPr>
          <w:rFonts w:ascii="Times New Roman" w:hAnsi="Times New Roman" w:cs="Times New Roman"/>
          <w:lang w:eastAsia="zh-CN"/>
        </w:rPr>
        <w:instrText xml:space="preserve"> ADDIN ZOTERO_ITEM CSL_CITATION {"citationID":"a1o6il46p1p","properties":{"formattedCitation":"(Liu et al., 2013; Yaolin Liu et al., 2012)","plainCitation":"(Liu et al., 2013; Yaolin Liu et al., 2012)"},"citationItems":[{"id":55,"uris":["http://zotero.org/users/local/n3RgMt1k/items/4C2MU958"],"uri":["http://zotero.org/users/local/n3RgMt1k/items/4C2MU958"],"itemData":{"id":55,"type":"article-journal","title":"Combining system dynamics and hybrid particle swarm optimization for land use allocation","container-title":"Ecological Modelling","page":"11-24","volume":"257","issue":"Supplement C","source":"ScienceDirect","abstract":"Urban land use spatial allocation is crucial to lots of countries that are usually under severe environmental and demographic pressures, because it can be used to alleviate some land use problems. A number of models have been proposed for the optimal allocation of land use. However, most of these models only address the suitability of individual land use types and spatial competition between different land uses at micro-scales, but ignore macro-level socio-economic variables and driving forces. This article proposes a novel model (SDHPSO-LA) that integrates system dynamics (SD) and hybrid particle swarm optimization (HPSO) for solving land use allocation problems in a large area. The SD module is used to project land use demands influenced by economy, technology, population, policy, and their interactions at macro-scales. Furthermore, particle swarm optimization (PSO) is modified by incorporating genetic operators to allocate land use in discrete geographic space. The SDHPSO-LA model was then applied to a case study in Panyu, Guangdong, China. The experiments demonstrated the proposed model had the ability to reflect the complex behavior of land use system at different scales, and can be used to generate alternative land use patterns based on various scenarios.","URL":"http://www.sciencedirect.com/science/article/pii/S0304380013001300","DOI":"10.1016/j.ecolmodel.2013.02.027","ISSN":"0304-3800","journalAbbreviation":"Ecological Modelling","author":[{"family":"Liu","given":"Xiaoping"},{"family":"Ou","given":"Jinpei"},{"family":"Li","given":"Xia"},{"family":"Ai","given":"Bin"}],"issued":{"date-parts":[["2013",5,24]]},"accessed":{"date-parts":[["2018",1,8]]}}},{"id":46,"uris":["http://zotero.org/users/local/n3RgMt1k/items/GQQ43DY7"],"uri":["http://zotero.org/users/local/n3RgMt1k/items/GQQ43DY7"],"itemData":{"id":46,"type":"article-journal","title":"Land Use Zoning at the County Level Based on a Multi-Objective Particle Swarm Optimization Algorithm: A Case Study from Yicheng, China","container-title":"International Journal of Environmental Research and Public Health","page":"2801-2826","volume":"9","issue":"8","source":"www.mdpi.com","abstract":"Comprehensive land-use planning (CLUP) at the county level in China must include land-use zoning. This is specifically stipulated by the China Land Management Law and aims to achieve strict control on the usages of land. The land-use zoning problem is treated as a multi-objective optimization problem (MOOP) in this article, which is different from the traditional treatment. A particle swarm optimization (PSO) based model is applied to the problem and is developed to maximize the attribute differences between land-use zones, the spatial compactness, the degree of spatial harmony and the ecological benefits of the land-use zones. This is subject to some constraints such as: the quantity limitations for varying land-use zones, regulations assigning land units to a certain land-use zone, and the stipulation of a minimum parcel area in a land-use zoning map. In addition, a crossover and mutation operator from a genetic algorithm is adopted to avoid the prematurity of PSO. The results obtained for Yicheng, a county in central China, using different objective weighting schemes, are compared and suggest that: (1) the fundamental demand for attribute difference between land-use zones leads to a mass of fragmentary land-use zones; (2) the spatial pattern of land-use zones is remarkably optimized when a weight is given to the sub-objectives of spatial compactness and the degree of spatial harmony, simultaneously, with a reduction of attribute difference between land-use zones; (3) when a weight is given to the sub-objective of ecological benefits of the land-use zones, the ecological benefits get a slight increase also at the expense of a reduction in attribute difference between land-use zones; (4) the pursuit of spatial harmony or spatial compactness may have a negative effect on each other; (5) an increase in the ecological benefits may improve the spatial compactness and spatial harmony of the land-use zones; (6) adjusting the weights assigned to each sub-objective can generate a corresponding optimal solution, with a different quantity structure and spatial pattern to satisfy the preference of the different decision makers; (7) the model proposed in this paper is capable of handling the land-use zoning problem, and the crossover and mutation operator can improve the performance of the model, but, nevertheless, leads to increased time consumption.","URL":"http://www.mdpi.com/1660-4601/9/8/2801","DOI":"10.3390/ijerph9082801","shortTitle":"Land Use Zoning at the County Level Based on a Multi-Objective Particle Swarm Optimization Algorithm","language":"en","author":[{"family":"Liu","given":"Yaolin"},{"family":"Wang","given":"Hua"},{"family":"Ji","given":"Yingli"},{"family":"Liu","given":"Zhongqiu"},{"family":"Zhao","given":"Xiang"}],"issued":{"date-parts":[["2012",8,6]]},"accessed":{"date-parts":[["2017",12,20]]}}}],"schema":"https://github.com/citation-style-language/schema/raw/master/csl-citation.json"} </w:instrText>
      </w:r>
      <w:r w:rsidR="008948E8" w:rsidRPr="009110BC">
        <w:rPr>
          <w:rFonts w:ascii="Times New Roman" w:hAnsi="Times New Roman" w:cs="Times New Roman"/>
          <w:lang w:eastAsia="zh-CN"/>
        </w:rPr>
        <w:fldChar w:fldCharType="separate"/>
      </w:r>
      <w:r w:rsidR="008948E8" w:rsidRPr="009110BC">
        <w:rPr>
          <w:rFonts w:ascii="Times New Roman" w:hAnsi="Times New Roman" w:cs="Times New Roman"/>
          <w:noProof/>
          <w:lang w:eastAsia="zh-CN"/>
        </w:rPr>
        <w:t>(Liu et al., 2013; Yaolin Liu et al., 2012)</w:t>
      </w:r>
      <w:r w:rsidR="008948E8" w:rsidRPr="009110BC">
        <w:rPr>
          <w:rFonts w:ascii="Times New Roman" w:hAnsi="Times New Roman" w:cs="Times New Roman"/>
          <w:lang w:eastAsia="zh-CN"/>
        </w:rPr>
        <w:fldChar w:fldCharType="end"/>
      </w:r>
      <w:r w:rsidRPr="009110BC">
        <w:rPr>
          <w:rFonts w:ascii="Times New Roman" w:hAnsi="Times New Roman" w:cs="Times New Roman"/>
          <w:lang w:eastAsia="zh-CN"/>
        </w:rPr>
        <w:t xml:space="preserve">  also shows the </w:t>
      </w:r>
      <w:r w:rsidR="00D54DE8" w:rsidRPr="009110BC">
        <w:rPr>
          <w:rFonts w:ascii="Times New Roman" w:hAnsi="Times New Roman" w:cs="Times New Roman"/>
          <w:lang w:eastAsia="zh-CN"/>
        </w:rPr>
        <w:t xml:space="preserve">high potential of artificial intelligence </w:t>
      </w:r>
      <w:r w:rsidR="009110BC" w:rsidRPr="009110BC">
        <w:rPr>
          <w:rFonts w:ascii="Times New Roman" w:hAnsi="Times New Roman" w:cs="Times New Roman"/>
          <w:lang w:eastAsia="zh-CN"/>
        </w:rPr>
        <w:t xml:space="preserve">methods </w:t>
      </w:r>
      <w:r w:rsidR="00D54DE8" w:rsidRPr="009110BC">
        <w:rPr>
          <w:rFonts w:ascii="Times New Roman" w:hAnsi="Times New Roman" w:cs="Times New Roman"/>
          <w:lang w:eastAsia="zh-CN"/>
        </w:rPr>
        <w:t xml:space="preserve">in land use planning. Artificial intelligence, including </w:t>
      </w:r>
      <w:r w:rsidR="00D54DE8" w:rsidRPr="009110BC">
        <w:rPr>
          <w:rFonts w:ascii="Times New Roman" w:hAnsi="Times New Roman" w:cs="Times New Roman"/>
          <w:lang w:eastAsia="zh-CN"/>
        </w:rPr>
        <w:t>swarm intelligence</w:t>
      </w:r>
      <w:r w:rsidR="00D54DE8" w:rsidRPr="009110BC">
        <w:rPr>
          <w:rFonts w:ascii="Times New Roman" w:hAnsi="Times New Roman" w:cs="Times New Roman"/>
          <w:lang w:eastAsia="zh-CN"/>
        </w:rPr>
        <w:t xml:space="preserve">, artificial neural networks, fuzzy models, </w:t>
      </w:r>
      <w:r w:rsidR="00D54DE8" w:rsidRPr="009110BC">
        <w:rPr>
          <w:rFonts w:ascii="Times New Roman" w:hAnsi="Times New Roman" w:cs="Times New Roman"/>
          <w:lang w:eastAsia="zh-CN"/>
        </w:rPr>
        <w:t>cellular automata</w:t>
      </w:r>
      <w:r w:rsidR="00D54DE8" w:rsidRPr="009110BC">
        <w:rPr>
          <w:rFonts w:ascii="Times New Roman" w:hAnsi="Times New Roman" w:cs="Times New Roman"/>
          <w:lang w:eastAsia="zh-CN"/>
        </w:rPr>
        <w:t xml:space="preserve">, genetic algorithms, </w:t>
      </w:r>
      <w:r w:rsidR="00D54DE8" w:rsidRPr="009110BC">
        <w:rPr>
          <w:rFonts w:ascii="Times New Roman" w:hAnsi="Times New Roman" w:cs="Times New Roman"/>
          <w:lang w:eastAsia="zh-CN"/>
        </w:rPr>
        <w:t>hybrid systems</w:t>
      </w:r>
      <w:r w:rsidR="00D54DE8" w:rsidRPr="009110BC">
        <w:rPr>
          <w:rFonts w:ascii="Times New Roman" w:hAnsi="Times New Roman" w:cs="Times New Roman"/>
          <w:lang w:eastAsia="zh-CN"/>
        </w:rPr>
        <w:t xml:space="preserve">, reinforcement learning and deep learning </w:t>
      </w:r>
      <w:r w:rsidR="00D54DE8" w:rsidRPr="009110BC">
        <w:rPr>
          <w:rFonts w:ascii="Times New Roman" w:hAnsi="Times New Roman" w:cs="Times New Roman"/>
          <w:lang w:eastAsia="zh-CN"/>
        </w:rPr>
        <w:fldChar w:fldCharType="begin"/>
      </w:r>
      <w:r w:rsidR="00D54DE8" w:rsidRPr="009110BC">
        <w:rPr>
          <w:rFonts w:ascii="Times New Roman" w:hAnsi="Times New Roman" w:cs="Times New Roman"/>
          <w:lang w:eastAsia="zh-CN"/>
        </w:rPr>
        <w:instrText xml:space="preserve"> ADDIN ZOTERO_ITEM CSL_CITATION {"citationID":"a7g0oatmie","properties":{"formattedCitation":"(Chen et al., 2008)","plainCitation":"(Chen et al., 2008)"},"citationItems":[{"id":314,"uris":["http://zotero.org/users/local/n3RgMt1k/items/F4HF5CCD"],"uri":["http://zotero.org/users/local/n3RgMt1k/items/F4HF5CCD"],"itemData":{"id":314,"type":"article-journal","title":"Artificial Intelligence techniques: An introduction to their use for modelling environmental systems","container-title":"Mathematics and Computers in Simulation","collection-title":"Special Issue: Selected Papers of the MSSANZ/IMACS 16th Biennial Conference on Modelling and Simulation, Melbourne, Australia, 12-15 December 2005","page":"379-400","volume":"78","issue":"2","source":"ScienceDirect","abstract":"Knowledge-based or Artificial Intelligence techniques are used increasingly as alternatives to more classical techniques to model environmental systems. We review some of them and their environmental applicability, with examples and a reference list. The techniques covered are case-based reasoning, rule-based systems, artificial neural networks, fuzzy models, genetic algorithms, cellular automata, multi-agent systems, swarm intelligence, reinforcement learning and hybrid systems.","URL":"http://www.sciencedirect.com/science/article/pii/S0378475408000505","DOI":"10.1016/j.matcom.2008.01.028","ISSN":"0378-4754","shortTitle":"Artificial Intelligence techniques","journalAbbreviation":"Mathematics and Computers in Simulation","author":[{"family":"Chen","given":"Serena H."},{"family":"Jakeman","given":"Anthony J."},{"family":"Norton","given":"John P."}],"issued":{"date-parts":[["2008",7,1]]},"accessed":{"date-parts":[["2018",3,4]]}}}],"schema":"https://github.com/citation-style-language/schema/raw/master/csl-citation.json"} </w:instrText>
      </w:r>
      <w:r w:rsidR="00D54DE8" w:rsidRPr="009110BC">
        <w:rPr>
          <w:rFonts w:ascii="Times New Roman" w:hAnsi="Times New Roman" w:cs="Times New Roman"/>
          <w:lang w:eastAsia="zh-CN"/>
        </w:rPr>
        <w:fldChar w:fldCharType="separate"/>
      </w:r>
      <w:r w:rsidR="00D54DE8" w:rsidRPr="009110BC">
        <w:rPr>
          <w:rFonts w:ascii="Times New Roman" w:hAnsi="Times New Roman" w:cs="Times New Roman"/>
          <w:noProof/>
          <w:lang w:eastAsia="zh-CN"/>
        </w:rPr>
        <w:t>(Chen et al., 2008)</w:t>
      </w:r>
      <w:r w:rsidR="00D54DE8" w:rsidRPr="009110BC">
        <w:rPr>
          <w:rFonts w:ascii="Times New Roman" w:hAnsi="Times New Roman" w:cs="Times New Roman"/>
          <w:lang w:eastAsia="zh-CN"/>
        </w:rPr>
        <w:fldChar w:fldCharType="end"/>
      </w:r>
      <w:r w:rsidR="00D54DE8" w:rsidRPr="009110BC">
        <w:rPr>
          <w:rFonts w:ascii="Times New Roman" w:hAnsi="Times New Roman" w:cs="Times New Roman"/>
          <w:lang w:eastAsia="zh-CN"/>
        </w:rPr>
        <w:t xml:space="preserve"> are become more and more important in recent years </w:t>
      </w:r>
      <w:r w:rsidR="001513D7" w:rsidRPr="009110BC">
        <w:rPr>
          <w:rFonts w:ascii="Times New Roman" w:hAnsi="Times New Roman" w:cs="Times New Roman"/>
          <w:lang w:eastAsia="zh-CN"/>
        </w:rPr>
        <w:t xml:space="preserve">not only in the study of computer science, but also in many other studies, such as transportation </w:t>
      </w:r>
      <w:r w:rsidR="001513D7" w:rsidRPr="009110BC">
        <w:rPr>
          <w:rFonts w:ascii="Times New Roman" w:hAnsi="Times New Roman" w:cs="Times New Roman"/>
          <w:lang w:eastAsia="zh-CN"/>
        </w:rPr>
        <w:fldChar w:fldCharType="begin"/>
      </w:r>
      <w:r w:rsidR="001513D7" w:rsidRPr="009110BC">
        <w:rPr>
          <w:rFonts w:ascii="Times New Roman" w:hAnsi="Times New Roman" w:cs="Times New Roman"/>
          <w:lang w:eastAsia="zh-CN"/>
        </w:rPr>
        <w:instrText xml:space="preserve"> ADDIN ZOTERO_ITEM CSL_CITATION {"citationID":"a13lqbifgvv","properties":{"formattedCitation":"(Kannan et al., 2017)","plainCitation":"(Kannan et al., 2017)"},"citationItems":[{"id":321,"uris":["http://zotero.org/users/local/n3RgMt1k/items/JMCNGINJ"],"uri":["http://zotero.org/users/local/n3RgMt1k/items/JMCNGINJ"],"itemData":{"id":321,"type":"article-journal","title":"Project Zeus : video based behavioural modelling of non-linear transportation system for improved planning &amp;urban construction projects","container-title":"Journal of KONES","volume":"Vol. 24, No. 4","source":"yadda.icm.edu.pl","URL":"http://yadda.icm.edu.pl/yadda/element/bwmeta1.element.baztech-3d7751bf-3748-4da8-8975-083a1d19ec19","DOI":"10.5604/01.3001.0010.3152","ISSN":"1231-4005","shortTitle":"Project Zeus","language":"EN","author":[{"family":"Kannan","given":"J. R."},{"family":"Rai","given":"A."},{"family":"Szpytko","given":"J."},{"family":"Pandya","given":"Y. C."}],"issued":{"date-parts":[["2017"]]},"accessed":{"date-parts":[["2018",3,4]]}}}],"schema":"https://github.com/citation-style-language/schema/raw/master/csl-citation.json"} </w:instrText>
      </w:r>
      <w:r w:rsidR="001513D7" w:rsidRPr="009110BC">
        <w:rPr>
          <w:rFonts w:ascii="Times New Roman" w:hAnsi="Times New Roman" w:cs="Times New Roman"/>
          <w:lang w:eastAsia="zh-CN"/>
        </w:rPr>
        <w:fldChar w:fldCharType="separate"/>
      </w:r>
      <w:r w:rsidR="001513D7" w:rsidRPr="009110BC">
        <w:rPr>
          <w:rFonts w:ascii="Times New Roman" w:hAnsi="Times New Roman" w:cs="Times New Roman"/>
          <w:noProof/>
          <w:lang w:eastAsia="zh-CN"/>
        </w:rPr>
        <w:t>(Kannan et al., 2017)</w:t>
      </w:r>
      <w:r w:rsidR="001513D7" w:rsidRPr="009110BC">
        <w:rPr>
          <w:rFonts w:ascii="Times New Roman" w:hAnsi="Times New Roman" w:cs="Times New Roman"/>
          <w:lang w:eastAsia="zh-CN"/>
        </w:rPr>
        <w:fldChar w:fldCharType="end"/>
      </w:r>
      <w:r w:rsidR="001513D7" w:rsidRPr="009110BC">
        <w:rPr>
          <w:rFonts w:ascii="Times New Roman" w:hAnsi="Times New Roman" w:cs="Times New Roman"/>
          <w:lang w:eastAsia="zh-CN"/>
        </w:rPr>
        <w:t xml:space="preserve">, medicine </w:t>
      </w:r>
      <w:r w:rsidR="001513D7" w:rsidRPr="009110BC">
        <w:rPr>
          <w:rFonts w:ascii="Times New Roman" w:hAnsi="Times New Roman" w:cs="Times New Roman"/>
          <w:lang w:eastAsia="zh-CN"/>
        </w:rPr>
        <w:fldChar w:fldCharType="begin"/>
      </w:r>
      <w:r w:rsidR="001513D7" w:rsidRPr="009110BC">
        <w:rPr>
          <w:rFonts w:ascii="Times New Roman" w:hAnsi="Times New Roman" w:cs="Times New Roman"/>
          <w:lang w:eastAsia="zh-CN"/>
        </w:rPr>
        <w:instrText xml:space="preserve"> ADDIN ZOTERO_ITEM CSL_CITATION {"citationID":"a24tmuohdbh","properties":{"formattedCitation":"(Hamet and Tremblay, 2017)","plainCitation":"(Hamet and Tremblay, 2017)"},"citationItems":[{"id":318,"uris":["http://zotero.org/users/local/n3RgMt1k/items/6LJ3HMAL"],"uri":["http://zotero.org/users/local/n3RgMt1k/items/6LJ3HMAL"],"itemData":{"id":318,"type":"article-journal","title":"Artificial intelligence in medicine","container-title":"Metabolism-Clinical and Experimental","page":"S36–S40","volume":"69","source":"Google Scholar","author":[{"family":"Hamet","given":"Pavel"},{"family":"Tremblay","given":"Johanne"}],"issued":{"date-parts":[["2017"]]}}}],"schema":"https://github.com/citation-style-language/schema/raw/master/csl-citation.json"} </w:instrText>
      </w:r>
      <w:r w:rsidR="001513D7" w:rsidRPr="009110BC">
        <w:rPr>
          <w:rFonts w:ascii="Times New Roman" w:hAnsi="Times New Roman" w:cs="Times New Roman"/>
          <w:lang w:eastAsia="zh-CN"/>
        </w:rPr>
        <w:fldChar w:fldCharType="separate"/>
      </w:r>
      <w:r w:rsidR="001513D7" w:rsidRPr="009110BC">
        <w:rPr>
          <w:rFonts w:ascii="Times New Roman" w:hAnsi="Times New Roman" w:cs="Times New Roman"/>
          <w:noProof/>
          <w:lang w:eastAsia="zh-CN"/>
        </w:rPr>
        <w:t>(Hamet and Tremblay, 2017)</w:t>
      </w:r>
      <w:r w:rsidR="001513D7" w:rsidRPr="009110BC">
        <w:rPr>
          <w:rFonts w:ascii="Times New Roman" w:hAnsi="Times New Roman" w:cs="Times New Roman"/>
          <w:lang w:eastAsia="zh-CN"/>
        </w:rPr>
        <w:fldChar w:fldCharType="end"/>
      </w:r>
      <w:r w:rsidR="001513D7" w:rsidRPr="009110BC">
        <w:rPr>
          <w:rFonts w:ascii="Times New Roman" w:hAnsi="Times New Roman" w:cs="Times New Roman"/>
          <w:lang w:eastAsia="zh-CN"/>
        </w:rPr>
        <w:t xml:space="preserve">, etc. It can be </w:t>
      </w:r>
      <w:r w:rsidR="00732F3D" w:rsidRPr="009110BC">
        <w:rPr>
          <w:rFonts w:ascii="Times New Roman" w:hAnsi="Times New Roman" w:cs="Times New Roman"/>
          <w:lang w:eastAsia="zh-CN"/>
        </w:rPr>
        <w:t>expected that t</w:t>
      </w:r>
      <w:r w:rsidR="001513D7" w:rsidRPr="009110BC">
        <w:rPr>
          <w:rFonts w:ascii="Times New Roman" w:hAnsi="Times New Roman" w:cs="Times New Roman"/>
          <w:lang w:eastAsia="zh-CN"/>
        </w:rPr>
        <w:t>he implication of artificial intelligence method in</w:t>
      </w:r>
      <w:r w:rsidR="00732F3D" w:rsidRPr="009110BC">
        <w:rPr>
          <w:rFonts w:ascii="Times New Roman" w:hAnsi="Times New Roman" w:cs="Times New Roman"/>
          <w:lang w:eastAsia="zh-CN"/>
        </w:rPr>
        <w:t xml:space="preserve"> land use planning can render the art of land use planning to science to</w:t>
      </w:r>
      <w:r w:rsidR="001513D7" w:rsidRPr="009110BC">
        <w:rPr>
          <w:rFonts w:ascii="Times New Roman" w:hAnsi="Times New Roman" w:cs="Times New Roman"/>
          <w:lang w:eastAsia="zh-CN"/>
        </w:rPr>
        <w:t xml:space="preserve"> decrease the uncertainty of land use planning and contribute to the alternative generating of land use patterns.</w:t>
      </w:r>
    </w:p>
    <w:p w14:paraId="3D61D4FE" w14:textId="6C1A69F2" w:rsidR="008B38C0" w:rsidRPr="009110BC" w:rsidRDefault="0093353B" w:rsidP="008B38C0">
      <w:pPr>
        <w:pStyle w:val="Heading1"/>
        <w:rPr>
          <w:rFonts w:ascii="Times New Roman" w:hAnsi="Times New Roman" w:cs="Times New Roman"/>
          <w:lang w:eastAsia="zh-CN"/>
        </w:rPr>
      </w:pPr>
      <w:r w:rsidRPr="009110BC">
        <w:rPr>
          <w:rFonts w:ascii="Times New Roman" w:hAnsi="Times New Roman" w:cs="Times New Roman"/>
          <w:lang w:eastAsia="zh-CN"/>
        </w:rPr>
        <w:t>5 Conclusion</w:t>
      </w:r>
    </w:p>
    <w:p w14:paraId="4C5F5213" w14:textId="15AEA57B" w:rsidR="00612F46" w:rsidRPr="009110BC" w:rsidRDefault="00612F46" w:rsidP="00612F46">
      <w:pPr>
        <w:rPr>
          <w:rFonts w:ascii="Times New Roman" w:hAnsi="Times New Roman" w:cs="Times New Roman"/>
          <w:lang w:eastAsia="zh-CN"/>
        </w:rPr>
      </w:pPr>
      <w:r w:rsidRPr="009110BC">
        <w:rPr>
          <w:rFonts w:ascii="Times New Roman" w:hAnsi="Times New Roman" w:cs="Times New Roman"/>
          <w:lang w:eastAsia="zh-CN"/>
        </w:rPr>
        <w:t xml:space="preserve">Agricultural afforestation is </w:t>
      </w:r>
      <w:r w:rsidR="00085498" w:rsidRPr="009110BC">
        <w:rPr>
          <w:rFonts w:ascii="Times New Roman" w:hAnsi="Times New Roman" w:cs="Times New Roman"/>
          <w:lang w:eastAsia="zh-CN"/>
        </w:rPr>
        <w:t>an efficiency and easy managed way to sequestrate the carbon dioxide in atmosphere system to organic carbon in territorial system</w:t>
      </w:r>
      <w:r w:rsidR="00075A0C" w:rsidRPr="009110BC">
        <w:rPr>
          <w:rFonts w:ascii="Times New Roman" w:hAnsi="Times New Roman" w:cs="Times New Roman"/>
          <w:lang w:eastAsia="zh-CN"/>
        </w:rPr>
        <w:t xml:space="preserve">. It is also the </w:t>
      </w:r>
      <w:r w:rsidR="00921E10" w:rsidRPr="009110BC">
        <w:rPr>
          <w:rFonts w:ascii="Times New Roman" w:hAnsi="Times New Roman" w:cs="Times New Roman"/>
          <w:lang w:eastAsia="zh-CN"/>
        </w:rPr>
        <w:t xml:space="preserve">most </w:t>
      </w:r>
      <w:r w:rsidR="00075A0C" w:rsidRPr="009110BC">
        <w:rPr>
          <w:rFonts w:ascii="Times New Roman" w:hAnsi="Times New Roman" w:cs="Times New Roman"/>
          <w:lang w:eastAsia="zh-CN"/>
        </w:rPr>
        <w:t xml:space="preserve">favorable way to meet the commitments of carbon reduction </w:t>
      </w:r>
      <w:r w:rsidR="00075A0C" w:rsidRPr="009110BC">
        <w:rPr>
          <w:rFonts w:ascii="Times New Roman" w:hAnsi="Times New Roman" w:cs="Times New Roman"/>
          <w:lang w:eastAsia="zh-CN"/>
        </w:rPr>
        <w:fldChar w:fldCharType="begin"/>
      </w:r>
      <w:r w:rsidR="00075A0C" w:rsidRPr="009110BC">
        <w:rPr>
          <w:rFonts w:ascii="Times New Roman" w:hAnsi="Times New Roman" w:cs="Times New Roman"/>
          <w:lang w:eastAsia="zh-CN"/>
        </w:rPr>
        <w:instrText xml:space="preserve"> ADDIN ZOTERO_ITEM CSL_CITATION {"citationID":"a27ct8snv3n","properties":{"formattedCitation":"(Falloon et al., 2002)","plainCitation":"(Falloon et al., 2002)"},"citationItems":[{"id":333,"uris":["http://zotero.org/users/local/n3RgMt1k/items/58UFCCYH"],"uri":["http://zotero.org/users/local/n3RgMt1k/items/58UFCCYH"],"itemData":{"id":333,"type":"article-journal","title":"Comparison of approaches for estimating carbon sequestration at the regional scale","container-title":"Soil Use and Management","page":"164–174","volume":"18","issue":"3","source":"Google Scholar","author":[{"family":"Falloon","given":"P."},{"family":"Smith","given":"Peter"},{"family":"Szabo","given":"J."},{"family":"Pasztor","given":"L."}],"issued":{"date-parts":[["2002"]]}}}],"schema":"https://github.com/citation-style-language/schema/raw/master/csl-citation.json"} </w:instrText>
      </w:r>
      <w:r w:rsidR="00075A0C" w:rsidRPr="009110BC">
        <w:rPr>
          <w:rFonts w:ascii="Times New Roman" w:hAnsi="Times New Roman" w:cs="Times New Roman"/>
          <w:lang w:eastAsia="zh-CN"/>
        </w:rPr>
        <w:fldChar w:fldCharType="separate"/>
      </w:r>
      <w:r w:rsidR="00075A0C" w:rsidRPr="009110BC">
        <w:rPr>
          <w:rFonts w:ascii="Times New Roman" w:hAnsi="Times New Roman" w:cs="Times New Roman"/>
          <w:noProof/>
          <w:lang w:eastAsia="zh-CN"/>
        </w:rPr>
        <w:t>(Falloon et al., 2002)</w:t>
      </w:r>
      <w:r w:rsidR="00075A0C" w:rsidRPr="009110BC">
        <w:rPr>
          <w:rFonts w:ascii="Times New Roman" w:hAnsi="Times New Roman" w:cs="Times New Roman"/>
          <w:lang w:eastAsia="zh-CN"/>
        </w:rPr>
        <w:fldChar w:fldCharType="end"/>
      </w:r>
      <w:r w:rsidR="00085498" w:rsidRPr="009110BC">
        <w:rPr>
          <w:rFonts w:ascii="Times New Roman" w:hAnsi="Times New Roman" w:cs="Times New Roman"/>
          <w:lang w:eastAsia="zh-CN"/>
        </w:rPr>
        <w:t xml:space="preserve">. It is also challenging to determine the spatial distribution of agricultural afforestation area and estimate the carbon sequestration potential since the restriction of food security must be considered. </w:t>
      </w:r>
      <w:r w:rsidR="00F81C06" w:rsidRPr="009110BC">
        <w:rPr>
          <w:rFonts w:ascii="Times New Roman" w:hAnsi="Times New Roman" w:cs="Times New Roman"/>
          <w:lang w:eastAsia="zh-CN"/>
        </w:rPr>
        <w:t>The spatial heterogeneity of both food productivity and carbon holding capacity further complex this challenge.</w:t>
      </w:r>
    </w:p>
    <w:p w14:paraId="4F29D804" w14:textId="604885BD" w:rsidR="00883F96" w:rsidRPr="009110BC" w:rsidRDefault="00DE2F41" w:rsidP="009E5B6F">
      <w:pPr>
        <w:rPr>
          <w:rFonts w:ascii="Times New Roman" w:hAnsi="Times New Roman" w:cs="Times New Roman"/>
          <w:lang w:eastAsia="zh-CN"/>
        </w:rPr>
      </w:pPr>
      <w:r w:rsidRPr="009110BC">
        <w:rPr>
          <w:rFonts w:ascii="Times New Roman" w:hAnsi="Times New Roman" w:cs="Times New Roman"/>
          <w:lang w:eastAsia="zh-CN"/>
        </w:rPr>
        <w:t xml:space="preserve">In this research, we </w:t>
      </w:r>
      <w:r w:rsidR="00F81C06" w:rsidRPr="009110BC">
        <w:rPr>
          <w:rFonts w:ascii="Times New Roman" w:hAnsi="Times New Roman" w:cs="Times New Roman"/>
          <w:lang w:eastAsia="zh-CN"/>
        </w:rPr>
        <w:t>proposed a PSO method</w:t>
      </w:r>
      <w:r w:rsidRPr="009110BC">
        <w:rPr>
          <w:rFonts w:ascii="Times New Roman" w:hAnsi="Times New Roman" w:cs="Times New Roman"/>
          <w:lang w:eastAsia="zh-CN"/>
        </w:rPr>
        <w:t xml:space="preserve"> to estimate the carbon sequestration potential of agricultural afforestation under the restriction of food security and the consideration of spatial compactness.</w:t>
      </w:r>
      <w:r w:rsidR="00CA5F65" w:rsidRPr="009110BC">
        <w:rPr>
          <w:rFonts w:ascii="Times New Roman" w:hAnsi="Times New Roman" w:cs="Times New Roman"/>
          <w:lang w:eastAsia="zh-CN"/>
        </w:rPr>
        <w:t xml:space="preserve"> </w:t>
      </w:r>
      <w:r w:rsidR="00F81C06" w:rsidRPr="009110BC">
        <w:rPr>
          <w:rFonts w:ascii="Times New Roman" w:hAnsi="Times New Roman" w:cs="Times New Roman"/>
          <w:lang w:eastAsia="zh-CN"/>
        </w:rPr>
        <w:t>In order to represent the spatial heterogeneity of food productivity and carbon holding capacity, we first estimated the spatial food productivity potential with GAEZ model and the maximum carbon sequestration potential of agricultural afforestation without the restriction of food security. Then t</w:t>
      </w:r>
      <w:r w:rsidR="00CA5F65" w:rsidRPr="009110BC">
        <w:rPr>
          <w:rFonts w:ascii="Times New Roman" w:hAnsi="Times New Roman" w:cs="Times New Roman"/>
          <w:lang w:eastAsia="zh-CN"/>
        </w:rPr>
        <w:t xml:space="preserve">he </w:t>
      </w:r>
      <w:r w:rsidR="00F81C06" w:rsidRPr="009110BC">
        <w:rPr>
          <w:rFonts w:ascii="Times New Roman" w:hAnsi="Times New Roman" w:cs="Times New Roman"/>
          <w:lang w:eastAsia="zh-CN"/>
        </w:rPr>
        <w:t xml:space="preserve">PSO </w:t>
      </w:r>
      <w:r w:rsidR="00CA5F65" w:rsidRPr="009110BC">
        <w:rPr>
          <w:rFonts w:ascii="Times New Roman" w:hAnsi="Times New Roman" w:cs="Times New Roman"/>
          <w:lang w:eastAsia="zh-CN"/>
        </w:rPr>
        <w:t xml:space="preserve">method was </w:t>
      </w:r>
      <w:r w:rsidR="00F81C06" w:rsidRPr="009110BC">
        <w:rPr>
          <w:rFonts w:ascii="Times New Roman" w:hAnsi="Times New Roman" w:cs="Times New Roman"/>
          <w:lang w:eastAsia="zh-CN"/>
        </w:rPr>
        <w:t xml:space="preserve">formulated and </w:t>
      </w:r>
      <w:r w:rsidR="00CA5F65" w:rsidRPr="009110BC">
        <w:rPr>
          <w:rFonts w:ascii="Times New Roman" w:hAnsi="Times New Roman" w:cs="Times New Roman"/>
          <w:lang w:eastAsia="zh-CN"/>
        </w:rPr>
        <w:t>applied to simulate the optimized spatial distribution of agricultural afforestation area and estimate the carbon sequestration pote</w:t>
      </w:r>
      <w:r w:rsidR="0063326B" w:rsidRPr="009110BC">
        <w:rPr>
          <w:rFonts w:ascii="Times New Roman" w:hAnsi="Times New Roman" w:cs="Times New Roman"/>
          <w:lang w:eastAsia="zh-CN"/>
        </w:rPr>
        <w:t xml:space="preserve">ntial under different scenarios </w:t>
      </w:r>
      <w:r w:rsidR="00CA5F65" w:rsidRPr="009110BC">
        <w:rPr>
          <w:rFonts w:ascii="Times New Roman" w:hAnsi="Times New Roman" w:cs="Times New Roman"/>
          <w:lang w:eastAsia="zh-CN"/>
        </w:rPr>
        <w:t>in Beijing, China. Results shows that 1)</w:t>
      </w:r>
      <w:r w:rsidR="00883F96" w:rsidRPr="009110BC">
        <w:rPr>
          <w:rFonts w:ascii="Times New Roman" w:hAnsi="Times New Roman" w:cs="Times New Roman"/>
          <w:lang w:eastAsia="zh-CN"/>
        </w:rPr>
        <w:t xml:space="preserve"> the maximum carbon </w:t>
      </w:r>
      <w:r w:rsidR="00883F96" w:rsidRPr="009110BC">
        <w:rPr>
          <w:rFonts w:ascii="Times New Roman" w:hAnsi="Times New Roman" w:cs="Times New Roman"/>
          <w:lang w:eastAsia="zh-CN"/>
        </w:rPr>
        <w:lastRenderedPageBreak/>
        <w:t>sequestration potential of agricultural afforestation in Beijing can reach 59.40 Tg C without where all the agricultural land were afforested; 2)</w:t>
      </w:r>
      <w:r w:rsidR="00CA5F65" w:rsidRPr="009110BC">
        <w:rPr>
          <w:rFonts w:ascii="Times New Roman" w:hAnsi="Times New Roman" w:cs="Times New Roman"/>
          <w:lang w:eastAsia="zh-CN"/>
        </w:rPr>
        <w:t xml:space="preserve"> both the restriction of food security and consideration of spatial compactness can affect the optimized spatial distribution and the carbon sequestration potential of agricultural afforestation</w:t>
      </w:r>
      <w:r w:rsidR="00883F96" w:rsidRPr="009110BC">
        <w:rPr>
          <w:rFonts w:ascii="Times New Roman" w:hAnsi="Times New Roman" w:cs="Times New Roman"/>
          <w:lang w:eastAsia="zh-CN"/>
        </w:rPr>
        <w:t>; 3</w:t>
      </w:r>
      <w:r w:rsidR="00154C16" w:rsidRPr="009110BC">
        <w:rPr>
          <w:rFonts w:ascii="Times New Roman" w:hAnsi="Times New Roman" w:cs="Times New Roman"/>
          <w:lang w:eastAsia="zh-CN"/>
        </w:rPr>
        <w:t xml:space="preserve">) the </w:t>
      </w:r>
      <w:r w:rsidR="0063326B" w:rsidRPr="009110BC">
        <w:rPr>
          <w:rFonts w:ascii="Times New Roman" w:hAnsi="Times New Roman" w:cs="Times New Roman"/>
          <w:lang w:eastAsia="zh-CN"/>
        </w:rPr>
        <w:t>influence of spatial compactness is different with different fo</w:t>
      </w:r>
      <w:r w:rsidR="00883F96" w:rsidRPr="009110BC">
        <w:rPr>
          <w:rFonts w:ascii="Times New Roman" w:hAnsi="Times New Roman" w:cs="Times New Roman"/>
          <w:lang w:eastAsia="zh-CN"/>
        </w:rPr>
        <w:t xml:space="preserve">od security restriction. It can be concluded that the method proposed in this research can be used to simulate the optimized distribution of agricultural afforestation area and estimate the carbon sequestration potential of agricultural afforestation under the restriction of food security and the consideration of spatial compactness. </w:t>
      </w:r>
      <w:r w:rsidR="006C00D8" w:rsidRPr="009110BC">
        <w:rPr>
          <w:rFonts w:ascii="Times New Roman" w:hAnsi="Times New Roman" w:cs="Times New Roman"/>
          <w:lang w:eastAsia="zh-CN"/>
        </w:rPr>
        <w:t xml:space="preserve">This method can </w:t>
      </w:r>
      <w:r w:rsidR="00612F46" w:rsidRPr="009110BC">
        <w:rPr>
          <w:rFonts w:ascii="Times New Roman" w:hAnsi="Times New Roman" w:cs="Times New Roman"/>
          <w:lang w:eastAsia="zh-CN"/>
        </w:rPr>
        <w:t xml:space="preserve">also be used in other regions and </w:t>
      </w:r>
      <w:r w:rsidR="006C00D8" w:rsidRPr="009110BC">
        <w:rPr>
          <w:rFonts w:ascii="Times New Roman" w:hAnsi="Times New Roman" w:cs="Times New Roman"/>
          <w:lang w:eastAsia="zh-CN"/>
        </w:rPr>
        <w:t xml:space="preserve">help planners to </w:t>
      </w:r>
      <w:r w:rsidR="00612F46" w:rsidRPr="009110BC">
        <w:rPr>
          <w:rFonts w:ascii="Times New Roman" w:hAnsi="Times New Roman" w:cs="Times New Roman"/>
          <w:lang w:eastAsia="zh-CN"/>
        </w:rPr>
        <w:t xml:space="preserve">compare the gains and costs of agricultural afforestation area under different scenarios and find the utility agricultural afforestation planning under the restriction of food security and consideration of spatial compactness. </w:t>
      </w:r>
      <w:r w:rsidR="00085498" w:rsidRPr="009110BC">
        <w:rPr>
          <w:rFonts w:ascii="Times New Roman" w:hAnsi="Times New Roman" w:cs="Times New Roman"/>
          <w:lang w:eastAsia="zh-CN"/>
        </w:rPr>
        <w:t>This research</w:t>
      </w:r>
      <w:r w:rsidR="00612F46" w:rsidRPr="009110BC">
        <w:rPr>
          <w:rFonts w:ascii="Times New Roman" w:hAnsi="Times New Roman" w:cs="Times New Roman"/>
          <w:lang w:eastAsia="zh-CN"/>
        </w:rPr>
        <w:t xml:space="preserve"> can also </w:t>
      </w:r>
      <w:r w:rsidR="00085498" w:rsidRPr="009110BC">
        <w:rPr>
          <w:rFonts w:ascii="Times New Roman" w:hAnsi="Times New Roman" w:cs="Times New Roman"/>
          <w:lang w:eastAsia="zh-CN"/>
        </w:rPr>
        <w:t xml:space="preserve">inform </w:t>
      </w:r>
      <w:r w:rsidR="00612F46" w:rsidRPr="009110BC">
        <w:rPr>
          <w:rFonts w:ascii="Times New Roman" w:hAnsi="Times New Roman" w:cs="Times New Roman"/>
          <w:lang w:eastAsia="zh-CN"/>
        </w:rPr>
        <w:t xml:space="preserve">the study </w:t>
      </w:r>
      <w:r w:rsidR="00085498" w:rsidRPr="009110BC">
        <w:rPr>
          <w:rFonts w:ascii="Times New Roman" w:hAnsi="Times New Roman" w:cs="Times New Roman"/>
          <w:lang w:eastAsia="zh-CN"/>
        </w:rPr>
        <w:t xml:space="preserve">of land use planning focusing on the implication of </w:t>
      </w:r>
      <w:r w:rsidR="001513D7" w:rsidRPr="009110BC">
        <w:rPr>
          <w:rFonts w:ascii="Times New Roman" w:hAnsi="Times New Roman" w:cs="Times New Roman"/>
          <w:lang w:eastAsia="zh-CN"/>
        </w:rPr>
        <w:t xml:space="preserve">artificial </w:t>
      </w:r>
      <w:r w:rsidR="00085498" w:rsidRPr="009110BC">
        <w:rPr>
          <w:rFonts w:ascii="Times New Roman" w:hAnsi="Times New Roman" w:cs="Times New Roman"/>
          <w:lang w:eastAsia="zh-CN"/>
        </w:rPr>
        <w:t>intelligent method to generate alternative land use patterns.</w:t>
      </w:r>
    </w:p>
    <w:p w14:paraId="29C435C5" w14:textId="3F229505" w:rsidR="00EE183D" w:rsidRPr="009110BC" w:rsidRDefault="00EE183D">
      <w:pPr>
        <w:rPr>
          <w:rFonts w:ascii="Times New Roman" w:hAnsi="Times New Roman" w:cs="Times New Roman"/>
          <w:lang w:eastAsia="zh-CN"/>
        </w:rPr>
      </w:pPr>
    </w:p>
    <w:p w14:paraId="6D22F727" w14:textId="5B5B460C" w:rsidR="00EE183D" w:rsidRPr="005B1754" w:rsidRDefault="00EE183D">
      <w:pPr>
        <w:rPr>
          <w:rFonts w:ascii="Times New Roman" w:hAnsi="Times New Roman" w:cs="Times New Roman"/>
          <w:b/>
          <w:sz w:val="28"/>
          <w:lang w:eastAsia="zh-CN"/>
        </w:rPr>
      </w:pPr>
      <w:r w:rsidRPr="005B1754">
        <w:rPr>
          <w:rFonts w:ascii="Times New Roman" w:hAnsi="Times New Roman" w:cs="Times New Roman"/>
          <w:b/>
          <w:sz w:val="28"/>
          <w:lang w:eastAsia="zh-CN"/>
        </w:rPr>
        <w:t>Acknowledgements</w:t>
      </w:r>
      <w:r w:rsidR="005B1754">
        <w:rPr>
          <w:rFonts w:ascii="Times New Roman" w:hAnsi="Times New Roman" w:cs="Times New Roman"/>
          <w:b/>
          <w:sz w:val="28"/>
          <w:lang w:eastAsia="zh-CN"/>
        </w:rPr>
        <w:t xml:space="preserve">: </w:t>
      </w:r>
      <w:r w:rsidRPr="009110BC">
        <w:rPr>
          <w:rFonts w:ascii="Times New Roman" w:hAnsi="Times New Roman" w:cs="Times New Roman"/>
          <w:lang w:eastAsia="zh-CN"/>
        </w:rPr>
        <w:t>This research is funded by the Beijing Natural Science Foundation (Project No. 8151001)</w:t>
      </w:r>
      <w:r w:rsidR="009758DA">
        <w:rPr>
          <w:rFonts w:ascii="Times New Roman" w:hAnsi="Times New Roman" w:cs="Times New Roman"/>
          <w:lang w:eastAsia="zh-CN"/>
        </w:rPr>
        <w:t xml:space="preserve"> and the China Scholarship Council</w:t>
      </w:r>
      <w:r w:rsidRPr="009110BC">
        <w:rPr>
          <w:rFonts w:ascii="Times New Roman" w:hAnsi="Times New Roman" w:cs="Times New Roman"/>
          <w:lang w:eastAsia="zh-CN"/>
        </w:rPr>
        <w:t xml:space="preserve">. </w:t>
      </w:r>
      <w:r w:rsidR="006F2A12" w:rsidRPr="009110BC">
        <w:rPr>
          <w:rFonts w:ascii="Times New Roman" w:hAnsi="Times New Roman" w:cs="Times New Roman"/>
          <w:lang w:eastAsia="zh-CN"/>
        </w:rPr>
        <w:t xml:space="preserve">The </w:t>
      </w:r>
      <w:r w:rsidR="003E0760" w:rsidRPr="009110BC">
        <w:rPr>
          <w:rFonts w:ascii="Times New Roman" w:hAnsi="Times New Roman" w:cs="Times New Roman"/>
          <w:lang w:eastAsia="zh-CN"/>
        </w:rPr>
        <w:t>source code and the</w:t>
      </w:r>
      <w:r w:rsidR="006F2A12" w:rsidRPr="009110BC">
        <w:rPr>
          <w:rFonts w:ascii="Times New Roman" w:hAnsi="Times New Roman" w:cs="Times New Roman"/>
          <w:lang w:eastAsia="zh-CN"/>
        </w:rPr>
        <w:t xml:space="preserve"> animation </w:t>
      </w:r>
      <w:r w:rsidR="003E0760" w:rsidRPr="009110BC">
        <w:rPr>
          <w:rFonts w:ascii="Times New Roman" w:hAnsi="Times New Roman" w:cs="Times New Roman"/>
          <w:lang w:eastAsia="zh-CN"/>
        </w:rPr>
        <w:t xml:space="preserve">of the optimization process </w:t>
      </w:r>
      <w:r w:rsidR="006F2A12" w:rsidRPr="009110BC">
        <w:rPr>
          <w:rFonts w:ascii="Times New Roman" w:hAnsi="Times New Roman" w:cs="Times New Roman"/>
          <w:lang w:eastAsia="zh-CN"/>
        </w:rPr>
        <w:t>can be foun</w:t>
      </w:r>
      <w:bookmarkStart w:id="13" w:name="_GoBack"/>
      <w:bookmarkEnd w:id="13"/>
      <w:r w:rsidR="006F2A12" w:rsidRPr="009110BC">
        <w:rPr>
          <w:rFonts w:ascii="Times New Roman" w:hAnsi="Times New Roman" w:cs="Times New Roman"/>
          <w:lang w:eastAsia="zh-CN"/>
        </w:rPr>
        <w:t xml:space="preserve">d on the </w:t>
      </w:r>
      <w:hyperlink r:id="rId33" w:history="1">
        <w:r w:rsidR="006F2A12" w:rsidRPr="009110BC">
          <w:rPr>
            <w:rStyle w:val="Hyperlink"/>
            <w:rFonts w:ascii="Times New Roman" w:hAnsi="Times New Roman" w:cs="Times New Roman"/>
            <w:lang w:eastAsia="zh-CN"/>
          </w:rPr>
          <w:t>https://github.com/YaoJT/Land_use-optimization/tree/master/agricultural_afforestation</w:t>
        </w:r>
      </w:hyperlink>
      <w:r w:rsidR="006F2A12" w:rsidRPr="009110BC">
        <w:rPr>
          <w:rFonts w:ascii="Times New Roman" w:hAnsi="Times New Roman" w:cs="Times New Roman"/>
          <w:lang w:eastAsia="zh-CN"/>
        </w:rPr>
        <w:t xml:space="preserve">. </w:t>
      </w:r>
    </w:p>
    <w:p w14:paraId="7B61DA57" w14:textId="105A0EF1" w:rsidR="008B38C0" w:rsidRPr="009110BC" w:rsidRDefault="008B38C0" w:rsidP="008B38C0">
      <w:pPr>
        <w:pStyle w:val="Heading1"/>
        <w:rPr>
          <w:rFonts w:ascii="Times New Roman" w:hAnsi="Times New Roman" w:cs="Times New Roman"/>
          <w:lang w:eastAsia="zh-CN"/>
        </w:rPr>
      </w:pPr>
      <w:r w:rsidRPr="009110BC">
        <w:rPr>
          <w:rFonts w:ascii="Times New Roman" w:hAnsi="Times New Roman" w:cs="Times New Roman"/>
          <w:lang w:eastAsia="zh-CN"/>
        </w:rPr>
        <w:t>References</w:t>
      </w:r>
    </w:p>
    <w:p w14:paraId="69FBF6AF" w14:textId="02338E31" w:rsidR="00972055" w:rsidRPr="009110BC" w:rsidRDefault="00972055" w:rsidP="00972055">
      <w:pPr>
        <w:rPr>
          <w:rFonts w:ascii="Times New Roman" w:hAnsi="Times New Roman" w:cs="Times New Roman"/>
          <w:lang w:eastAsia="zh-CN"/>
        </w:rPr>
      </w:pPr>
    </w:p>
    <w:p w14:paraId="0C910D56" w14:textId="77777777" w:rsidR="009758DA" w:rsidRPr="009758DA" w:rsidRDefault="00972055" w:rsidP="009758DA">
      <w:pPr>
        <w:pStyle w:val="Bibliography"/>
        <w:rPr>
          <w:rFonts w:ascii="Times New Roman" w:hAnsi="Times New Roman" w:cs="Times New Roman"/>
        </w:rPr>
      </w:pPr>
      <w:r w:rsidRPr="009110BC">
        <w:rPr>
          <w:lang w:eastAsia="zh-CN"/>
        </w:rPr>
        <w:fldChar w:fldCharType="begin"/>
      </w:r>
      <w:r w:rsidR="009758DA">
        <w:rPr>
          <w:lang w:eastAsia="zh-CN"/>
        </w:rPr>
        <w:instrText xml:space="preserve"> ADDIN ZOTERO_BIBL {"custom":[]} CSL_BIBLIOGRAPHY </w:instrText>
      </w:r>
      <w:r w:rsidRPr="009110BC">
        <w:rPr>
          <w:lang w:eastAsia="zh-CN"/>
        </w:rPr>
        <w:fldChar w:fldCharType="separate"/>
      </w:r>
      <w:r w:rsidR="009758DA" w:rsidRPr="009758DA">
        <w:rPr>
          <w:rFonts w:ascii="Times New Roman" w:hAnsi="Times New Roman" w:cs="Times New Roman"/>
        </w:rPr>
        <w:t>Andres, R.J., Gregg, J.S., Losey, L., Marland, G., Boden, T.A., 2011. Monthly, global emissions of carbon dioxide from fossil fuel consumption. Tellus B 63, 309–327. https://doi.org/10.1111/j.1600-0889.2011.00530.x</w:t>
      </w:r>
    </w:p>
    <w:p w14:paraId="33B952DE"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Belyea, L.R., Malmer, N., 2004. Carbon sequestration in peatland: patterns and mechanisms of response to climate change. Glob. Change Biol. 10, 1043–1052.</w:t>
      </w:r>
    </w:p>
    <w:p w14:paraId="67ACD215"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Beyer, S., 2006. The Green Olympic Movement: Beijing 2008. Chin. J. Int. Law 5, 423–440.</w:t>
      </w:r>
    </w:p>
    <w:p w14:paraId="6C045BC0"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Blanco-Canqui, H., Lal, R., 2004. Mechanisms of carbon sequestration in soil aggregates. Crit. Rev. Plant Sci. 23, 481–504.</w:t>
      </w:r>
    </w:p>
    <w:p w14:paraId="7E40B2B5"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Chang, R., Jin, T., Lü, Y., Liu, G., Fu, B., 2014. Soil Carbon and Nitrogen Changes following Afforestation of Marginal Cropland across a Precipitation Gradient in Loess Plateau of China. PLoS ONE 9. https://doi.org/10.1371/journal.pone.0085426</w:t>
      </w:r>
    </w:p>
    <w:p w14:paraId="1314C191"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Chen, S.H., Jakeman, A.J., Norton, J.P., 2008. Artificial Intelligence techniques: An introduction to their use for modelling environmental systems. Math. Comput. Simul., Special Issue: Selected Papers of the MSSANZ/IMACS 16th Biennial Conference on Modelling and Simulation, Melbourne, Australia, 12-15 December 2005 78, 379–400. https://doi.org/10.1016/j.matcom.2008.01.028</w:t>
      </w:r>
    </w:p>
    <w:p w14:paraId="1E529C3D"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Chenfang, L., Linxiu, Z., Shengen, F., 2002. A Study on the Factors Affecting Farmer’s Agricultural Production Investment [J]. China Rural Surv. 4, 005.</w:t>
      </w:r>
    </w:p>
    <w:p w14:paraId="62408B5A"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Deng, L., Wang, K., Tang, Z., Shangguan, Z., 2016. Soil organic carbon dynamics following natural vegetation restoration: Evidence from stable carbon isotopes (δ13C). Agric. Ecosyst. Environ. 221, 235–244. https://doi.org/10.1016/j.agee.2016.01.048</w:t>
      </w:r>
    </w:p>
    <w:p w14:paraId="612EE890"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Eberhart, R., Kennedy, J., 1995. A new optimizer using particle swarm theory, in: Micro Machine and Human Science, 1995. MHS’95., Proceedings of the Sixth International Symposium On. IEEE, pp. 39–43.</w:t>
      </w:r>
    </w:p>
    <w:p w14:paraId="5F9CD997"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lastRenderedPageBreak/>
        <w:t>Falloon, P., Smith, P., Szabo, J., Pasztor, L., 2002. Comparison of approaches for estimating carbon sequestration at the regional scale. Soil Use Manag. 18, 164–174.</w:t>
      </w:r>
    </w:p>
    <w:p w14:paraId="1F546AAC"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Fischer, G., Nachtergaele, F.O., Prieler, S., Teixeira, E., Tóth, G., Van Velthuizen, H., Verelst, L., Wiberg, D., 2012. Global Agro-ecological Zones (GAEZ v3. 0)-Model Documentation.</w:t>
      </w:r>
    </w:p>
    <w:p w14:paraId="048D02C8"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Fischer, G., Van Velthuizen, H.T., Shah, M.M., Nachtergaele, F.O., 2002. Global agro-ecological assessment for agriculture in the 21st century: methodology and results.</w:t>
      </w:r>
    </w:p>
    <w:p w14:paraId="30B07246"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Franks, J.R., Hadingham, B., 2012. Reducing greenhouse gas emissions from agriculture: avoiding trivial solutions to a global problem. Land Use Policy 29, 727–736.</w:t>
      </w:r>
    </w:p>
    <w:p w14:paraId="7C1CA312"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Hamet, P., Tremblay, J., 2017. Artificial intelligence in medicine. Metab.-Clin. Exp. 69, S36–S40.</w:t>
      </w:r>
    </w:p>
    <w:p w14:paraId="71A8D9DB"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IPCC Climate Change, 2014. Mitigation of Climate Change. Contribution of Working Group III to the Fifth Assessment Report of the Intergovernmental Panel on Climate Change. Camb. Univ. Press Camb. UK N. Y. NY.</w:t>
      </w:r>
    </w:p>
    <w:p w14:paraId="75BA8B2F"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Jiyuan, L., Mingliang, L., Xiangzheng, D., Dafang, Z., Zengxiang, Z., Di, L., 2002. The land use and land cover change database and its relative studies in China. J. Geogr. Sci. 12, 275–282. https://doi.org/10.1007/BF02837545</w:t>
      </w:r>
    </w:p>
    <w:p w14:paraId="107A882F"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Kane, D., Solutions, L.L.C., 2015. Carbon sequestration potential on agricultural lands: A review of current science and available practices. Natl. Sustain. Agric. Coalit. Wash. DC USA.</w:t>
      </w:r>
    </w:p>
    <w:p w14:paraId="47C71B29"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Kannan, J.R., Rai, A., Szpytko, J., Pandya, Y.C., 2017. Project Zeus : video based behavioural modelling of non-linear transportation system for improved planning &amp;urban construction projects. J. KONES Vol. 24, No. 4. https://doi.org/10.5604/01.3001.0010.3152</w:t>
      </w:r>
    </w:p>
    <w:p w14:paraId="3C69D48D"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Laganière, J., Angers, D.A., Paré, D., 2010. Carbon accumulation in agricultural soils after afforestation: a meta-analysis. Glob. Change Biol. 16, 439–453. https://doi.org/10.1111/j.1365-2486.2009.01930.x</w:t>
      </w:r>
    </w:p>
    <w:p w14:paraId="430C0B33"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Lal, R., 2004. Carbon emission from farm operations. Environ. Int. 30, 981–90.</w:t>
      </w:r>
    </w:p>
    <w:p w14:paraId="40168589"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Lal, R., 2004. Soil carbon sequestration to mitigate climate change. Geoderma 123, 1–22.</w:t>
      </w:r>
    </w:p>
    <w:p w14:paraId="3B0DA2B9"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Liu, X., Ou, J., Li, X., Ai, B., 2013. Combining system dynamics and hybrid particle swarm optimization for land use allocation. Ecol. Model. 257, 11–24. https://doi.org/10.1016/j.ecolmodel.2013.02.027</w:t>
      </w:r>
    </w:p>
    <w:p w14:paraId="152877C4"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Liu, Y., Liu, D., Liu, Y., He, J., Jiao, L., Chen, Y., Hong, X., 2012. Rural land use spatial allocation in the semiarid loess hilly area in China: Using a Particle Swarm Optimization model equipped with multi-objective optimization techniques. Sci. China Earth Sci. 55, 1166–1177. https://doi.org/10.1007/s11430-011-4347-2</w:t>
      </w:r>
    </w:p>
    <w:p w14:paraId="4C87448A"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Liu, Y., Tang, W., He, J., Liu, Y., Ai, T., Liu, D., 2015. A land-use spatial optimization model based on genetic optimization and game theory. Comput. Environ. Urban Syst. 49, 1–14. https://doi.org/10.1016/j.compenvurbsys.2014.09.002</w:t>
      </w:r>
    </w:p>
    <w:p w14:paraId="7C5D2DA8"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Liu, Y., Wang, H., Ji, Y., Liu, Z., Zhao, X., 2012. Land Use Zoning at the County Level Based on a Multi-Objective Particle Swarm Optimization Algorithm: A Case Study from Yicheng, China. Int. J. Environ. Res. Public. Health 9, 2801–2826. https://doi.org/10.3390/ijerph9082801</w:t>
      </w:r>
    </w:p>
    <w:p w14:paraId="1DAD89D5"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Liu, Y., Yu, G., Wang, Q., Zhang, Y., Xu, Z., 2014. Carbon carry capacity and carbon sequestration potential in China based on an integrated analysis of mature forest biomass. Sci. China Life Sci. 57, 1218–1229.</w:t>
      </w:r>
    </w:p>
    <w:p w14:paraId="258D7757"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lastRenderedPageBreak/>
        <w:t>Masoomi, Z., Mesgari, M.S., Hamrah, M., 2013. Allocation of urban land uses by Multi-Objective Particle Swarm Optimization algorithm. Int. J. Geogr. Inf. Sci. 27, 542–566. https://doi.org/10.1080/13658816.2012.698016</w:t>
      </w:r>
    </w:p>
    <w:p w14:paraId="3F27F89B"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Morari, F., Lugato, E., Berti, A., Giardini, L., 2006. Long-term effects of recommended management practices on soil carbon changes and sequestration in north-eastern Italy. Soil Use Manag. 22, 71–81.</w:t>
      </w:r>
    </w:p>
    <w:p w14:paraId="7B792E64"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Nachtergaele, F., van Velthuizen, H., Verelst, L., Batjes, N., Dijkshoorn, K., van Engelen, V., Fischer, G., Jones, A., Montanarella, L., Petri, M., 2009. Harmonized world soil database. Wagening. ISRIC.</w:t>
      </w:r>
    </w:p>
    <w:p w14:paraId="72F5BB98"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Nave, L.E., Swanston, C.W., Mishra, U., Nadelhoffer, K.J., 2013. Afforestation effects on soil carbon storage in the United States: a synthesis. Soil Sci. Soc. Am. J. 77, 1035–1047.</w:t>
      </w:r>
    </w:p>
    <w:p w14:paraId="582AAD6E"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Nilsson, S., Schopfhauser, W., 1995. The carbon-sequestration potential of a global afforestation program. Clim. Change 30, 267–293. https://doi.org/10.1007/BF01091928</w:t>
      </w:r>
    </w:p>
    <w:p w14:paraId="784C2E7F"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Niu, X., Duiker, S.W., 2006. Carbon sequestration potential by afforestation of marginal agricultural land in the Midwestern U.S. For. Ecol. Manag. 223, 415–427. https://doi.org/10.1016/j.foreco.2005.12.044</w:t>
      </w:r>
    </w:p>
    <w:p w14:paraId="1DA0C0AA"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Noble, I., Bolin, B., Ravindranath, N.H., Verardo, D.J., Dokken, D.J., 2000. Land use, land use change, and forestry. Cambridge University Press.</w:t>
      </w:r>
    </w:p>
    <w:p w14:paraId="3B0BFD6B"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Parsopoulos, K.E., Vrahatis, M.N., 2007. Parameter selection and adaptation in unified particle swarm optimization. Math. Comput. Model. 46, 198–213.</w:t>
      </w:r>
    </w:p>
    <w:p w14:paraId="5605CC89"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Paul, K.I., Polglase, P.J., Nyakuengama, J.G., Khanna, P.K., 2002. Change in soil carbon following afforestation. For. Ecol. Manag. 168, 241–257. https://doi.org/10.1016/S0378-1127(01)00740-X</w:t>
      </w:r>
    </w:p>
    <w:p w14:paraId="3784755E"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Plantinga, A.J., Wu, J., 2003. Co-Benefits from Carbon Sequestration in Forests: Evaluating Reductions in Agricultural Externalities from an Afforestation Policy in Wisconsin. Land Econ. 79, 74–85. https://doi.org/10.2307/3147106</w:t>
      </w:r>
    </w:p>
    <w:p w14:paraId="6F976991"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Qin, Z., Huang, Y., 2010. Quantification of soil organic carbon sequestration potential in cropland: A model approach. Sci. China Life Sci. 53, 868–884. https://doi.org/10.1007/s11427-010-4023-3</w:t>
      </w:r>
    </w:p>
    <w:p w14:paraId="1EB9D863"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Ramachandran Nair, P.K., Mohan Kumar, B., Nair, V.D., 2009. Agroforestry as a strategy for carbon sequestration. J. Plant Nutr. Soil Sci. 172, 10–23.</w:t>
      </w:r>
    </w:p>
    <w:p w14:paraId="5AAF196B"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Schelhaas, M.J., van Esch, P.W., Groen, T.A., de Jong, B.H.J., Kanninen, M., Liski, J., Masera, O., Mohren, G.M.J., Nabuurs, G.J., Palosuo, T., Pedroni, L., Vallejo, A., Vilen, T., 2004. CO2FIX V 3.1 – A modelling framework for quantifying carbon sequestration in forest ecosystems. ALTERRA, Wageningen, Netherlands.</w:t>
      </w:r>
    </w:p>
    <w:p w14:paraId="0A6EF458"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Shi, S., Han, P., Zhang, P., Ding, F., Ma, C., 2015. The Impact of Afforestation on Soil Organic Carbon Sequestration on the Qinghai Plateau, China. PLoS ONE 10. https://doi.org/10.1371/journal.pone.0116591</w:t>
      </w:r>
    </w:p>
    <w:p w14:paraId="5DA0789B"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Shi, Y., 2001. Particle swarm optimization: developments, applications and resources, in: Evolutionary Computation, 2001. Proceedings of the 2001 Congress On. IEEE, pp. 81–86.</w:t>
      </w:r>
    </w:p>
    <w:p w14:paraId="703FCBB1"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Tilman, D., Balzer, C., Hill, J., Befort, B.L., 2011. Global food demand and the sustainable intensification of agriculture. Proc. Natl. Acad. Sci. 108, 20260–20264.</w:t>
      </w:r>
    </w:p>
    <w:p w14:paraId="5A762907"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Woodwell, G.M., Hobbie, J.E., Houghton, R.A., Melillo, J.M., Moore, B., Peterson, B.J., Shaver, G.R., 1983. Global Deforestation: Contribution to Atmospheric Carbon Dioxide. Science 222, 1081–1086. https://doi.org/10.1126/science.222.4628.1081</w:t>
      </w:r>
    </w:p>
    <w:p w14:paraId="0210E8C2"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lastRenderedPageBreak/>
        <w:t>Wu, Q., Li, H., Wang, R., Paulussen, J., He, Y., Wang, M., Wang, B., Wang, Z., 2006. Monitoring and predicting land use change in Beijing using remote sensing and GIS. Landsc. Urban Plan. 78, 322–333. https://doi.org/10.1016/j.landurbplan.2005.10.002</w:t>
      </w:r>
    </w:p>
    <w:p w14:paraId="5DBE0D94"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Xu, Z., Xu, J., Deng, X., Huang, J., Uchida, E., Rozelle, S., 2006. Grain for Green versus Grain: Conflict between Food Security and Conservation Set-Aside in China. World Dev. 34, 130–148. https://doi.org/10.1016/j.worlddev.2005.08.002</w:t>
      </w:r>
    </w:p>
    <w:p w14:paraId="5F1BBBF6"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Yang, J., McBride, J., Zhou, J., Sun, Z., 2005. The urban forest in Beijing and its role in air pollution reduction. Urban For. Urban Green. 3, 65–78.</w:t>
      </w:r>
    </w:p>
    <w:p w14:paraId="4606AB00"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Yao, J., Kong, X., 2018. Modeling the effects of land-use optimization on the soil organic carbon sequestration potential. J. Geogr. Sci. under publication.</w:t>
      </w:r>
    </w:p>
    <w:p w14:paraId="08DB08A7"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Zeng, X., Zhang, W., Liu, X., Cao, J., Shen, H., Zhao, X., Zhang, N., Bai, Y., Yi, M., 2014. Change of soil organic carbon after cropland afforestation in ‘Beijing-Tianjin Sandstorm Source Control’ program area in China. Chin. Geogr. Sci. 24, 461–470. https://doi.org/10.1007/s11769-014-0701-6</w:t>
      </w:r>
    </w:p>
    <w:p w14:paraId="55E7A67D" w14:textId="77777777" w:rsidR="009758DA" w:rsidRPr="009758DA" w:rsidRDefault="009758DA" w:rsidP="009758DA">
      <w:pPr>
        <w:pStyle w:val="Bibliography"/>
        <w:rPr>
          <w:rFonts w:ascii="Times New Roman" w:hAnsi="Times New Roman" w:cs="Times New Roman"/>
        </w:rPr>
      </w:pPr>
      <w:r w:rsidRPr="009758DA">
        <w:rPr>
          <w:rFonts w:ascii="Times New Roman" w:hAnsi="Times New Roman" w:cs="Times New Roman"/>
        </w:rPr>
        <w:t>Zhou, M., 2015. An interval fuzzy chance-constrained programming model for sustainable urban land-use planning and land use policy analysis. Land Use Policy 42, 479–491. https://doi.org/10.1016/j.landusepol.2014.09.002</w:t>
      </w:r>
    </w:p>
    <w:p w14:paraId="1A1BFCB8" w14:textId="01372594" w:rsidR="008B38C0" w:rsidRPr="009110BC" w:rsidRDefault="00972055" w:rsidP="00972055">
      <w:pPr>
        <w:rPr>
          <w:rFonts w:ascii="Times New Roman" w:hAnsi="Times New Roman" w:cs="Times New Roman"/>
        </w:rPr>
      </w:pPr>
      <w:r w:rsidRPr="009110BC">
        <w:rPr>
          <w:rFonts w:ascii="Times New Roman" w:hAnsi="Times New Roman" w:cs="Times New Roman"/>
          <w:lang w:eastAsia="zh-CN"/>
        </w:rPr>
        <w:fldChar w:fldCharType="end"/>
      </w:r>
    </w:p>
    <w:p w14:paraId="0E1B9DAC" w14:textId="500572AD" w:rsidR="007E24B0" w:rsidRPr="009110BC" w:rsidRDefault="007E24B0" w:rsidP="00403845">
      <w:pPr>
        <w:pStyle w:val="Bibliography"/>
        <w:rPr>
          <w:rFonts w:ascii="Times New Roman" w:hAnsi="Times New Roman" w:cs="Times New Roman"/>
          <w:lang w:eastAsia="zh-CN"/>
        </w:rPr>
      </w:pPr>
    </w:p>
    <w:sectPr w:rsidR="007E24B0" w:rsidRPr="009110BC" w:rsidSect="00B7378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defaultTabStop w:val="720"/>
  <w:autoHyphenation/>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A83"/>
    <w:rsid w:val="00000477"/>
    <w:rsid w:val="00001077"/>
    <w:rsid w:val="000025E5"/>
    <w:rsid w:val="000109DF"/>
    <w:rsid w:val="00013E69"/>
    <w:rsid w:val="000141EA"/>
    <w:rsid w:val="00015551"/>
    <w:rsid w:val="00017F71"/>
    <w:rsid w:val="000208BE"/>
    <w:rsid w:val="00025060"/>
    <w:rsid w:val="00035878"/>
    <w:rsid w:val="00042122"/>
    <w:rsid w:val="00043D57"/>
    <w:rsid w:val="000476A9"/>
    <w:rsid w:val="00053250"/>
    <w:rsid w:val="00053306"/>
    <w:rsid w:val="00055D42"/>
    <w:rsid w:val="00057923"/>
    <w:rsid w:val="00065F62"/>
    <w:rsid w:val="00066C5A"/>
    <w:rsid w:val="00066CB4"/>
    <w:rsid w:val="00071854"/>
    <w:rsid w:val="00073517"/>
    <w:rsid w:val="00075A0C"/>
    <w:rsid w:val="00083182"/>
    <w:rsid w:val="00085498"/>
    <w:rsid w:val="00086595"/>
    <w:rsid w:val="00095949"/>
    <w:rsid w:val="000A0818"/>
    <w:rsid w:val="000A71AE"/>
    <w:rsid w:val="000B04B3"/>
    <w:rsid w:val="000B4901"/>
    <w:rsid w:val="000B5C5C"/>
    <w:rsid w:val="000C48F3"/>
    <w:rsid w:val="000C5137"/>
    <w:rsid w:val="000C5A56"/>
    <w:rsid w:val="000D728D"/>
    <w:rsid w:val="000D7F6C"/>
    <w:rsid w:val="000E0316"/>
    <w:rsid w:val="000E34E5"/>
    <w:rsid w:val="000F3192"/>
    <w:rsid w:val="000F488C"/>
    <w:rsid w:val="000F74EE"/>
    <w:rsid w:val="00101A83"/>
    <w:rsid w:val="00103EBC"/>
    <w:rsid w:val="0010672B"/>
    <w:rsid w:val="0010780A"/>
    <w:rsid w:val="00115784"/>
    <w:rsid w:val="00134AE1"/>
    <w:rsid w:val="001361C5"/>
    <w:rsid w:val="00137BDB"/>
    <w:rsid w:val="00144541"/>
    <w:rsid w:val="001513D7"/>
    <w:rsid w:val="00152DFD"/>
    <w:rsid w:val="00154C16"/>
    <w:rsid w:val="001742C3"/>
    <w:rsid w:val="00174EFD"/>
    <w:rsid w:val="00176851"/>
    <w:rsid w:val="00187F73"/>
    <w:rsid w:val="00187F82"/>
    <w:rsid w:val="00190A71"/>
    <w:rsid w:val="00191D04"/>
    <w:rsid w:val="0019390D"/>
    <w:rsid w:val="00197142"/>
    <w:rsid w:val="00197B88"/>
    <w:rsid w:val="001A307C"/>
    <w:rsid w:val="001A4E68"/>
    <w:rsid w:val="001B0348"/>
    <w:rsid w:val="001B105C"/>
    <w:rsid w:val="001C1435"/>
    <w:rsid w:val="001C4DA9"/>
    <w:rsid w:val="001C665C"/>
    <w:rsid w:val="001D211F"/>
    <w:rsid w:val="001D226F"/>
    <w:rsid w:val="001D3C76"/>
    <w:rsid w:val="001D77D7"/>
    <w:rsid w:val="001D77F8"/>
    <w:rsid w:val="001E1A52"/>
    <w:rsid w:val="002024FD"/>
    <w:rsid w:val="002051BA"/>
    <w:rsid w:val="00205BBE"/>
    <w:rsid w:val="002075B6"/>
    <w:rsid w:val="00223E08"/>
    <w:rsid w:val="00232BC1"/>
    <w:rsid w:val="002368F8"/>
    <w:rsid w:val="002432B5"/>
    <w:rsid w:val="00252927"/>
    <w:rsid w:val="00256C9F"/>
    <w:rsid w:val="00257D84"/>
    <w:rsid w:val="002601F5"/>
    <w:rsid w:val="00261577"/>
    <w:rsid w:val="00261772"/>
    <w:rsid w:val="00262016"/>
    <w:rsid w:val="0026746E"/>
    <w:rsid w:val="0027056C"/>
    <w:rsid w:val="00277694"/>
    <w:rsid w:val="00292CD2"/>
    <w:rsid w:val="002936FF"/>
    <w:rsid w:val="00295283"/>
    <w:rsid w:val="00296CB3"/>
    <w:rsid w:val="002A46E2"/>
    <w:rsid w:val="002A5414"/>
    <w:rsid w:val="002A74F4"/>
    <w:rsid w:val="002A7601"/>
    <w:rsid w:val="002B6D38"/>
    <w:rsid w:val="002B705D"/>
    <w:rsid w:val="002C70AF"/>
    <w:rsid w:val="002E56E5"/>
    <w:rsid w:val="002E65BF"/>
    <w:rsid w:val="002E66F9"/>
    <w:rsid w:val="002E6F5A"/>
    <w:rsid w:val="002F0031"/>
    <w:rsid w:val="0030582D"/>
    <w:rsid w:val="003062E6"/>
    <w:rsid w:val="0031069C"/>
    <w:rsid w:val="00312DF0"/>
    <w:rsid w:val="0033371B"/>
    <w:rsid w:val="003608BD"/>
    <w:rsid w:val="00360D1B"/>
    <w:rsid w:val="00381235"/>
    <w:rsid w:val="00381A9B"/>
    <w:rsid w:val="00382B02"/>
    <w:rsid w:val="003865A0"/>
    <w:rsid w:val="00390883"/>
    <w:rsid w:val="00392D9D"/>
    <w:rsid w:val="0039716B"/>
    <w:rsid w:val="003A51A2"/>
    <w:rsid w:val="003A7AC8"/>
    <w:rsid w:val="003B065B"/>
    <w:rsid w:val="003B5719"/>
    <w:rsid w:val="003B59D4"/>
    <w:rsid w:val="003C6868"/>
    <w:rsid w:val="003C7171"/>
    <w:rsid w:val="003C7FB0"/>
    <w:rsid w:val="003D7795"/>
    <w:rsid w:val="003E0760"/>
    <w:rsid w:val="003F6416"/>
    <w:rsid w:val="003F6C24"/>
    <w:rsid w:val="003F73B9"/>
    <w:rsid w:val="003F7B7E"/>
    <w:rsid w:val="00402280"/>
    <w:rsid w:val="00403845"/>
    <w:rsid w:val="00405D75"/>
    <w:rsid w:val="00426C10"/>
    <w:rsid w:val="004364A0"/>
    <w:rsid w:val="00450452"/>
    <w:rsid w:val="004530CC"/>
    <w:rsid w:val="00461975"/>
    <w:rsid w:val="00461B56"/>
    <w:rsid w:val="00464E4B"/>
    <w:rsid w:val="004728F0"/>
    <w:rsid w:val="00472FDD"/>
    <w:rsid w:val="004905E8"/>
    <w:rsid w:val="00493AC5"/>
    <w:rsid w:val="004A0571"/>
    <w:rsid w:val="004B47F9"/>
    <w:rsid w:val="004B507B"/>
    <w:rsid w:val="004C0E41"/>
    <w:rsid w:val="004C4592"/>
    <w:rsid w:val="004C6460"/>
    <w:rsid w:val="004D11F6"/>
    <w:rsid w:val="004D2BCE"/>
    <w:rsid w:val="004D778E"/>
    <w:rsid w:val="004E5170"/>
    <w:rsid w:val="004E7640"/>
    <w:rsid w:val="0050394F"/>
    <w:rsid w:val="00505D87"/>
    <w:rsid w:val="00524796"/>
    <w:rsid w:val="00527255"/>
    <w:rsid w:val="0053024A"/>
    <w:rsid w:val="0053104E"/>
    <w:rsid w:val="00531AEA"/>
    <w:rsid w:val="00534687"/>
    <w:rsid w:val="0053661B"/>
    <w:rsid w:val="00537945"/>
    <w:rsid w:val="00551086"/>
    <w:rsid w:val="0056203D"/>
    <w:rsid w:val="0057057A"/>
    <w:rsid w:val="005732B4"/>
    <w:rsid w:val="00575EC3"/>
    <w:rsid w:val="005848AB"/>
    <w:rsid w:val="0059513D"/>
    <w:rsid w:val="005A3618"/>
    <w:rsid w:val="005A727C"/>
    <w:rsid w:val="005B1754"/>
    <w:rsid w:val="005C7D5B"/>
    <w:rsid w:val="005D13BE"/>
    <w:rsid w:val="005D4537"/>
    <w:rsid w:val="005E16C1"/>
    <w:rsid w:val="005E69BC"/>
    <w:rsid w:val="005F0CC3"/>
    <w:rsid w:val="005F21EF"/>
    <w:rsid w:val="005F33E8"/>
    <w:rsid w:val="00603B6B"/>
    <w:rsid w:val="00612F46"/>
    <w:rsid w:val="0061521E"/>
    <w:rsid w:val="00623138"/>
    <w:rsid w:val="00627FAA"/>
    <w:rsid w:val="00630C8C"/>
    <w:rsid w:val="0063326B"/>
    <w:rsid w:val="0064645C"/>
    <w:rsid w:val="00646628"/>
    <w:rsid w:val="006533C2"/>
    <w:rsid w:val="006549D8"/>
    <w:rsid w:val="006609F4"/>
    <w:rsid w:val="006614BE"/>
    <w:rsid w:val="00665AAD"/>
    <w:rsid w:val="006726EB"/>
    <w:rsid w:val="0067550D"/>
    <w:rsid w:val="006764B8"/>
    <w:rsid w:val="00680ACB"/>
    <w:rsid w:val="006847C9"/>
    <w:rsid w:val="00686CD5"/>
    <w:rsid w:val="00693E8D"/>
    <w:rsid w:val="006951C4"/>
    <w:rsid w:val="00696AE5"/>
    <w:rsid w:val="006A0A2F"/>
    <w:rsid w:val="006B0123"/>
    <w:rsid w:val="006C00D8"/>
    <w:rsid w:val="006C05D4"/>
    <w:rsid w:val="006C2E3C"/>
    <w:rsid w:val="006C4B69"/>
    <w:rsid w:val="006C7196"/>
    <w:rsid w:val="006D4321"/>
    <w:rsid w:val="006E7B3A"/>
    <w:rsid w:val="006F2A12"/>
    <w:rsid w:val="006F72D2"/>
    <w:rsid w:val="00700E85"/>
    <w:rsid w:val="0070351C"/>
    <w:rsid w:val="00710296"/>
    <w:rsid w:val="00716773"/>
    <w:rsid w:val="0072351C"/>
    <w:rsid w:val="00732F3D"/>
    <w:rsid w:val="00733BF3"/>
    <w:rsid w:val="0073693C"/>
    <w:rsid w:val="00747A9E"/>
    <w:rsid w:val="00751864"/>
    <w:rsid w:val="0075444C"/>
    <w:rsid w:val="00762B21"/>
    <w:rsid w:val="00763359"/>
    <w:rsid w:val="0078251B"/>
    <w:rsid w:val="00786F2D"/>
    <w:rsid w:val="007A0CEC"/>
    <w:rsid w:val="007B26BE"/>
    <w:rsid w:val="007C7C8D"/>
    <w:rsid w:val="007D1244"/>
    <w:rsid w:val="007D179F"/>
    <w:rsid w:val="007D7E12"/>
    <w:rsid w:val="007E1851"/>
    <w:rsid w:val="007E24B0"/>
    <w:rsid w:val="007E7675"/>
    <w:rsid w:val="007F0155"/>
    <w:rsid w:val="007F4A18"/>
    <w:rsid w:val="0080543A"/>
    <w:rsid w:val="0081064F"/>
    <w:rsid w:val="00824A7A"/>
    <w:rsid w:val="00825216"/>
    <w:rsid w:val="00826751"/>
    <w:rsid w:val="00831C25"/>
    <w:rsid w:val="00837CC1"/>
    <w:rsid w:val="00841685"/>
    <w:rsid w:val="0085688E"/>
    <w:rsid w:val="00860C8A"/>
    <w:rsid w:val="0086428B"/>
    <w:rsid w:val="008712AC"/>
    <w:rsid w:val="008728D0"/>
    <w:rsid w:val="00875E65"/>
    <w:rsid w:val="0087765D"/>
    <w:rsid w:val="00883F96"/>
    <w:rsid w:val="008948E8"/>
    <w:rsid w:val="00897620"/>
    <w:rsid w:val="008A5FEA"/>
    <w:rsid w:val="008A64DE"/>
    <w:rsid w:val="008B0E6B"/>
    <w:rsid w:val="008B38C0"/>
    <w:rsid w:val="008C06BF"/>
    <w:rsid w:val="008C1016"/>
    <w:rsid w:val="008C1D37"/>
    <w:rsid w:val="008C31B8"/>
    <w:rsid w:val="008C72AF"/>
    <w:rsid w:val="008D19A9"/>
    <w:rsid w:val="008E1ECD"/>
    <w:rsid w:val="008E5E6D"/>
    <w:rsid w:val="008F2A19"/>
    <w:rsid w:val="008F4314"/>
    <w:rsid w:val="008F6BB4"/>
    <w:rsid w:val="009022E4"/>
    <w:rsid w:val="00902B44"/>
    <w:rsid w:val="00907DC3"/>
    <w:rsid w:val="00910EA9"/>
    <w:rsid w:val="00910F12"/>
    <w:rsid w:val="009110BC"/>
    <w:rsid w:val="0091170C"/>
    <w:rsid w:val="00911720"/>
    <w:rsid w:val="00920B06"/>
    <w:rsid w:val="00921E10"/>
    <w:rsid w:val="00923B46"/>
    <w:rsid w:val="0093173F"/>
    <w:rsid w:val="0093353B"/>
    <w:rsid w:val="00937FB8"/>
    <w:rsid w:val="00952600"/>
    <w:rsid w:val="009530DD"/>
    <w:rsid w:val="009607DA"/>
    <w:rsid w:val="0097203A"/>
    <w:rsid w:val="00972055"/>
    <w:rsid w:val="00974D24"/>
    <w:rsid w:val="009758DA"/>
    <w:rsid w:val="009807D1"/>
    <w:rsid w:val="00980DC3"/>
    <w:rsid w:val="009837E6"/>
    <w:rsid w:val="00987949"/>
    <w:rsid w:val="00987C51"/>
    <w:rsid w:val="009B4C74"/>
    <w:rsid w:val="009B7074"/>
    <w:rsid w:val="009C4DAA"/>
    <w:rsid w:val="009C729B"/>
    <w:rsid w:val="009D34FB"/>
    <w:rsid w:val="009E1725"/>
    <w:rsid w:val="009E18CF"/>
    <w:rsid w:val="009E5B6F"/>
    <w:rsid w:val="009E7717"/>
    <w:rsid w:val="009F2D11"/>
    <w:rsid w:val="00A1584C"/>
    <w:rsid w:val="00A201F2"/>
    <w:rsid w:val="00A42FBD"/>
    <w:rsid w:val="00A56BF6"/>
    <w:rsid w:val="00A56D8F"/>
    <w:rsid w:val="00A610F2"/>
    <w:rsid w:val="00A61BDC"/>
    <w:rsid w:val="00A72E63"/>
    <w:rsid w:val="00A76D0A"/>
    <w:rsid w:val="00A824C0"/>
    <w:rsid w:val="00A85D09"/>
    <w:rsid w:val="00A87A1C"/>
    <w:rsid w:val="00A96F00"/>
    <w:rsid w:val="00AA4101"/>
    <w:rsid w:val="00AB3046"/>
    <w:rsid w:val="00AB522C"/>
    <w:rsid w:val="00AB7DC3"/>
    <w:rsid w:val="00AC384D"/>
    <w:rsid w:val="00AD7DF8"/>
    <w:rsid w:val="00AF1759"/>
    <w:rsid w:val="00AF6D62"/>
    <w:rsid w:val="00AF76D6"/>
    <w:rsid w:val="00B0199C"/>
    <w:rsid w:val="00B10328"/>
    <w:rsid w:val="00B10FF8"/>
    <w:rsid w:val="00B228B8"/>
    <w:rsid w:val="00B24C2B"/>
    <w:rsid w:val="00B26CEE"/>
    <w:rsid w:val="00B31979"/>
    <w:rsid w:val="00B32032"/>
    <w:rsid w:val="00B330BB"/>
    <w:rsid w:val="00B33333"/>
    <w:rsid w:val="00B34CE3"/>
    <w:rsid w:val="00B35EA9"/>
    <w:rsid w:val="00B37E86"/>
    <w:rsid w:val="00B549BA"/>
    <w:rsid w:val="00B63D6D"/>
    <w:rsid w:val="00B65745"/>
    <w:rsid w:val="00B70467"/>
    <w:rsid w:val="00B7378C"/>
    <w:rsid w:val="00B73925"/>
    <w:rsid w:val="00B8764F"/>
    <w:rsid w:val="00B97120"/>
    <w:rsid w:val="00BA248F"/>
    <w:rsid w:val="00BA3360"/>
    <w:rsid w:val="00BA7016"/>
    <w:rsid w:val="00BC1D63"/>
    <w:rsid w:val="00BC3D97"/>
    <w:rsid w:val="00BE19D2"/>
    <w:rsid w:val="00BE69C4"/>
    <w:rsid w:val="00BE7EDF"/>
    <w:rsid w:val="00BF3716"/>
    <w:rsid w:val="00BF57F0"/>
    <w:rsid w:val="00C04BF4"/>
    <w:rsid w:val="00C07CCD"/>
    <w:rsid w:val="00C10167"/>
    <w:rsid w:val="00C311CF"/>
    <w:rsid w:val="00C337D8"/>
    <w:rsid w:val="00C43982"/>
    <w:rsid w:val="00C43FAA"/>
    <w:rsid w:val="00C562E5"/>
    <w:rsid w:val="00C64096"/>
    <w:rsid w:val="00C656DC"/>
    <w:rsid w:val="00C65C26"/>
    <w:rsid w:val="00C70F10"/>
    <w:rsid w:val="00C748D6"/>
    <w:rsid w:val="00C87476"/>
    <w:rsid w:val="00C92164"/>
    <w:rsid w:val="00C97ACB"/>
    <w:rsid w:val="00CA5F65"/>
    <w:rsid w:val="00CB4435"/>
    <w:rsid w:val="00CB7806"/>
    <w:rsid w:val="00CC1C92"/>
    <w:rsid w:val="00CC5DB6"/>
    <w:rsid w:val="00CD4AAB"/>
    <w:rsid w:val="00CD5F3D"/>
    <w:rsid w:val="00CD7C8A"/>
    <w:rsid w:val="00CE26AD"/>
    <w:rsid w:val="00CF1C94"/>
    <w:rsid w:val="00CF21EA"/>
    <w:rsid w:val="00CF47AE"/>
    <w:rsid w:val="00CF4E45"/>
    <w:rsid w:val="00D04F60"/>
    <w:rsid w:val="00D11682"/>
    <w:rsid w:val="00D22D05"/>
    <w:rsid w:val="00D301DD"/>
    <w:rsid w:val="00D32547"/>
    <w:rsid w:val="00D401A9"/>
    <w:rsid w:val="00D45150"/>
    <w:rsid w:val="00D54DE8"/>
    <w:rsid w:val="00D6452F"/>
    <w:rsid w:val="00D66FE8"/>
    <w:rsid w:val="00D72D26"/>
    <w:rsid w:val="00D77C4C"/>
    <w:rsid w:val="00D80E77"/>
    <w:rsid w:val="00D86D47"/>
    <w:rsid w:val="00D86F20"/>
    <w:rsid w:val="00D87046"/>
    <w:rsid w:val="00D92DAD"/>
    <w:rsid w:val="00DA08ED"/>
    <w:rsid w:val="00DA1ECE"/>
    <w:rsid w:val="00DA47A3"/>
    <w:rsid w:val="00DA5AAE"/>
    <w:rsid w:val="00DC3718"/>
    <w:rsid w:val="00DC56AD"/>
    <w:rsid w:val="00DD6B76"/>
    <w:rsid w:val="00DD7BFB"/>
    <w:rsid w:val="00DE2F41"/>
    <w:rsid w:val="00DF0DAD"/>
    <w:rsid w:val="00DF76DD"/>
    <w:rsid w:val="00E001A2"/>
    <w:rsid w:val="00E050EF"/>
    <w:rsid w:val="00E06BA9"/>
    <w:rsid w:val="00E349B3"/>
    <w:rsid w:val="00E36F1D"/>
    <w:rsid w:val="00E42249"/>
    <w:rsid w:val="00E42736"/>
    <w:rsid w:val="00E427D9"/>
    <w:rsid w:val="00E43F9A"/>
    <w:rsid w:val="00E459E1"/>
    <w:rsid w:val="00E5057E"/>
    <w:rsid w:val="00E54733"/>
    <w:rsid w:val="00E55E44"/>
    <w:rsid w:val="00E60132"/>
    <w:rsid w:val="00E6112C"/>
    <w:rsid w:val="00E6744F"/>
    <w:rsid w:val="00E74082"/>
    <w:rsid w:val="00E779A5"/>
    <w:rsid w:val="00E804B2"/>
    <w:rsid w:val="00E848D4"/>
    <w:rsid w:val="00E942F9"/>
    <w:rsid w:val="00EA56AE"/>
    <w:rsid w:val="00EB1150"/>
    <w:rsid w:val="00EB15E2"/>
    <w:rsid w:val="00EB1F8F"/>
    <w:rsid w:val="00EB419D"/>
    <w:rsid w:val="00EB6B59"/>
    <w:rsid w:val="00EC198F"/>
    <w:rsid w:val="00EC72BB"/>
    <w:rsid w:val="00ED4206"/>
    <w:rsid w:val="00ED435C"/>
    <w:rsid w:val="00EE183D"/>
    <w:rsid w:val="00EF1BC3"/>
    <w:rsid w:val="00EF60B5"/>
    <w:rsid w:val="00F11464"/>
    <w:rsid w:val="00F12CFA"/>
    <w:rsid w:val="00F12F82"/>
    <w:rsid w:val="00F22114"/>
    <w:rsid w:val="00F271BA"/>
    <w:rsid w:val="00F2761F"/>
    <w:rsid w:val="00F35CA9"/>
    <w:rsid w:val="00F471F0"/>
    <w:rsid w:val="00F52067"/>
    <w:rsid w:val="00F52C19"/>
    <w:rsid w:val="00F5459F"/>
    <w:rsid w:val="00F56280"/>
    <w:rsid w:val="00F606A4"/>
    <w:rsid w:val="00F65AF3"/>
    <w:rsid w:val="00F7426B"/>
    <w:rsid w:val="00F75112"/>
    <w:rsid w:val="00F7674F"/>
    <w:rsid w:val="00F81C06"/>
    <w:rsid w:val="00F856F5"/>
    <w:rsid w:val="00F86190"/>
    <w:rsid w:val="00F90799"/>
    <w:rsid w:val="00F95494"/>
    <w:rsid w:val="00FA1435"/>
    <w:rsid w:val="00FA1E86"/>
    <w:rsid w:val="00FA4B87"/>
    <w:rsid w:val="00FA6185"/>
    <w:rsid w:val="00FB11A3"/>
    <w:rsid w:val="00FC1613"/>
    <w:rsid w:val="00FC63BD"/>
    <w:rsid w:val="00FD2DEA"/>
    <w:rsid w:val="00FD5A29"/>
    <w:rsid w:val="00FE3A41"/>
    <w:rsid w:val="00FE5C2C"/>
    <w:rsid w:val="00FF6D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328A8"/>
  <w14:defaultImageDpi w14:val="32767"/>
  <w15:chartTrackingRefBased/>
  <w15:docId w15:val="{3DFC84C0-7EB5-424F-A6B4-A442F36B6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C9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38C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B38C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01A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C1C9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CC1C9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1C92"/>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8E5E6D"/>
    <w:rPr>
      <w:color w:val="808080"/>
    </w:rPr>
  </w:style>
  <w:style w:type="character" w:styleId="CommentReference">
    <w:name w:val="annotation reference"/>
    <w:basedOn w:val="DefaultParagraphFont"/>
    <w:uiPriority w:val="99"/>
    <w:semiHidden/>
    <w:unhideWhenUsed/>
    <w:rsid w:val="00DC56AD"/>
    <w:rPr>
      <w:sz w:val="18"/>
      <w:szCs w:val="18"/>
    </w:rPr>
  </w:style>
  <w:style w:type="paragraph" w:styleId="CommentText">
    <w:name w:val="annotation text"/>
    <w:basedOn w:val="Normal"/>
    <w:link w:val="CommentTextChar"/>
    <w:uiPriority w:val="99"/>
    <w:semiHidden/>
    <w:unhideWhenUsed/>
    <w:rsid w:val="00DC56AD"/>
  </w:style>
  <w:style w:type="character" w:customStyle="1" w:styleId="CommentTextChar">
    <w:name w:val="Comment Text Char"/>
    <w:basedOn w:val="DefaultParagraphFont"/>
    <w:link w:val="CommentText"/>
    <w:uiPriority w:val="99"/>
    <w:semiHidden/>
    <w:rsid w:val="00DC56AD"/>
  </w:style>
  <w:style w:type="paragraph" w:styleId="CommentSubject">
    <w:name w:val="annotation subject"/>
    <w:basedOn w:val="CommentText"/>
    <w:next w:val="CommentText"/>
    <w:link w:val="CommentSubjectChar"/>
    <w:uiPriority w:val="99"/>
    <w:semiHidden/>
    <w:unhideWhenUsed/>
    <w:rsid w:val="00DC56AD"/>
    <w:rPr>
      <w:b/>
      <w:bCs/>
      <w:sz w:val="20"/>
      <w:szCs w:val="20"/>
    </w:rPr>
  </w:style>
  <w:style w:type="character" w:customStyle="1" w:styleId="CommentSubjectChar">
    <w:name w:val="Comment Subject Char"/>
    <w:basedOn w:val="CommentTextChar"/>
    <w:link w:val="CommentSubject"/>
    <w:uiPriority w:val="99"/>
    <w:semiHidden/>
    <w:rsid w:val="00DC56AD"/>
    <w:rPr>
      <w:b/>
      <w:bCs/>
      <w:sz w:val="20"/>
      <w:szCs w:val="20"/>
    </w:rPr>
  </w:style>
  <w:style w:type="paragraph" w:styleId="BalloonText">
    <w:name w:val="Balloon Text"/>
    <w:basedOn w:val="Normal"/>
    <w:link w:val="BalloonTextChar"/>
    <w:uiPriority w:val="99"/>
    <w:semiHidden/>
    <w:unhideWhenUsed/>
    <w:rsid w:val="00DC56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56AD"/>
    <w:rPr>
      <w:rFonts w:ascii="Times New Roman" w:hAnsi="Times New Roman" w:cs="Times New Roman"/>
      <w:sz w:val="18"/>
      <w:szCs w:val="18"/>
    </w:rPr>
  </w:style>
  <w:style w:type="paragraph" w:styleId="Bibliography">
    <w:name w:val="Bibliography"/>
    <w:basedOn w:val="Normal"/>
    <w:next w:val="Normal"/>
    <w:uiPriority w:val="37"/>
    <w:unhideWhenUsed/>
    <w:rsid w:val="005F21EF"/>
    <w:pPr>
      <w:tabs>
        <w:tab w:val="left" w:pos="260"/>
      </w:tabs>
      <w:ind w:left="720" w:hanging="720"/>
    </w:pPr>
  </w:style>
  <w:style w:type="character" w:customStyle="1" w:styleId="Heading2Char">
    <w:name w:val="Heading 2 Char"/>
    <w:basedOn w:val="DefaultParagraphFont"/>
    <w:link w:val="Heading2"/>
    <w:uiPriority w:val="9"/>
    <w:rsid w:val="008B38C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B38C0"/>
    <w:rPr>
      <w:rFonts w:asciiTheme="majorHAnsi" w:eastAsiaTheme="majorEastAsia" w:hAnsiTheme="majorHAnsi" w:cstheme="majorBidi"/>
      <w:color w:val="1F3763" w:themeColor="accent1" w:themeShade="7F"/>
    </w:rPr>
  </w:style>
  <w:style w:type="paragraph" w:styleId="Revision">
    <w:name w:val="Revision"/>
    <w:hidden/>
    <w:uiPriority w:val="99"/>
    <w:semiHidden/>
    <w:rsid w:val="008B38C0"/>
  </w:style>
  <w:style w:type="paragraph" w:customStyle="1" w:styleId="Equation">
    <w:name w:val="Equation"/>
    <w:basedOn w:val="Normal"/>
    <w:qFormat/>
    <w:rsid w:val="00E54733"/>
    <w:pPr>
      <w:tabs>
        <w:tab w:val="left" w:pos="2181"/>
      </w:tabs>
      <w:jc w:val="right"/>
    </w:pPr>
    <w:rPr>
      <w:rFonts w:ascii="Cambria Math"/>
      <w:i/>
    </w:rPr>
  </w:style>
  <w:style w:type="character" w:styleId="Hyperlink">
    <w:name w:val="Hyperlink"/>
    <w:basedOn w:val="DefaultParagraphFont"/>
    <w:uiPriority w:val="99"/>
    <w:unhideWhenUsed/>
    <w:rsid w:val="00A56BF6"/>
    <w:rPr>
      <w:color w:val="0563C1" w:themeColor="hyperlink"/>
      <w:u w:val="single"/>
    </w:rPr>
  </w:style>
  <w:style w:type="character" w:styleId="UnresolvedMention">
    <w:name w:val="Unresolved Mention"/>
    <w:basedOn w:val="DefaultParagraphFont"/>
    <w:uiPriority w:val="99"/>
    <w:rsid w:val="00A56BF6"/>
    <w:rPr>
      <w:color w:val="808080"/>
      <w:shd w:val="clear" w:color="auto" w:fill="E6E6E6"/>
    </w:rPr>
  </w:style>
  <w:style w:type="character" w:styleId="FollowedHyperlink">
    <w:name w:val="FollowedHyperlink"/>
    <w:basedOn w:val="DefaultParagraphFont"/>
    <w:uiPriority w:val="99"/>
    <w:semiHidden/>
    <w:unhideWhenUsed/>
    <w:rsid w:val="003C7FB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212538">
      <w:bodyDiv w:val="1"/>
      <w:marLeft w:val="0"/>
      <w:marRight w:val="0"/>
      <w:marTop w:val="0"/>
      <w:marBottom w:val="0"/>
      <w:divBdr>
        <w:top w:val="none" w:sz="0" w:space="0" w:color="auto"/>
        <w:left w:val="none" w:sz="0" w:space="0" w:color="auto"/>
        <w:bottom w:val="none" w:sz="0" w:space="0" w:color="auto"/>
        <w:right w:val="none" w:sz="0" w:space="0" w:color="auto"/>
      </w:divBdr>
    </w:div>
    <w:div w:id="105348368">
      <w:bodyDiv w:val="1"/>
      <w:marLeft w:val="0"/>
      <w:marRight w:val="0"/>
      <w:marTop w:val="0"/>
      <w:marBottom w:val="0"/>
      <w:divBdr>
        <w:top w:val="none" w:sz="0" w:space="0" w:color="auto"/>
        <w:left w:val="none" w:sz="0" w:space="0" w:color="auto"/>
        <w:bottom w:val="none" w:sz="0" w:space="0" w:color="auto"/>
        <w:right w:val="none" w:sz="0" w:space="0" w:color="auto"/>
      </w:divBdr>
    </w:div>
    <w:div w:id="630130196">
      <w:bodyDiv w:val="1"/>
      <w:marLeft w:val="0"/>
      <w:marRight w:val="0"/>
      <w:marTop w:val="0"/>
      <w:marBottom w:val="0"/>
      <w:divBdr>
        <w:top w:val="none" w:sz="0" w:space="0" w:color="auto"/>
        <w:left w:val="none" w:sz="0" w:space="0" w:color="auto"/>
        <w:bottom w:val="none" w:sz="0" w:space="0" w:color="auto"/>
        <w:right w:val="none" w:sz="0" w:space="0" w:color="auto"/>
      </w:divBdr>
    </w:div>
    <w:div w:id="797263971">
      <w:bodyDiv w:val="1"/>
      <w:marLeft w:val="0"/>
      <w:marRight w:val="0"/>
      <w:marTop w:val="0"/>
      <w:marBottom w:val="0"/>
      <w:divBdr>
        <w:top w:val="none" w:sz="0" w:space="0" w:color="auto"/>
        <w:left w:val="none" w:sz="0" w:space="0" w:color="auto"/>
        <w:bottom w:val="none" w:sz="0" w:space="0" w:color="auto"/>
        <w:right w:val="none" w:sz="0" w:space="0" w:color="auto"/>
      </w:divBdr>
    </w:div>
    <w:div w:id="1434741804">
      <w:bodyDiv w:val="1"/>
      <w:marLeft w:val="0"/>
      <w:marRight w:val="0"/>
      <w:marTop w:val="0"/>
      <w:marBottom w:val="0"/>
      <w:divBdr>
        <w:top w:val="none" w:sz="0" w:space="0" w:color="auto"/>
        <w:left w:val="none" w:sz="0" w:space="0" w:color="auto"/>
        <w:bottom w:val="none" w:sz="0" w:space="0" w:color="auto"/>
        <w:right w:val="none" w:sz="0" w:space="0" w:color="auto"/>
      </w:divBdr>
    </w:div>
    <w:div w:id="15156525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hyperlink" Target="http://www.resdc.cn" TargetMode="External"/><Relationship Id="rId12" Type="http://schemas.openxmlformats.org/officeDocument/2006/relationships/image" Target="media/image3.png"/><Relationship Id="rId25" Type="http://schemas.openxmlformats.org/officeDocument/2006/relationships/image" Target="media/image14.png"/><Relationship Id="rId33" Type="http://schemas.openxmlformats.org/officeDocument/2006/relationships/hyperlink" Target="https://github.com/YaoJT/Land_use-optimization/tree/master/agricultural_afforestation"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hyperlink" Target="http://www.bjstats.gov.cn/nj/main/2016-tjnj/zk/indexch.htm" TargetMode="Externa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hyperlink" Target="http://zhengwu.beijing.gov.cn/gh/dt/t1494703.htm" TargetMode="Externa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http://www.bjstats.gov.cn/nj/main/2016-tjnj/zk/indexch.htm"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hyperlink" Target="http://westdc.westgis.ac.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FC097EF-C0A4-1849-A8C4-CDAE7B172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19</Pages>
  <Words>21091</Words>
  <Characters>120221</Characters>
  <Application>Microsoft Office Word</Application>
  <DocSecurity>0</DocSecurity>
  <Lines>1001</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9</cp:revision>
  <dcterms:created xsi:type="dcterms:W3CDTF">2018-03-03T19:02:00Z</dcterms:created>
  <dcterms:modified xsi:type="dcterms:W3CDTF">2018-03-04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gAmOKfdB"/&gt;&lt;style id="http://www.zotero.org/styles/ecological-modelling" hasBibliography="1" bibliographyStyleHasBeenSet="1"/&gt;&lt;prefs&gt;&lt;pref name="fieldType" value="Field"/&gt;&lt;pref name="automaticJ</vt:lpwstr>
  </property>
  <property fmtid="{D5CDD505-2E9C-101B-9397-08002B2CF9AE}" pid="3" name="ZOTERO_PREF_2">
    <vt:lpwstr>ournalAbbreviations" value="true"/&gt;&lt;pref name="noteType" value="0"/&gt;&lt;/prefs&gt;&lt;/data&gt;</vt:lpwstr>
  </property>
</Properties>
</file>